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11735" w14:textId="77777777" w:rsidR="006056E0" w:rsidRDefault="00E75038" w:rsidP="006056E0">
      <w:pPr>
        <w:spacing w:after="0"/>
        <w:jc w:val="center"/>
        <w:rPr>
          <w:b/>
          <w:bCs/>
          <w:sz w:val="36"/>
          <w:szCs w:val="36"/>
        </w:rPr>
      </w:pPr>
      <w:r w:rsidRPr="00E75038">
        <w:rPr>
          <w:b/>
          <w:bCs/>
          <w:sz w:val="36"/>
          <w:szCs w:val="36"/>
        </w:rPr>
        <w:t xml:space="preserve">TEACHING </w:t>
      </w:r>
      <w:r>
        <w:rPr>
          <w:b/>
          <w:bCs/>
          <w:sz w:val="36"/>
          <w:szCs w:val="36"/>
        </w:rPr>
        <w:t>MECHANICAL ENGINEERING WITH</w:t>
      </w:r>
    </w:p>
    <w:p w14:paraId="657093FE" w14:textId="34FF5874" w:rsidR="00A10A4C" w:rsidRDefault="00E75038" w:rsidP="00A2402B">
      <w:pPr>
        <w:jc w:val="center"/>
        <w:rPr>
          <w:b/>
          <w:bCs/>
          <w:sz w:val="36"/>
          <w:szCs w:val="36"/>
        </w:rPr>
      </w:pPr>
      <w:r w:rsidRPr="00E75038">
        <w:rPr>
          <w:b/>
          <w:bCs/>
          <w:sz w:val="36"/>
          <w:szCs w:val="36"/>
        </w:rPr>
        <w:t>INTERACTIVE ASSISTIVE ELEMENTS</w:t>
      </w:r>
    </w:p>
    <w:p w14:paraId="0F0EEC67" w14:textId="50213C0D" w:rsidR="004477D4" w:rsidRPr="004477D4" w:rsidRDefault="004477D4" w:rsidP="004477D4">
      <w:pPr>
        <w:jc w:val="center"/>
        <w:rPr>
          <w:sz w:val="24"/>
          <w:szCs w:val="24"/>
        </w:rPr>
      </w:pPr>
      <w:r w:rsidRPr="004477D4">
        <w:rPr>
          <w:i/>
          <w:iCs/>
          <w:sz w:val="24"/>
          <w:szCs w:val="24"/>
        </w:rPr>
        <w:t>Vasileios Samaras, Marios Pafitis</w:t>
      </w:r>
    </w:p>
    <w:p w14:paraId="2B0A82B1" w14:textId="0CD1D187" w:rsidR="006525FD" w:rsidRPr="009702A1" w:rsidRDefault="00A10A4C" w:rsidP="0074190C">
      <w:pPr>
        <w:pStyle w:val="ListParagraph"/>
        <w:numPr>
          <w:ilvl w:val="0"/>
          <w:numId w:val="3"/>
        </w:numPr>
        <w:spacing w:after="240" w:line="276" w:lineRule="auto"/>
        <w:ind w:left="357" w:hanging="357"/>
        <w:jc w:val="both"/>
        <w:rPr>
          <w:b/>
          <w:bCs/>
          <w:sz w:val="28"/>
          <w:szCs w:val="28"/>
          <w:u w:val="single"/>
        </w:rPr>
      </w:pPr>
      <w:r w:rsidRPr="009702A1">
        <w:rPr>
          <w:b/>
          <w:bCs/>
          <w:sz w:val="28"/>
          <w:szCs w:val="28"/>
          <w:u w:val="single"/>
        </w:rPr>
        <w:t>The</w:t>
      </w:r>
      <w:r w:rsidR="0027175C" w:rsidRPr="009702A1">
        <w:rPr>
          <w:b/>
          <w:bCs/>
          <w:sz w:val="28"/>
          <w:szCs w:val="28"/>
          <w:u w:val="single"/>
        </w:rPr>
        <w:t xml:space="preserve"> idea: </w:t>
      </w:r>
    </w:p>
    <w:p w14:paraId="685FDFA3" w14:textId="77777777" w:rsidR="003A12CC" w:rsidRPr="00D01D60" w:rsidRDefault="003A12CC" w:rsidP="003A12CC">
      <w:pPr>
        <w:pStyle w:val="ListParagraph"/>
        <w:ind w:left="360"/>
        <w:jc w:val="both"/>
        <w:rPr>
          <w:b/>
          <w:bCs/>
          <w:u w:val="single"/>
        </w:rPr>
      </w:pPr>
    </w:p>
    <w:p w14:paraId="7E4A0842" w14:textId="26FB38CE" w:rsidR="00A10A4C" w:rsidRDefault="5189B567" w:rsidP="00813B65">
      <w:pPr>
        <w:pStyle w:val="ListParagraph"/>
        <w:ind w:left="360"/>
        <w:jc w:val="both"/>
      </w:pPr>
      <w:r>
        <w:t xml:space="preserve">When comes to teacher needs, </w:t>
      </w:r>
      <w:proofErr w:type="gramStart"/>
      <w:r>
        <w:t>in order to</w:t>
      </w:r>
      <w:proofErr w:type="gramEnd"/>
      <w:r>
        <w:t xml:space="preserve"> analyze and demonstrate a mechanical, electrical or any other structure, the most preferable way is to show all the main parts that system consists of and analyze their properties braking apart the structure or virtually present each part over a screen. The problem that arises, is that students are not familiar with the whole system or structure and it’s hard for them to understand and realize how all parts coexist and counteract. </w:t>
      </w:r>
    </w:p>
    <w:p w14:paraId="055F189A" w14:textId="13ECA634" w:rsidR="5189B567" w:rsidRDefault="5189B567" w:rsidP="5189B567">
      <w:pPr>
        <w:pStyle w:val="ListParagraph"/>
        <w:ind w:left="360"/>
        <w:jc w:val="both"/>
      </w:pPr>
    </w:p>
    <w:p w14:paraId="599F7205" w14:textId="513B52D0" w:rsidR="002A5DB1" w:rsidRDefault="5189B567" w:rsidP="002A5DB1">
      <w:pPr>
        <w:pStyle w:val="ListParagraph"/>
        <w:ind w:left="360"/>
        <w:jc w:val="both"/>
      </w:pPr>
      <w:r>
        <w:t xml:space="preserve">Geometric visualization, spatial perception of problems and geometric reasoning have always been regarded as essential skills for engineering students, but students always encounter problems of lack of visualization skills in the learning process. Augmented-reality (AR) and mixed-reality (MR) technologies provide a promising approach to solve such problems and have been used to help students with object visualization problems </w:t>
      </w:r>
      <w:r w:rsidR="002A5DB1">
        <w:fldChar w:fldCharType="begin"/>
      </w:r>
      <w:r w:rsidR="002A5DB1">
        <w:instrText xml:space="preserve"> ADDIN ZOTERO_ITEM CSL_CITATION {"citationID":"MdbmpGdy","properties":{"formattedCitation":"[1]","plainCitation":"[1]","noteIndex":0},"citationItems":[{"id":97,"uris":["http://zotero.org/groups/4634905/items/IXM2WYDW"],"itemData":{"id":97,"type":"article-journal","container-title":"Computer Applications in Engineering Education","DOI":"10.1002/cae.21942","ISSN":"10613773","issue":"5","journalAbbreviation":"Comput Appl Eng Educ","language":"en","page":"1734-1741","source":"DOI.org (Crossref)","title":"Personalization of engineering education with the mixed reality mobile applications","volume":"26","author":[{"family":"Tumkor","given":"Serdar"}],"issued":{"date-parts":[["2018",9]]}}}],"schema":"https://github.com/citation-style-language/schema/raw/master/csl-citation.json"} </w:instrText>
      </w:r>
      <w:r w:rsidR="002A5DB1">
        <w:fldChar w:fldCharType="separate"/>
      </w:r>
      <w:r w:rsidRPr="5189B567">
        <w:rPr>
          <w:rFonts w:ascii="Calibri" w:hAnsi="Calibri" w:cs="Calibri"/>
        </w:rPr>
        <w:t>[1]</w:t>
      </w:r>
      <w:r w:rsidR="002A5DB1">
        <w:fldChar w:fldCharType="end"/>
      </w:r>
      <w:r>
        <w:t xml:space="preserve">. For example, the building information model (BIM) has been used in construction engineering and architectural education for long, where drawbacks in the teaching of BIM are well-known, such as students being unfamiliar with the field operation and decision-making process. MR presents an object in a three-dimensional (3D) representation of its two-dimensional (2D) sketch. Compared with traditional direct observation, students’ visualization skills have improved a lot </w:t>
      </w:r>
      <w:r w:rsidR="002A5DB1">
        <w:fldChar w:fldCharType="begin"/>
      </w:r>
      <w:r w:rsidR="002A5DB1">
        <w:instrText xml:space="preserve"> ADDIN ZOTERO_ITEM CSL_CITATION {"citationID":"XQFtPs3Q","properties":{"formattedCitation":"[2]","plainCitation":"[2]","noteIndex":0},"citationItems":[{"id":98,"uris":["http://zotero.org/groups/4634905/items/6DXXPJIU"],"itemData":{"id":98,"type":"paper-conference","container-title":"2020 6th International Conference of the Immersive Learning Research Network (iLRN)","ISBN":"1-73489-950-6","page":"215-219","publisher":"IEEE","title":"Hotspots and trends of virtual reality, augmented reality and mixed reality in education field","author":[{"family":"Zhang","given":"Hai"},{"family":"Cui","given":"Yulu"},{"family":"Shan","given":"Huaming"},{"family":"Qu","given":"Zhili"},{"family":"Zhang","given":"Wanxiong"},{"family":"Tu","given":"Lujie"},{"family":"Wang","given":"Yining"}],"issued":{"date-parts":[["2020"]]}}}],"schema":"https://github.com/citation-style-language/schema/raw/master/csl-citation.json"} </w:instrText>
      </w:r>
      <w:r w:rsidR="002A5DB1">
        <w:fldChar w:fldCharType="separate"/>
      </w:r>
      <w:r w:rsidRPr="5189B567">
        <w:rPr>
          <w:rFonts w:ascii="Calibri" w:hAnsi="Calibri" w:cs="Calibri"/>
        </w:rPr>
        <w:t>[2]</w:t>
      </w:r>
      <w:r w:rsidR="002A5DB1">
        <w:fldChar w:fldCharType="end"/>
      </w:r>
      <w:r>
        <w:t>.</w:t>
      </w:r>
    </w:p>
    <w:p w14:paraId="750D9179" w14:textId="5518E7E1" w:rsidR="5189B567" w:rsidRDefault="5189B567" w:rsidP="5189B567">
      <w:pPr>
        <w:pStyle w:val="ListParagraph"/>
        <w:ind w:left="360"/>
        <w:jc w:val="both"/>
      </w:pPr>
    </w:p>
    <w:p w14:paraId="573CD1D2" w14:textId="542B1356" w:rsidR="00FB2EEB" w:rsidRDefault="003C501F" w:rsidP="00813B65">
      <w:pPr>
        <w:pStyle w:val="ListParagraph"/>
        <w:ind w:left="360"/>
        <w:jc w:val="both"/>
      </w:pPr>
      <w:r>
        <w:t>Likewise, a</w:t>
      </w:r>
      <w:r w:rsidR="00641314">
        <w:t xml:space="preserve"> possible solution</w:t>
      </w:r>
      <w:r w:rsidR="00FB2EEB">
        <w:t xml:space="preserve"> could be a</w:t>
      </w:r>
      <w:r w:rsidR="0078383D">
        <w:t xml:space="preserve">n assistive presentation of </w:t>
      </w:r>
      <w:r w:rsidR="00C116F5">
        <w:t>th</w:t>
      </w:r>
      <w:r w:rsidR="008340E2">
        <w:t>at</w:t>
      </w:r>
      <w:r w:rsidR="00C116F5">
        <w:t xml:space="preserve"> </w:t>
      </w:r>
      <w:r w:rsidR="008340E2">
        <w:t>system’s</w:t>
      </w:r>
      <w:r w:rsidR="0078383D">
        <w:t xml:space="preserve"> assembly </w:t>
      </w:r>
      <w:r w:rsidR="00C116F5">
        <w:t xml:space="preserve">with the help of </w:t>
      </w:r>
      <w:r w:rsidR="00A4297B">
        <w:t>AR or MR</w:t>
      </w:r>
      <w:r w:rsidR="00A325F3">
        <w:t xml:space="preserve">, so the teacher shall show </w:t>
      </w:r>
      <w:r w:rsidR="003565DD">
        <w:t xml:space="preserve">both units and parts of </w:t>
      </w:r>
      <w:r w:rsidR="00621715">
        <w:t xml:space="preserve">a system together with the </w:t>
      </w:r>
      <w:r w:rsidR="0016292B">
        <w:t>system assembly</w:t>
      </w:r>
      <w:r w:rsidR="00621715">
        <w:t xml:space="preserve"> in a real time manner.</w:t>
      </w:r>
      <w:r w:rsidR="0016292B">
        <w:t xml:space="preserve"> Thus, </w:t>
      </w:r>
      <w:r w:rsidR="00E53089">
        <w:t xml:space="preserve">students shall be able to realize </w:t>
      </w:r>
      <w:r w:rsidR="00EA6232">
        <w:t>the</w:t>
      </w:r>
      <w:r w:rsidR="001317ED">
        <w:t xml:space="preserve"> system </w:t>
      </w:r>
      <w:r w:rsidR="000314F1">
        <w:t>straightforwardly</w:t>
      </w:r>
      <w:r w:rsidR="009C500A">
        <w:t xml:space="preserve"> and avoid misconceptions.</w:t>
      </w:r>
      <w:r w:rsidR="00D36E18">
        <w:t xml:space="preserve"> Furthermore, students with different background and skills level, can exercise and realize the system presented with a quiz page that provides information with a depth relevant to </w:t>
      </w:r>
      <w:r w:rsidR="007733D5">
        <w:t>their academic level.</w:t>
      </w:r>
    </w:p>
    <w:p w14:paraId="2B1E56B5" w14:textId="77777777" w:rsidR="00CA07AE" w:rsidRDefault="00CA07AE" w:rsidP="00813B65">
      <w:pPr>
        <w:pStyle w:val="ListParagraph"/>
        <w:ind w:left="360"/>
        <w:jc w:val="both"/>
      </w:pPr>
    </w:p>
    <w:p w14:paraId="419CF45E" w14:textId="75784CF4" w:rsidR="003C501F" w:rsidRDefault="5189B567" w:rsidP="003C501F">
      <w:pPr>
        <w:pStyle w:val="ListParagraph"/>
        <w:ind w:left="360"/>
        <w:jc w:val="both"/>
      </w:pPr>
      <w:r>
        <w:t xml:space="preserve">So far, a lot of work has been done by the so called ‘3D industry’ </w:t>
      </w:r>
      <w:r w:rsidR="00816DDC">
        <w:fldChar w:fldCharType="begin"/>
      </w:r>
      <w:r w:rsidR="00816DDC">
        <w:instrText xml:space="preserve"> ADDIN ZOTERO_ITEM CSL_CITATION {"citationID":"ChNBoSCd","properties":{"formattedCitation":"[3]\\uc0\\u8211{}[5]","plainCitation":"[3]–[5]","noteIndex":0},"citationItems":[{"id":101,"uris":["http://zotero.org/groups/4634905/items/SB5Y6VEY"],"itemData":{"id":101,"type":"article-journal","abstract":"The rapid emergence of Industry 4.0 implies that our engineering graduates need to acquire new competences to adapt to the digital transformation. This paper evaluates the benefits of integrating 3D printing and Industry 4.0 into engineering undergraduate programs. Surveys were conducted to gather the feedbacks and views from academics and students. 75% and 86% of the participating students and lecturers, respectively, have heard about Industry 4.0. 63% of the students were exposed to modules with such elements. Tangible 3D-printed models enable visualization of fundamental theories and concepts. Enhanced 3D drawing skills and rapid 3D-printed prototypes can greatly help students study common processing equipment, manufacturing, maintenance, logistics, and operations. Some limitations were identified such as budgeting, lack of knowledge, and difficulty in changing from traditional pedagogy. This paper thus proposes a blended learning model for integrating Industry 4.0 into engineering teaching, which consists of traditional, online learning, and flipped classroom approaches. Implementation of the model can be started off with cross-multidisciplinary collaborations or expert-led training for the instructors, followed by traditional face-to-face teaching and online learning. Flipped classroom is one of the essential components of the model which encourages learning-by-making approaches such as ‘bring your own device’ and ‘do it yourself’. Integrating Industry 4.0 into engineering teaching can create a student-based learning environment, where students are gradually trained to become proactive and lifelong learners who are more conscious of the environment and economy.","container-title":"Sustainability","DOI":"10.3390/su10113960","ISSN":"2071-1050","issue":"11","journalAbbreviation":"Sustainability","language":"en","page":"3960","source":"DOI.org (Crossref)","title":"Integration of 3D Printing and Industry 4.0 into Engineering Teaching","volume":"10","author":[{"family":"Chong","given":"Siewhui"},{"family":"Pan","given":"Guan-Ting"},{"family":"Chin","given":"Jitkai"},{"family":"Show","given":"Pau"},{"family":"Yang","given":"Thomas"},{"family":"Huang","given":"Chao-Ming"}],"issued":{"date-parts":[["2018",10,31]]}}},{"id":103,"uris":["http://zotero.org/groups/4634905/items/MDBNAT89"],"itemData":{"id":103,"type":"paper-conference","container-title":"2020 International Conference on Applied Science and Technology (iCAST)","DOI":"10.1109/iCAST51016.2020.9557636","event":"2020 International Conference on Applied Science and Technology (iCAST)","event-place":"Padang, Indonesia","ISBN":"978-1-72819-567-4","page":"640-645","publisher":"IEEE","publisher-place":"Padang, Indonesia","source":"DOI.org (Crossref)","title":"3D Asset for Web-based Virtual Engineering Platfrom as Implementation of Industry 4.0","URL":"https://ieeexplore.ieee.org/document/9557636/","author":[{"family":"Utama","given":"Erlangga Hendrika Putra"},{"family":"Basuki","given":"Dwi Kurnia"},{"family":"Sukaridhoto","given":"Sritrusta"}],"accessed":{"date-parts":[["2022",3,20]]},"issued":{"date-parts":[["2020",10,24]]}}},{"id":104,"uris":["http://zotero.org/groups/4634905/items/3F6EIY7E"],"itemData":{"id":104,"type":"article-journal","container-title":"European Journal of Information Systems","DOI":"10.1057/ejis.2008.13","ISSN":"0960-085X, 1476-9344","issue":"3","journalAbbreviation":"European Journal of Information Systems","language":"en","page":"290-304","source":"DOI.org (Crossref)","title":"The dynamics of IT boundary objects, information infrastructures, and organisational identities: the introduction of 3D modelling technologies into the architecture, engineering, and construction industry","title-short":"The dynamics of IT boundary objects, information infrastructures, and organisational identities","volume":"17","author":[{"family":"Gal","given":"Uri"},{"family":"Lyytinen","given":"Kalle"},{"family":"Yoo","given":"Youngjin"}],"issued":{"date-parts":[["2008",6]]}}}],"schema":"https://github.com/citation-style-language/schema/raw/master/csl-citation.json"} </w:instrText>
      </w:r>
      <w:r w:rsidR="00816DDC">
        <w:fldChar w:fldCharType="separate"/>
      </w:r>
      <w:r w:rsidRPr="5189B567">
        <w:rPr>
          <w:rFonts w:ascii="Calibri" w:hAnsi="Calibri" w:cs="Calibri"/>
        </w:rPr>
        <w:t>[3]–[5]</w:t>
      </w:r>
      <w:r w:rsidR="00816DDC">
        <w:fldChar w:fldCharType="end"/>
      </w:r>
      <w:r>
        <w:t xml:space="preserve"> </w:t>
      </w:r>
      <w:r w:rsidRPr="5189B567">
        <w:rPr>
          <w:i/>
          <w:iCs/>
        </w:rPr>
        <w:t xml:space="preserve">(AR, VR, Gaming and Marketing development by technical artists and Lead 3D Programmer’s collaboration) </w:t>
      </w:r>
      <w:r>
        <w:t xml:space="preserve">presenting extensive educational solutions with 3d models and animations usually integrated into proprietary software (See: Appendix A). As such, 3d graphical entities, 3D animations, 3D simulations and 3D elements on presentations have become mainstream </w:t>
      </w:r>
      <w:r w:rsidR="00816DDC">
        <w:fldChar w:fldCharType="begin"/>
      </w:r>
      <w:r w:rsidR="00816DDC">
        <w:instrText xml:space="preserve"> ADDIN ZOTERO_ITEM CSL_CITATION {"citationID":"lu9nhqcp","properties":{"formattedCitation":"[6]\\uc0\\u8211{}[9]","plainCitation":"[6]–[9]","noteIndex":0},"citationItems":[{"id":105,"uris":["http://zotero.org/groups/4634905/items/XDA33MVY"],"itemData":{"id":105,"type":"paper-conference","container-title":"2020 IEEE International Conference on Teaching, Assessment, and Learning for Engineering (TALE)","DOI":"10.1109/TALE48869.2020.9368379","event":"2020 IEEE International Conference on Teaching, Assessment, and Learning for Engineering (TALE)","event-place":"Takamatsu, Japan","ISBN":"978-1-72816-942-2","page":"879-882","publisher":"IEEE","publisher-place":"Takamatsu, Japan","source":"DOI.org (Crossref)","title":"Utilization of Both Free 3DCG Software “Blender” and 3D Printing for Early STEM Education","URL":"https://ieeexplore.ieee.org/document/9368379/","author":[{"family":"Hattori","given":"Tetsuo"},{"family":"Masuda","given":"Rikiya"},{"family":"Moritoh","given":"Yoshio"},{"family":"Imai","given":"Yoshiro"},{"family":"Kawakami","given":"Yusuke"},{"family":"Tanaka","given":"Takeshi"}],"accessed":{"date-parts":[["2022",3,20]]},"issued":{"date-parts":[["2020",12,8]]}}},{"id":106,"uris":["http://zotero.org/groups/4634905/items/9ZCNAFFF"],"itemData":{"id":106,"type":"paper-conference","container-title":"2009 IEEE 10th International Conference on Computer-Aided Industrial Design &amp; Conceptual Design","DOI":"10.1109/CAIDCD.2009.5375150","event":"2009 IEEE 10th International Conference on Computer-Aided Industrial Design &amp; Conceptual Design","event-place":"Wenzhou, China","ISBN":"978-1-4244-5266-8","page":"165-167","publisher":"IEEE","publisher-place":"Wenzhou, China","source":"DOI.org (Crossref)","title":"Some thoughts on 3D graphics software and industrial design education","URL":"http://ieeexplore.ieee.org/document/5375150/","author":[{"literal":"Liqing Huang"},{"literal":"Mingzhu Li"}],"accessed":{"date-parts":[["2022",3,20]]},"issued":{"date-parts":[["2009",11]]}}},{"id":107,"uris":["http://zotero.org/groups/4634905/items/PC4CJ6PN"],"itemData":{"id":107,"type":"paper-conference","container-title":"2016 IEEE 8th International Conference on Engineering Education (ICEED)","DOI":"10.1109/ICEED.2016.7856083","event":"2016 IEEE 8th International Conference on Engineering Education (ICEED)","event-place":"Kuala Lumpur","ISBN":"978-1-5090-1596-2","page":"257-260","publisher":"IEEE","publisher-place":"Kuala Lumpur","source":"DOI.org (Crossref)","title":"A review of application of 3D hologram in education: A meta-analysis","title-short":"A review of application of 3D hologram in education","URL":"https://ieeexplore.ieee.org/document/7856083/","author":[{"family":"Barkhaya","given":"Nurul Maziah Mohd"},{"family":"Abd Halim","given":"Noor Dayana"}],"accessed":{"date-parts":[["2022",3,20]]},"issued":{"date-parts":[["2016",12]]}}},{"id":112,"uris":["http://zotero.org/groups/4634905/items/MFCUAIXF"],"itemData":{"id":112,"type":"paper-conference","container-title":"2020 15th Iberian Conference on Information Systems and Technologies (CISTI)","DOI":"10.23919/CISTI49556.2020.9140822","event":"2020 15th Iberian Conference on Information Systems and Technologies (CISTI)","event-place":"Sevilla, Spain","ISBN":"978-989-54-6590-3","page":"1-5","publisher":"IEEE","publisher-place":"Sevilla, Spain","source":"DOI.org (Crossref)","title":"3D Virtual Content for Education Applications","URL":"https://ieeexplore.ieee.org/document/9140822/","author":[{"family":"Ortiz","given":"Jessica S."},{"family":"Guevara","given":"Bryan S."},{"family":"Espinosa","given":"Edison G."},{"family":"Santana","given":"Jaime"},{"family":"Tamayo","given":"Lenin R."},{"family":"Andaluz","given":"Victor H."}],"accessed":{"date-parts":[["2022",3,20]]},"issued":{"date-parts":[["2020",6]]}}}],"schema":"https://github.com/citation-style-language/schema/raw/master/csl-citation.json"} </w:instrText>
      </w:r>
      <w:r w:rsidR="00816DDC">
        <w:fldChar w:fldCharType="separate"/>
      </w:r>
      <w:r w:rsidRPr="5189B567">
        <w:rPr>
          <w:rFonts w:ascii="Calibri" w:hAnsi="Calibri" w:cs="Calibri"/>
        </w:rPr>
        <w:t>[6]–[9]</w:t>
      </w:r>
      <w:r w:rsidR="00816DDC">
        <w:fldChar w:fldCharType="end"/>
      </w:r>
      <w:r>
        <w:t xml:space="preserve">. However, there is a very high cost that significantly limits utilization by common users. Open-source software communities like </w:t>
      </w:r>
      <w:hyperlink r:id="rId8">
        <w:r w:rsidRPr="5189B567">
          <w:rPr>
            <w:color w:val="0000FF"/>
            <w:u w:val="single"/>
          </w:rPr>
          <w:t>Open 3D Engine (o3de.org)</w:t>
        </w:r>
      </w:hyperlink>
      <w:r>
        <w:t xml:space="preserve">, </w:t>
      </w:r>
      <w:hyperlink r:id="rId9">
        <w:r w:rsidRPr="5189B567">
          <w:rPr>
            <w:rStyle w:val="Hyperlink"/>
          </w:rPr>
          <w:t>Blender</w:t>
        </w:r>
      </w:hyperlink>
      <w:r>
        <w:t xml:space="preserve">, </w:t>
      </w:r>
      <w:hyperlink r:id="rId10">
        <w:r w:rsidRPr="5189B567">
          <w:rPr>
            <w:rStyle w:val="Hyperlink"/>
          </w:rPr>
          <w:t>Godot</w:t>
        </w:r>
      </w:hyperlink>
      <w:r>
        <w:t xml:space="preserve">, Unreal engine plugins, </w:t>
      </w:r>
      <w:hyperlink r:id="rId11" w:anchor=":~:text=Unity%20Open%20Projects%20is%20a,a%20development%20project%20is%20like.">
        <w:r w:rsidRPr="5189B567">
          <w:rPr>
            <w:rStyle w:val="Hyperlink"/>
          </w:rPr>
          <w:t>Unity Open Projects</w:t>
        </w:r>
      </w:hyperlink>
      <w:r>
        <w:t xml:space="preserve">, </w:t>
      </w:r>
      <w:hyperlink r:id="rId12">
        <w:r w:rsidRPr="5189B567">
          <w:rPr>
            <w:color w:val="0000FF"/>
            <w:u w:val="single"/>
          </w:rPr>
          <w:t>Panda3D</w:t>
        </w:r>
      </w:hyperlink>
      <w:r>
        <w:t xml:space="preserve">, </w:t>
      </w:r>
      <w:hyperlink r:id="rId13">
        <w:proofErr w:type="spellStart"/>
        <w:r w:rsidRPr="5189B567">
          <w:rPr>
            <w:rStyle w:val="Hyperlink"/>
          </w:rPr>
          <w:t>VPython</w:t>
        </w:r>
        <w:proofErr w:type="spellEnd"/>
      </w:hyperlink>
      <w:r>
        <w:t xml:space="preserve">, etc., are evolving to reach a broader audience though. Inevitably, cost-effective solutions are to an increasing extent for portable AR and VR technologies provided by smartphone-based mobile applications providing tremendous potential for education </w:t>
      </w:r>
      <w:r w:rsidR="00816DDC">
        <w:fldChar w:fldCharType="begin"/>
      </w:r>
      <w:r w:rsidR="00816DDC">
        <w:instrText xml:space="preserve"> ADDIN ZOTERO_ITEM CSL_CITATION {"citationID":"KwlYhL6f","properties":{"formattedCitation":"[10], [11]","plainCitation":"[10], [11]","noteIndex":0},"citationItems":[{"id":111,"uris":["http://zotero.org/groups/4634905/items/WKYDAQFX"],"itemData":{"id":111,"type":"paper-conference","container-title":"2018 IEEE Conference on Virtual Reality and 3D User Interfaces (VR)","DOI":"10.1109/VR.2018.8446486","event":"2018 IEEE Conference on Virtual Reality and 3D User Interfaces (VR)","event-place":"Reutlingen","ISBN":"978-1-5386-3365-6","page":"685-686","publisher":"IEEE","publisher-place":"Reutlingen","source":"DOI.org (Crossref)","title":"A Comparative Study of the Learning Outcomes and Experience of VR in Education","URL":"https://ieeexplore.ieee.org/document/8446486/","author":[{"family":"Slavova","given":"Yoana"},{"family":"Mu","given":"Mu"}],"accessed":{"date-parts":[["2022",3,20]]},"issued":{"date-parts":[["2018",3]]}}},{"id":114,"uris":["http://zotero.org/groups/4634905/items/2UVBQMZF"],"itemData":{"id":114,"type":"paper-conference","container-title":"2019 IEEE Conference on Virtual Reality and 3D User Interfaces (VR)","DOI":"10.1109/VR.2019.8797908","event":"2019 IEEE Conference on Virtual Reality and 3D User Interfaces (VR)","event-place":"Osaka, Japan","ISBN":"978-1-72811-377-7","page":"1126-1127","publisher":"IEEE","publisher-place":"Osaka, Japan","source":"DOI.org (Crossref)","title":"Determining Design Requirements for AR Physics Education Applications","URL":"https://ieeexplore.ieee.org/document/8797908/","author":[{"family":"Pittman","given":"Corey"},{"family":"LaViola","given":"Joseph J."}],"accessed":{"date-parts":[["2022",3,20]]},"issued":{"date-parts":[["2019",3]]}}}],"schema":"https://github.com/citation-style-language/schema/raw/master/csl-citation.json"} </w:instrText>
      </w:r>
      <w:r w:rsidR="00816DDC">
        <w:fldChar w:fldCharType="separate"/>
      </w:r>
      <w:r w:rsidRPr="5189B567">
        <w:rPr>
          <w:rFonts w:ascii="Calibri" w:hAnsi="Calibri" w:cs="Calibri"/>
        </w:rPr>
        <w:t>[10], [11]</w:t>
      </w:r>
      <w:r w:rsidR="00816DDC">
        <w:fldChar w:fldCharType="end"/>
      </w:r>
      <w:r>
        <w:t xml:space="preserve">. AR and VR can both be used effectively to teach science-based information. However, AR and VR have their own set of strengths and weaknesses that should be considered while integrating these technologies into learning environments </w:t>
      </w:r>
      <w:r w:rsidR="00816DDC">
        <w:fldChar w:fldCharType="begin"/>
      </w:r>
      <w:r w:rsidR="00816DDC">
        <w:instrText xml:space="preserve"> ADDIN ZOTERO_ITEM CSL_CITATION {"citationID":"eEOmwN5O","properties":{"formattedCitation":"[12]\\uc0\\u8211{}[15]","plainCitation":"[12]–[15]","noteIndex":0},"citationItems":[{"id":99,"uris":["http://zotero.org/groups/4634905/items/6WJBC3QG"],"itemData":{"id":99,"type":"article-journal","container-title":"Cyberpsychology, Behavior, and Social Networking","DOI":"10.1089/cyber.2018.0150","ISSN":"2152-2715, 2152-2723","issue":"2","journalAbbreviation":"Cyberpsychology, Behavior, and Social Networking","language":"en","page":"105-110","source":"DOI.org (Crossref)","title":"Augmented Versus Virtual Reality in Education: An Exploratory Study Examining Science Knowledge Retention When Using Augmented Reality/Virtual Reality Mobile Applications","title-short":"Augmented Versus Virtual Reality in Education","volume":"22","author":[{"family":"Huang","given":"Kuo-Ting"},{"family":"Ball","given":"Christopher"},{"family":"Francis","given":"Jessica"},{"family":"Ratan","given":"Rabindra"},{"family":"Boumis","given":"Josephine"},{"family":"Fordham","given":"Joseph"}],"issued":{"date-parts":[["2019",2]]}}},{"id":108,"uris":["http://zotero.org/groups/4634905/items/LPT6QU5K"],"itemData":{"id":108,"type":"paper-conference","container-title":"2018 IEEE 6th International Conference on MOOCs, Innovation and Technology in Education (MITE)","DOI":"10.1109/MITE.2018.8747078","event":"2018 IEEE 6th International Conference on MOOCs, Innovation and Technology in Education (MITE)","event-place":"Hyderabad, India","ISBN":"978-1-5386-5968-7","page":"37-42","publisher":"IEEE","publisher-place":"Hyderabad, India","source":"DOI.org (Crossref)","title":"3D Based Modern Education System Using Augumented Reality","URL":"https://ieeexplore.ieee.org/document/8747078/","author":[{"family":"Raju","given":"K. Chalapathi"},{"family":"Yugandhar","given":"K."},{"family":"Bharathi","given":"D.V.N."},{"family":"Vegesna","given":"Nagavalli"}],"accessed":{"date-parts":[["2022",3,20]]},"issued":{"date-parts":[["2018",11]]}}},{"id":109,"uris":["http://zotero.org/groups/4634905/items/L7BS5MMY"],"itemData":{"id":109,"type":"paper-conference","container-title":"2011 IEEE International Symposium on IT in Medicine and Education","DOI":"10.1109/ITiME.2011.6132125","event":"2011 International Symposium on Information Technology in Medicine and Education (ITME 2011)","event-place":"Guangzhou, China","ISBN":"978-1-61284-704-7","page":"362-365","publisher":"IEEE","publisher-place":"Guangzhou, China","source":"DOI.org (Crossref)","title":"Application of Augmented Reality in Engineering Graphics Education","URL":"http://ieeexplore.ieee.org/document/6132125/","author":[{"literal":"Heen Chen"},{"literal":"Kaiping Feng"},{"literal":"Chunliu Mo"},{"literal":"Siyuan Cheng"},{"literal":"Zhongning Guo"},{"literal":"Yizhu Huang"}],"accessed":{"date-parts":[["2022",3,20]]},"issued":{"date-parts":[["2011",12]]}}},{"id":113,"uris":["http://zotero.org/groups/4634905/items/RBV7VCQ4"],"itemData":{"id":113,"type":"paper-conference","container-title":"2018 9th IEEE International Conference on Cognitive Infocommunications (CogInfoCom)","DOI":"10.1109/CogInfoCom.2018.8639937","event":"2018 IEEE 9th International Conference on Cognitive Infocommunications (CogInfoCom)","event-place":"Budapest, Hungary","ISBN":"978-1-5386-7094-1","page":"000405-000410","publisher":"IEEE","publisher-place":"Budapest, Hungary","source":"DOI.org (Crossref)","title":"Another e-learning method in upper primary school: 3D spaces","title-short":"Another e-learning method in upper primary school","URL":"https://ieeexplore.ieee.org/document/8639937/","author":[{"family":"Tibor","given":"Horvath Zsolt"}],"accessed":{"date-parts":[["2022",3,20]]},"issued":{"date-parts":[["2018",8]]}}}],"schema":"https://github.com/citation-style-language/schema/raw/master/csl-citation.json"} </w:instrText>
      </w:r>
      <w:r w:rsidR="00816DDC">
        <w:fldChar w:fldCharType="separate"/>
      </w:r>
      <w:r w:rsidRPr="5189B567">
        <w:rPr>
          <w:rFonts w:ascii="Calibri" w:hAnsi="Calibri" w:cs="Calibri"/>
        </w:rPr>
        <w:t>[12]–[15]</w:t>
      </w:r>
      <w:r w:rsidR="00816DDC">
        <w:fldChar w:fldCharType="end"/>
      </w:r>
      <w:r>
        <w:t>.</w:t>
      </w:r>
    </w:p>
    <w:p w14:paraId="6E6B21A1" w14:textId="59C38A43" w:rsidR="5189B567" w:rsidRDefault="5189B567" w:rsidP="5189B567">
      <w:pPr>
        <w:pStyle w:val="ListParagraph"/>
        <w:ind w:left="360"/>
        <w:jc w:val="both"/>
      </w:pPr>
    </w:p>
    <w:p w14:paraId="61809A61" w14:textId="63C77CE9" w:rsidR="003C501F" w:rsidRDefault="5189B567" w:rsidP="003C501F">
      <w:pPr>
        <w:pStyle w:val="ListParagraph"/>
        <w:ind w:left="360"/>
        <w:jc w:val="both"/>
      </w:pPr>
      <w:r>
        <w:t xml:space="preserve">Thus, to mitigate the side effects of these complex architectures and their special requirements, an easier and smarter way is to create customized web applications appending layers of 2D, 3D or </w:t>
      </w:r>
      <w:r>
        <w:lastRenderedPageBreak/>
        <w:t xml:space="preserve">pseudo-3D images over a basic background layer. Our aim is to use as little hardware resources (internet bandwidth, GPU utilization, CPU utilization) as possible while maintaining the learning levels high. Since, our web application will be used by mostly students, and usually students use their smartphones for accessing the internet, a lightweight system </w:t>
      </w:r>
      <w:r w:rsidR="00BA4002">
        <w:t>must</w:t>
      </w:r>
      <w:r>
        <w:t xml:space="preserve"> be designed to be responsive and enjoyable. At the current stage we will use 2D images for illustrating the different systems, and in the future, we could test 3D images, videos or AR and VR. </w:t>
      </w:r>
    </w:p>
    <w:p w14:paraId="3B05FD6D" w14:textId="77777777" w:rsidR="001C699F" w:rsidRDefault="001C699F" w:rsidP="003C501F">
      <w:pPr>
        <w:pStyle w:val="ListParagraph"/>
        <w:ind w:left="360"/>
        <w:jc w:val="both"/>
      </w:pPr>
    </w:p>
    <w:p w14:paraId="26D15E04" w14:textId="2D84FC33" w:rsidR="007949D4" w:rsidRPr="009702A1" w:rsidRDefault="007949D4" w:rsidP="0074190C">
      <w:pPr>
        <w:pStyle w:val="ListParagraph"/>
        <w:numPr>
          <w:ilvl w:val="0"/>
          <w:numId w:val="3"/>
        </w:numPr>
        <w:spacing w:after="240" w:line="276" w:lineRule="auto"/>
        <w:ind w:left="357" w:hanging="357"/>
        <w:jc w:val="both"/>
        <w:rPr>
          <w:b/>
          <w:bCs/>
          <w:sz w:val="28"/>
          <w:szCs w:val="28"/>
          <w:u w:val="single"/>
        </w:rPr>
      </w:pPr>
      <w:r w:rsidRPr="009702A1">
        <w:rPr>
          <w:b/>
          <w:bCs/>
          <w:sz w:val="28"/>
          <w:szCs w:val="28"/>
          <w:u w:val="single"/>
        </w:rPr>
        <w:t>Ideas from users in relation to the proposed system</w:t>
      </w:r>
    </w:p>
    <w:p w14:paraId="7F35B15F" w14:textId="49E279C1" w:rsidR="00E06A4B" w:rsidRDefault="00E06A4B" w:rsidP="006525FD">
      <w:pPr>
        <w:pStyle w:val="ListParagraph"/>
        <w:jc w:val="both"/>
      </w:pPr>
    </w:p>
    <w:p w14:paraId="6AD5E2D6" w14:textId="05E596DB" w:rsidR="003801BF" w:rsidRPr="00FA06EE" w:rsidRDefault="5189B567" w:rsidP="00C344E6">
      <w:pPr>
        <w:pStyle w:val="ListParagraph"/>
        <w:ind w:left="360"/>
        <w:jc w:val="both"/>
      </w:pPr>
      <w:r>
        <w:t xml:space="preserve">We define the typical users of the system to two main categories: </w:t>
      </w:r>
      <w:proofErr w:type="spellStart"/>
      <w:r>
        <w:t>i</w:t>
      </w:r>
      <w:proofErr w:type="spellEnd"/>
      <w:r>
        <w:t>) Educators and ii) Scholars. Teachers/Educators shall use the proposed system as an assistive tool to improve the efficacy of their job. Scholars, however, shall use the system as a training tool that can provide valuable feedback to former category at the same time, too.</w:t>
      </w:r>
    </w:p>
    <w:p w14:paraId="66E1EC2E" w14:textId="160D9775" w:rsidR="5189B567" w:rsidRDefault="5189B567" w:rsidP="5189B567">
      <w:pPr>
        <w:pStyle w:val="ListParagraph"/>
        <w:ind w:left="360"/>
        <w:jc w:val="both"/>
      </w:pPr>
    </w:p>
    <w:p w14:paraId="7447EAA3" w14:textId="368CE570" w:rsidR="005C4D08" w:rsidRDefault="5189B567" w:rsidP="00C344E6">
      <w:pPr>
        <w:pStyle w:val="ListParagraph"/>
        <w:ind w:left="360"/>
        <w:jc w:val="both"/>
      </w:pPr>
      <w:r>
        <w:t>We also ran a survey questionnaire to evaluate these typical user profiles: see Appendix B</w:t>
      </w:r>
      <w:r w:rsidR="00474344">
        <w:t>.</w:t>
      </w:r>
    </w:p>
    <w:p w14:paraId="6C0EC0E7" w14:textId="77777777" w:rsidR="003A12CC" w:rsidRPr="003A12CC" w:rsidRDefault="003A12CC" w:rsidP="003A12CC">
      <w:pPr>
        <w:pStyle w:val="ListParagraph"/>
        <w:ind w:left="360"/>
        <w:jc w:val="both"/>
        <w:rPr>
          <w:b/>
          <w:bCs/>
          <w:u w:val="single"/>
        </w:rPr>
      </w:pPr>
    </w:p>
    <w:p w14:paraId="416D4D4E" w14:textId="190C20BC" w:rsidR="00FA06EE" w:rsidRDefault="00D01D60" w:rsidP="0074190C">
      <w:pPr>
        <w:pStyle w:val="ListParagraph"/>
        <w:numPr>
          <w:ilvl w:val="1"/>
          <w:numId w:val="2"/>
        </w:numPr>
        <w:ind w:left="709"/>
        <w:jc w:val="both"/>
        <w:rPr>
          <w:b/>
          <w:bCs/>
          <w:u w:val="single"/>
        </w:rPr>
      </w:pPr>
      <w:r w:rsidRPr="00D01D60">
        <w:rPr>
          <w:b/>
          <w:bCs/>
          <w:u w:val="single"/>
        </w:rPr>
        <w:t>Questionnaire results</w:t>
      </w:r>
    </w:p>
    <w:p w14:paraId="2084D94A" w14:textId="6ABD24E9" w:rsidR="003A12CC" w:rsidRPr="00D01D60" w:rsidRDefault="003A12CC" w:rsidP="003A12CC">
      <w:pPr>
        <w:pStyle w:val="ListParagraph"/>
        <w:ind w:left="360"/>
        <w:jc w:val="both"/>
        <w:rPr>
          <w:b/>
          <w:bCs/>
          <w:u w:val="single"/>
        </w:rPr>
      </w:pPr>
    </w:p>
    <w:p w14:paraId="672D29C3" w14:textId="59EBAC9C" w:rsidR="00861F02" w:rsidRDefault="00D01D60" w:rsidP="00BA0A3B">
      <w:pPr>
        <w:pStyle w:val="ListParagraph"/>
        <w:ind w:left="349"/>
        <w:jc w:val="both"/>
      </w:pPr>
      <w:r w:rsidRPr="00D53436">
        <w:t>As expected, the results of our survey</w:t>
      </w:r>
      <w:r w:rsidR="00AA6F44">
        <w:t xml:space="preserve"> showe</w:t>
      </w:r>
      <w:r w:rsidR="007458A5">
        <w:t xml:space="preserve">d that there are </w:t>
      </w:r>
      <w:r w:rsidR="00E42D33">
        <w:t>objective problems which make</w:t>
      </w:r>
      <w:r w:rsidR="0064301A">
        <w:t xml:space="preserve"> </w:t>
      </w:r>
      <w:r w:rsidR="00AF2C1F">
        <w:t xml:space="preserve">it difficult </w:t>
      </w:r>
      <w:r w:rsidR="00491218">
        <w:t>for the instructor to</w:t>
      </w:r>
      <w:r w:rsidR="00FE52A3">
        <w:t xml:space="preserve"> demonstrate the functioning of </w:t>
      </w:r>
      <w:r w:rsidR="00C535E0">
        <w:t xml:space="preserve">a mechanical system </w:t>
      </w:r>
      <w:r w:rsidR="00B669D4">
        <w:t xml:space="preserve">so as for </w:t>
      </w:r>
      <w:r w:rsidR="00B60B8C">
        <w:t xml:space="preserve">the </w:t>
      </w:r>
      <w:r w:rsidR="00B669D4">
        <w:t>student to realize</w:t>
      </w:r>
      <w:r w:rsidR="00B60B8C">
        <w:t xml:space="preserve"> it.</w:t>
      </w:r>
      <w:r w:rsidR="009640A1">
        <w:t xml:space="preserve"> </w:t>
      </w:r>
      <w:r w:rsidR="00B74421">
        <w:t>Mechanical systems complexity</w:t>
      </w:r>
      <w:r w:rsidR="00585102">
        <w:t xml:space="preserve"> </w:t>
      </w:r>
      <w:r w:rsidR="00132376" w:rsidRPr="00C35D6E">
        <w:t>requires</w:t>
      </w:r>
      <w:r w:rsidR="00C35D6E" w:rsidRPr="00C35D6E">
        <w:t xml:space="preserve"> the time-consuming demonstration of each part along with</w:t>
      </w:r>
      <w:r w:rsidR="003A4E3B">
        <w:t xml:space="preserve"> a live assembly</w:t>
      </w:r>
      <w:r w:rsidR="004766DA">
        <w:t>/disassembly</w:t>
      </w:r>
      <w:r w:rsidR="003A4E3B">
        <w:t xml:space="preserve"> </w:t>
      </w:r>
      <w:r w:rsidR="007E384B">
        <w:t xml:space="preserve">or </w:t>
      </w:r>
      <w:r w:rsidR="001F3A09">
        <w:t xml:space="preserve">the explanation of </w:t>
      </w:r>
      <w:r w:rsidR="00D40EE5">
        <w:t>every individual</w:t>
      </w:r>
      <w:r w:rsidR="007E384B">
        <w:t xml:space="preserve"> </w:t>
      </w:r>
      <w:r w:rsidR="00D40EE5">
        <w:t>part’s function</w:t>
      </w:r>
      <w:r w:rsidR="00B64970">
        <w:t xml:space="preserve"> </w:t>
      </w:r>
      <w:r w:rsidR="00132376">
        <w:t xml:space="preserve">which </w:t>
      </w:r>
      <w:r w:rsidR="00B64970">
        <w:t>sometimes is impossible</w:t>
      </w:r>
      <w:r w:rsidR="00C16F62">
        <w:t xml:space="preserve"> to </w:t>
      </w:r>
      <w:r w:rsidR="001029B7">
        <w:t xml:space="preserve">be </w:t>
      </w:r>
      <w:r w:rsidR="007663CF" w:rsidRPr="007663CF">
        <w:t xml:space="preserve">implemented in such a limited </w:t>
      </w:r>
      <w:r w:rsidR="00713A78">
        <w:t xml:space="preserve">delivery </w:t>
      </w:r>
      <w:r w:rsidR="007663CF" w:rsidRPr="007663CF">
        <w:t>time</w:t>
      </w:r>
      <w:r w:rsidR="001029B7">
        <w:t>.</w:t>
      </w:r>
      <w:r w:rsidR="00293AFF">
        <w:t xml:space="preserve"> </w:t>
      </w:r>
    </w:p>
    <w:p w14:paraId="4A5D5309" w14:textId="77777777" w:rsidR="006056E0" w:rsidRDefault="006056E0" w:rsidP="00BA0A3B">
      <w:pPr>
        <w:pStyle w:val="ListParagraph"/>
        <w:ind w:left="349"/>
        <w:jc w:val="both"/>
      </w:pPr>
    </w:p>
    <w:p w14:paraId="418F75A4" w14:textId="24A70161" w:rsidR="006056E0" w:rsidRDefault="006056E0" w:rsidP="006056E0">
      <w:pPr>
        <w:jc w:val="both"/>
      </w:pPr>
      <w:r>
        <w:rPr>
          <w:noProof/>
        </w:rPr>
        <mc:AlternateContent>
          <mc:Choice Requires="wpg">
            <w:drawing>
              <wp:inline distT="0" distB="0" distL="0" distR="0" wp14:anchorId="35EC9FEF" wp14:editId="74D258A7">
                <wp:extent cx="5731510" cy="1253728"/>
                <wp:effectExtent l="0" t="0" r="2540" b="3810"/>
                <wp:docPr id="299388145" name="Ομάδα 299388145"/>
                <wp:cNvGraphicFramePr/>
                <a:graphic xmlns:a="http://schemas.openxmlformats.org/drawingml/2006/main">
                  <a:graphicData uri="http://schemas.microsoft.com/office/word/2010/wordprocessingGroup">
                    <wpg:wgp>
                      <wpg:cNvGrpSpPr/>
                      <wpg:grpSpPr>
                        <a:xfrm>
                          <a:off x="0" y="0"/>
                          <a:ext cx="5731510" cy="1253728"/>
                          <a:chOff x="0" y="0"/>
                          <a:chExt cx="5608320" cy="1225550"/>
                        </a:xfrm>
                      </wpg:grpSpPr>
                      <pic:pic xmlns:pic="http://schemas.openxmlformats.org/drawingml/2006/picture">
                        <pic:nvPicPr>
                          <pic:cNvPr id="299388133" name="Εικόνα 299388133"/>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07970" cy="1225550"/>
                          </a:xfrm>
                          <a:prstGeom prst="rect">
                            <a:avLst/>
                          </a:prstGeom>
                          <a:noFill/>
                        </pic:spPr>
                      </pic:pic>
                      <pic:pic xmlns:pic="http://schemas.openxmlformats.org/drawingml/2006/picture">
                        <pic:nvPicPr>
                          <pic:cNvPr id="299388131" name="Εικόνα 299388131"/>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2800350" y="0"/>
                            <a:ext cx="2807970" cy="1225550"/>
                          </a:xfrm>
                          <a:prstGeom prst="rect">
                            <a:avLst/>
                          </a:prstGeom>
                          <a:noFill/>
                        </pic:spPr>
                      </pic:pic>
                    </wpg:wgp>
                  </a:graphicData>
                </a:graphic>
              </wp:inline>
            </w:drawing>
          </mc:Choice>
          <mc:Fallback>
            <w:pict>
              <v:group w14:anchorId="592AC010" id="Ομάδα 299388145" o:spid="_x0000_s1026" style="width:451.3pt;height:98.7pt;mso-position-horizontal-relative:char;mso-position-vertical-relative:line" coordsize="56083,122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Εικόνα 299388133" o:spid="_x0000_s1027" type="#_x0000_t75" style="position:absolute;width:28079;height:122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">
                  <v:imagedata r:id="rId16" o:title=""/>
                </v:shape>
                <v:shape id="Εικόνα 299388131" o:spid="_x0000_s1028" type="#_x0000_t75" style="position:absolute;left:28003;width:28080;height:122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">
                  <v:imagedata r:id="rId17" o:title=""/>
                </v:shape>
                <w10:anchorlock/>
              </v:group>
            </w:pict>
          </mc:Fallback>
        </mc:AlternateContent>
      </w:r>
    </w:p>
    <w:p w14:paraId="414A567E" w14:textId="77777777" w:rsidR="006056E0" w:rsidRDefault="006056E0" w:rsidP="00BA0A3B">
      <w:pPr>
        <w:pStyle w:val="ListParagraph"/>
        <w:ind w:left="349"/>
        <w:jc w:val="both"/>
      </w:pPr>
    </w:p>
    <w:p w14:paraId="558401E0" w14:textId="6C83267A" w:rsidR="00D01D60" w:rsidRDefault="00504DA1" w:rsidP="00BA0A3B">
      <w:pPr>
        <w:pStyle w:val="ListParagraph"/>
        <w:ind w:left="349"/>
        <w:jc w:val="both"/>
      </w:pPr>
      <w:r>
        <w:t>An</w:t>
      </w:r>
      <w:r w:rsidRPr="00293AFF">
        <w:t xml:space="preserve"> interim solution</w:t>
      </w:r>
      <w:r w:rsidR="00293AFF" w:rsidRPr="00293AFF">
        <w:t xml:space="preserve"> </w:t>
      </w:r>
      <w:r w:rsidR="00D62FB4">
        <w:t xml:space="preserve">to catch up, </w:t>
      </w:r>
      <w:r w:rsidR="00293AFF" w:rsidRPr="00293AFF">
        <w:t xml:space="preserve">is </w:t>
      </w:r>
      <w:r w:rsidR="008375F2" w:rsidRPr="008375F2">
        <w:t>to explain the system part by part and then as a whole unit</w:t>
      </w:r>
      <w:r w:rsidR="008375F2">
        <w:t xml:space="preserve">, </w:t>
      </w:r>
      <w:r w:rsidR="00B8413E" w:rsidRPr="00B8413E">
        <w:t xml:space="preserve">however, students may fail to </w:t>
      </w:r>
      <w:r w:rsidR="0014259D">
        <w:t xml:space="preserve">realize </w:t>
      </w:r>
      <w:r w:rsidR="00B8413E" w:rsidRPr="00B8413E">
        <w:t>th</w:t>
      </w:r>
      <w:r w:rsidR="008E716B">
        <w:t>e</w:t>
      </w:r>
      <w:r w:rsidR="00E41DC4">
        <w:t xml:space="preserve"> complex</w:t>
      </w:r>
      <w:r w:rsidR="008E716B">
        <w:t xml:space="preserve"> fun</w:t>
      </w:r>
      <w:r w:rsidR="00DD67CC">
        <w:t>ction</w:t>
      </w:r>
      <w:r w:rsidR="0014259D">
        <w:t>s combined</w:t>
      </w:r>
      <w:r w:rsidR="003A309B">
        <w:t xml:space="preserve"> </w:t>
      </w:r>
      <w:r w:rsidR="001F491B">
        <w:t xml:space="preserve">without seeing the </w:t>
      </w:r>
      <w:r w:rsidR="002B3792">
        <w:t xml:space="preserve">actual </w:t>
      </w:r>
      <w:r w:rsidRPr="00504DA1">
        <w:t xml:space="preserve">cooperating mechanism </w:t>
      </w:r>
      <w:r>
        <w:t>part’s</w:t>
      </w:r>
      <w:r w:rsidRPr="00504DA1">
        <w:t xml:space="preserve"> </w:t>
      </w:r>
      <w:r w:rsidR="002B3792">
        <w:t>assembly.</w:t>
      </w:r>
    </w:p>
    <w:p w14:paraId="1DD4F113" w14:textId="77777777" w:rsidR="00AE23D9" w:rsidRDefault="00AE23D9" w:rsidP="00BA0A3B">
      <w:pPr>
        <w:pStyle w:val="ListParagraph"/>
        <w:ind w:left="349"/>
        <w:jc w:val="both"/>
      </w:pPr>
    </w:p>
    <w:p w14:paraId="2F067727" w14:textId="7E67FE64" w:rsidR="00AE23D9" w:rsidRDefault="00AE23D9" w:rsidP="00BA0A3B">
      <w:pPr>
        <w:pStyle w:val="ListParagraph"/>
        <w:ind w:left="349"/>
        <w:jc w:val="both"/>
      </w:pPr>
      <w:r>
        <w:rPr>
          <w:noProof/>
        </w:rPr>
        <mc:AlternateContent>
          <mc:Choice Requires="wpg">
            <w:drawing>
              <wp:inline distT="0" distB="0" distL="0" distR="0" wp14:anchorId="76974E11" wp14:editId="27100DAC">
                <wp:extent cx="5731510" cy="1253728"/>
                <wp:effectExtent l="0" t="0" r="2540" b="3810"/>
                <wp:docPr id="299388146" name="Ομάδα 299388146"/>
                <wp:cNvGraphicFramePr/>
                <a:graphic xmlns:a="http://schemas.openxmlformats.org/drawingml/2006/main">
                  <a:graphicData uri="http://schemas.microsoft.com/office/word/2010/wordprocessingGroup">
                    <wpg:wgp>
                      <wpg:cNvGrpSpPr/>
                      <wpg:grpSpPr>
                        <a:xfrm>
                          <a:off x="0" y="0"/>
                          <a:ext cx="5731510" cy="1253728"/>
                          <a:chOff x="0" y="0"/>
                          <a:chExt cx="5610860" cy="1225550"/>
                        </a:xfrm>
                      </wpg:grpSpPr>
                      <pic:pic xmlns:pic="http://schemas.openxmlformats.org/drawingml/2006/picture">
                        <pic:nvPicPr>
                          <pic:cNvPr id="299388134" name="Εικόνα 299388134"/>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11145" cy="1225550"/>
                          </a:xfrm>
                          <a:prstGeom prst="rect">
                            <a:avLst/>
                          </a:prstGeom>
                          <a:noFill/>
                        </pic:spPr>
                      </pic:pic>
                      <pic:pic xmlns:pic="http://schemas.openxmlformats.org/drawingml/2006/picture">
                        <pic:nvPicPr>
                          <pic:cNvPr id="299388137" name="Εικόνα 299388137"/>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2804160" y="0"/>
                            <a:ext cx="2806700" cy="1225550"/>
                          </a:xfrm>
                          <a:prstGeom prst="rect">
                            <a:avLst/>
                          </a:prstGeom>
                          <a:noFill/>
                        </pic:spPr>
                      </pic:pic>
                    </wpg:wgp>
                  </a:graphicData>
                </a:graphic>
              </wp:inline>
            </w:drawing>
          </mc:Choice>
          <mc:Fallback>
            <w:pict>
              <v:group w14:anchorId="52B42B2A" id="Ομάδα 299388146" o:spid="_x0000_s1026" style="width:451.3pt;height:98.7pt;mso-position-horizontal-relative:char;mso-position-vertical-relative:line" coordsize="56108,122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">
                <v:shape id="Εικόνα 299388134" o:spid="_x0000_s1027" type="#_x0000_t75" style="position:absolute;width:28111;height:122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">
                  <v:imagedata r:id="rId20" o:title=""/>
                </v:shape>
                <v:shape id="Εικόνα 299388137" o:spid="_x0000_s1028" type="#_x0000_t75" style="position:absolute;left:28041;width:28067;height:122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">
                  <v:imagedata r:id="rId21" o:title=""/>
                </v:shape>
                <w10:anchorlock/>
              </v:group>
            </w:pict>
          </mc:Fallback>
        </mc:AlternateContent>
      </w:r>
    </w:p>
    <w:p w14:paraId="4F56C708" w14:textId="7D6AE066" w:rsidR="005E2267" w:rsidRDefault="00A143A2" w:rsidP="00AE23D9">
      <w:pPr>
        <w:pStyle w:val="ListParagraph"/>
        <w:ind w:left="349"/>
        <w:jc w:val="both"/>
      </w:pPr>
      <w:r>
        <w:t xml:space="preserve">Different class levels and </w:t>
      </w:r>
      <w:r w:rsidR="000846B9" w:rsidRPr="000846B9">
        <w:t>particularities in the learning profile of the students</w:t>
      </w:r>
      <w:r w:rsidR="00E4353F">
        <w:t xml:space="preserve">, </w:t>
      </w:r>
      <w:r w:rsidR="00BF187C">
        <w:t>proves tha</w:t>
      </w:r>
      <w:r w:rsidR="00C6411D">
        <w:t xml:space="preserve">t </w:t>
      </w:r>
      <w:r w:rsidR="00750A03">
        <w:t xml:space="preserve">learning </w:t>
      </w:r>
      <w:r w:rsidR="00A314C4">
        <w:t xml:space="preserve">procedure over </w:t>
      </w:r>
      <w:r w:rsidR="00C6411D">
        <w:t xml:space="preserve">time </w:t>
      </w:r>
      <w:r w:rsidR="00A314C4">
        <w:t>is not a static</w:t>
      </w:r>
      <w:r w:rsidR="007127CB">
        <w:t xml:space="preserve"> element. </w:t>
      </w:r>
      <w:r w:rsidR="00AE4C03">
        <w:t>Thus, e</w:t>
      </w:r>
      <w:r w:rsidR="007127CB">
        <w:t>ducators may bypass easier parts or</w:t>
      </w:r>
      <w:r w:rsidR="00FB3D31">
        <w:t xml:space="preserve"> </w:t>
      </w:r>
      <w:r w:rsidR="00B64F67">
        <w:t>reach to a poor result of comprehension</w:t>
      </w:r>
      <w:r w:rsidR="00B22E9A">
        <w:t xml:space="preserve"> depending on time availab</w:t>
      </w:r>
      <w:r w:rsidR="00561DB6">
        <w:t>ility</w:t>
      </w:r>
      <w:r w:rsidR="00B22E9A">
        <w:t>.</w:t>
      </w:r>
    </w:p>
    <w:p w14:paraId="2407C28F" w14:textId="7F603E21" w:rsidR="006056E0" w:rsidRDefault="006056E0" w:rsidP="00AE23D9">
      <w:pPr>
        <w:pStyle w:val="ListParagraph"/>
        <w:ind w:left="349"/>
        <w:jc w:val="both"/>
      </w:pPr>
      <w:r>
        <w:rPr>
          <w:noProof/>
        </w:rPr>
        <w:lastRenderedPageBreak/>
        <mc:AlternateContent>
          <mc:Choice Requires="wpg">
            <w:drawing>
              <wp:inline distT="0" distB="0" distL="0" distR="0" wp14:anchorId="2A3C774B" wp14:editId="6F177C3D">
                <wp:extent cx="5731510" cy="2865755"/>
                <wp:effectExtent l="0" t="0" r="2540" b="0"/>
                <wp:docPr id="299388151" name="Ομάδα 299388151"/>
                <wp:cNvGraphicFramePr/>
                <a:graphic xmlns:a="http://schemas.openxmlformats.org/drawingml/2006/main">
                  <a:graphicData uri="http://schemas.microsoft.com/office/word/2010/wordprocessingGroup">
                    <wpg:wgp>
                      <wpg:cNvGrpSpPr/>
                      <wpg:grpSpPr>
                        <a:xfrm>
                          <a:off x="0" y="0"/>
                          <a:ext cx="5731510" cy="2865755"/>
                          <a:chOff x="0" y="0"/>
                          <a:chExt cx="6028055" cy="2885601"/>
                        </a:xfrm>
                      </wpg:grpSpPr>
                      <wpg:grpSp>
                        <wpg:cNvPr id="299388147" name="Ομάδα 299388147"/>
                        <wpg:cNvGrpSpPr/>
                        <wpg:grpSpPr>
                          <a:xfrm>
                            <a:off x="153281" y="0"/>
                            <a:ext cx="5720080" cy="1461770"/>
                            <a:chOff x="0" y="0"/>
                            <a:chExt cx="5432425" cy="1217295"/>
                          </a:xfrm>
                        </wpg:grpSpPr>
                        <pic:pic xmlns:pic="http://schemas.openxmlformats.org/drawingml/2006/picture">
                          <pic:nvPicPr>
                            <pic:cNvPr id="299388136" name="Εικόνα 299388136"/>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88920" cy="1217295"/>
                            </a:xfrm>
                            <a:prstGeom prst="rect">
                              <a:avLst/>
                            </a:prstGeom>
                            <a:noFill/>
                          </pic:spPr>
                        </pic:pic>
                        <pic:pic xmlns:pic="http://schemas.openxmlformats.org/drawingml/2006/picture">
                          <pic:nvPicPr>
                            <pic:cNvPr id="299388130" name="Εικόνα 299388130"/>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2781300" y="0"/>
                              <a:ext cx="2651125" cy="1217295"/>
                            </a:xfrm>
                            <a:prstGeom prst="rect">
                              <a:avLst/>
                            </a:prstGeom>
                            <a:noFill/>
                          </pic:spPr>
                        </pic:pic>
                      </wpg:grpSp>
                      <wpg:grpSp>
                        <wpg:cNvPr id="299388150" name="Ομάδα 299388150"/>
                        <wpg:cNvGrpSpPr/>
                        <wpg:grpSpPr>
                          <a:xfrm>
                            <a:off x="0" y="1506381"/>
                            <a:ext cx="6028055" cy="1379220"/>
                            <a:chOff x="0" y="0"/>
                            <a:chExt cx="5724525" cy="1148715"/>
                          </a:xfrm>
                        </wpg:grpSpPr>
                        <pic:pic xmlns:pic="http://schemas.openxmlformats.org/drawingml/2006/picture">
                          <pic:nvPicPr>
                            <pic:cNvPr id="299388138" name="Εικόνα 299388138"/>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911350" cy="1148715"/>
                            </a:xfrm>
                            <a:prstGeom prst="rect">
                              <a:avLst/>
                            </a:prstGeom>
                            <a:noFill/>
                          </pic:spPr>
                        </pic:pic>
                        <pic:pic xmlns:pic="http://schemas.openxmlformats.org/drawingml/2006/picture">
                          <pic:nvPicPr>
                            <pic:cNvPr id="299388142" name="Εικόνα 299388142"/>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1905000" y="0"/>
                              <a:ext cx="1911985" cy="1148715"/>
                            </a:xfrm>
                            <a:prstGeom prst="rect">
                              <a:avLst/>
                            </a:prstGeom>
                            <a:noFill/>
                          </pic:spPr>
                        </pic:pic>
                        <pic:pic xmlns:pic="http://schemas.openxmlformats.org/drawingml/2006/picture">
                          <pic:nvPicPr>
                            <pic:cNvPr id="299388144" name="Εικόνα 299388144"/>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3813810" y="0"/>
                              <a:ext cx="1910715" cy="1148715"/>
                            </a:xfrm>
                            <a:prstGeom prst="rect">
                              <a:avLst/>
                            </a:prstGeom>
                            <a:noFill/>
                          </pic:spPr>
                        </pic:pic>
                      </wpg:grpSp>
                    </wpg:wgp>
                  </a:graphicData>
                </a:graphic>
              </wp:inline>
            </w:drawing>
          </mc:Choice>
          <mc:Fallback>
            <w:pict>
              <v:group w14:anchorId="10435365" id="Ομάδα 299388151" o:spid="_x0000_s1026" style="width:451.3pt;height:225.65pt;mso-position-horizontal-relative:char;mso-position-vertical-relative:line" coordsize="60280,288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">
                <v:group id="Ομάδα 299388147" o:spid="_x0000_s1027" style="position:absolute;left:1532;width:57201;height:14617" coordsize="54324,12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">
                  <v:shape id="Εικόνα 299388136" o:spid="_x0000_s1028" type="#_x0000_t75" style="position:absolute;width:27889;height:121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">
                    <v:imagedata r:id="rId27" o:title=""/>
                  </v:shape>
                  <v:shape id="Εικόνα 299388130" o:spid="_x0000_s1029" type="#_x0000_t75" style="position:absolute;left:27813;width:26511;height:121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">
                    <v:imagedata r:id="rId28" o:title=""/>
                  </v:shape>
                </v:group>
                <v:group id="Ομάδα 299388150" o:spid="_x0000_s1030" style="position:absolute;top:15063;width:60280;height:13793" coordsize="57245,11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">
                  <v:shape id="Εικόνα 299388138" o:spid="_x0000_s1031" type="#_x0000_t75" style="position:absolute;width:19113;height:11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">
                    <v:imagedata r:id="rId29" o:title=""/>
                  </v:shape>
                  <v:shape id="Εικόνα 299388142" o:spid="_x0000_s1032" type="#_x0000_t75" style="position:absolute;left:19050;width:19119;height:11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">
                    <v:imagedata r:id="rId30" o:title=""/>
                  </v:shape>
                  <v:shape id="Εικόνα 299388144" o:spid="_x0000_s1033" type="#_x0000_t75" style="position:absolute;left:38138;width:19107;height:11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">
                    <v:imagedata r:id="rId31" o:title=""/>
                  </v:shape>
                </v:group>
                <w10:anchorlock/>
              </v:group>
            </w:pict>
          </mc:Fallback>
        </mc:AlternateContent>
      </w:r>
    </w:p>
    <w:p w14:paraId="7F496465" w14:textId="77777777" w:rsidR="00AE23D9" w:rsidRDefault="00AE23D9" w:rsidP="00AE23D9">
      <w:pPr>
        <w:pStyle w:val="ListParagraph"/>
        <w:ind w:left="349"/>
        <w:jc w:val="both"/>
      </w:pPr>
    </w:p>
    <w:p w14:paraId="2C6F413D" w14:textId="033CD227" w:rsidR="0033365B" w:rsidRDefault="00AF4FA8" w:rsidP="00BA0A3B">
      <w:pPr>
        <w:pStyle w:val="ListParagraph"/>
        <w:ind w:left="349"/>
        <w:jc w:val="both"/>
      </w:pPr>
      <w:r>
        <w:t>A</w:t>
      </w:r>
      <w:r w:rsidR="00A76822">
        <w:t>nother</w:t>
      </w:r>
      <w:r>
        <w:t xml:space="preserve"> concern</w:t>
      </w:r>
      <w:r w:rsidR="00E16A66">
        <w:t xml:space="preserve"> is th</w:t>
      </w:r>
      <w:r w:rsidR="00AA5AB0">
        <w:t>e</w:t>
      </w:r>
      <w:r w:rsidR="001469A8">
        <w:t xml:space="preserve"> obvious</w:t>
      </w:r>
      <w:r w:rsidR="00AA5AB0">
        <w:t xml:space="preserve"> </w:t>
      </w:r>
      <w:r w:rsidR="001469A8">
        <w:t xml:space="preserve">luck of student’s </w:t>
      </w:r>
      <w:r w:rsidR="001469A8" w:rsidRPr="001469A8">
        <w:t>prerequisite knowledge</w:t>
      </w:r>
      <w:r w:rsidR="00A76822">
        <w:t xml:space="preserve"> that</w:t>
      </w:r>
      <w:r w:rsidR="00BF2C3B">
        <w:t xml:space="preserve"> </w:t>
      </w:r>
      <w:r w:rsidR="001B3EEE">
        <w:t>demands an extra level of simplification</w:t>
      </w:r>
      <w:r w:rsidR="0088629A">
        <w:t xml:space="preserve"> and </w:t>
      </w:r>
      <w:r w:rsidR="00BF1278">
        <w:t xml:space="preserve">formative </w:t>
      </w:r>
      <w:r w:rsidR="005C2653">
        <w:t>assessment</w:t>
      </w:r>
      <w:r w:rsidR="002550CC">
        <w:t xml:space="preserve"> to be sure that </w:t>
      </w:r>
      <w:r w:rsidR="00EF35D3">
        <w:t>they understood</w:t>
      </w:r>
      <w:r w:rsidR="005C2653">
        <w:t>.</w:t>
      </w:r>
      <w:r w:rsidR="00F508CC">
        <w:t xml:space="preserve"> </w:t>
      </w:r>
    </w:p>
    <w:p w14:paraId="0653D740" w14:textId="29DA6B78" w:rsidR="00E93141" w:rsidRDefault="0033365B" w:rsidP="00BA0A3B">
      <w:pPr>
        <w:pStyle w:val="ListParagraph"/>
        <w:ind w:left="349"/>
        <w:jc w:val="both"/>
      </w:pPr>
      <w:r>
        <w:t>As for the</w:t>
      </w:r>
      <w:r w:rsidR="00705410">
        <w:t xml:space="preserve"> student’s simplicity shake, </w:t>
      </w:r>
      <w:r w:rsidR="00953268">
        <w:t xml:space="preserve">the profound direct </w:t>
      </w:r>
      <w:r w:rsidR="00C07F82">
        <w:t xml:space="preserve">processed information </w:t>
      </w:r>
      <w:r w:rsidR="006A7537">
        <w:t xml:space="preserve">onto their mobile, is </w:t>
      </w:r>
      <w:r w:rsidR="00800D7B">
        <w:t>their way</w:t>
      </w:r>
      <w:r w:rsidR="00CB305E">
        <w:t>.</w:t>
      </w:r>
      <w:r w:rsidR="006A7537">
        <w:t xml:space="preserve"> </w:t>
      </w:r>
    </w:p>
    <w:p w14:paraId="5C06CB06" w14:textId="77777777" w:rsidR="00AE23D9" w:rsidRDefault="00AE23D9" w:rsidP="00BA0A3B">
      <w:pPr>
        <w:pStyle w:val="ListParagraph"/>
        <w:ind w:left="349"/>
        <w:jc w:val="both"/>
      </w:pPr>
    </w:p>
    <w:p w14:paraId="79C26B22" w14:textId="048FA395" w:rsidR="00AE23D9" w:rsidRDefault="00AE23D9" w:rsidP="00BA0A3B">
      <w:pPr>
        <w:pStyle w:val="ListParagraph"/>
        <w:ind w:left="349"/>
        <w:jc w:val="both"/>
      </w:pPr>
      <w:r>
        <w:rPr>
          <w:noProof/>
        </w:rPr>
        <mc:AlternateContent>
          <mc:Choice Requires="wpg">
            <w:drawing>
              <wp:anchor distT="0" distB="0" distL="114300" distR="114300" simplePos="0" relativeHeight="251660293" behindDoc="0" locked="0" layoutInCell="1" allowOverlap="1" wp14:anchorId="15833F82" wp14:editId="6728106D">
                <wp:simplePos x="0" y="0"/>
                <wp:positionH relativeFrom="margin">
                  <wp:posOffset>0</wp:posOffset>
                </wp:positionH>
                <wp:positionV relativeFrom="paragraph">
                  <wp:posOffset>176530</wp:posOffset>
                </wp:positionV>
                <wp:extent cx="5760000" cy="2880000"/>
                <wp:effectExtent l="0" t="0" r="0" b="0"/>
                <wp:wrapTopAndBottom/>
                <wp:docPr id="299388152" name="Ομάδα 299388152"/>
                <wp:cNvGraphicFramePr/>
                <a:graphic xmlns:a="http://schemas.openxmlformats.org/drawingml/2006/main">
                  <a:graphicData uri="http://schemas.microsoft.com/office/word/2010/wordprocessingGroup">
                    <wpg:wgp>
                      <wpg:cNvGrpSpPr/>
                      <wpg:grpSpPr>
                        <a:xfrm>
                          <a:off x="0" y="0"/>
                          <a:ext cx="5760000" cy="2880000"/>
                          <a:chOff x="0" y="0"/>
                          <a:chExt cx="6028055" cy="2817282"/>
                        </a:xfrm>
                      </wpg:grpSpPr>
                      <wpg:grpSp>
                        <wpg:cNvPr id="299388148" name="Ομάδα 299388148"/>
                        <wpg:cNvGrpSpPr/>
                        <wpg:grpSpPr>
                          <a:xfrm>
                            <a:off x="95140" y="0"/>
                            <a:ext cx="5840730" cy="1424305"/>
                            <a:chOff x="0" y="0"/>
                            <a:chExt cx="5552440" cy="1212850"/>
                          </a:xfrm>
                        </wpg:grpSpPr>
                        <pic:pic xmlns:pic="http://schemas.openxmlformats.org/drawingml/2006/picture">
                          <pic:nvPicPr>
                            <pic:cNvPr id="299388132" name="Εικόνα 299388132"/>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2773680" y="0"/>
                              <a:ext cx="2778760" cy="1212850"/>
                            </a:xfrm>
                            <a:prstGeom prst="rect">
                              <a:avLst/>
                            </a:prstGeom>
                            <a:noFill/>
                          </pic:spPr>
                        </pic:pic>
                        <pic:pic xmlns:pic="http://schemas.openxmlformats.org/drawingml/2006/picture">
                          <pic:nvPicPr>
                            <pic:cNvPr id="299388135" name="Εικόνα 299388135"/>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79395" cy="1212850"/>
                            </a:xfrm>
                            <a:prstGeom prst="rect">
                              <a:avLst/>
                            </a:prstGeom>
                            <a:noFill/>
                          </pic:spPr>
                        </pic:pic>
                      </wpg:grpSp>
                      <wpg:grpSp>
                        <wpg:cNvPr id="299388149" name="Ομάδα 299388149"/>
                        <wpg:cNvGrpSpPr/>
                        <wpg:grpSpPr>
                          <a:xfrm>
                            <a:off x="0" y="1464097"/>
                            <a:ext cx="6028055" cy="1353185"/>
                            <a:chOff x="0" y="0"/>
                            <a:chExt cx="5730240" cy="1151890"/>
                          </a:xfrm>
                        </wpg:grpSpPr>
                        <pic:pic xmlns:pic="http://schemas.openxmlformats.org/drawingml/2006/picture">
                          <pic:nvPicPr>
                            <pic:cNvPr id="299388139" name="Εικόνα 299388139"/>
                            <pic:cNvPicPr>
                              <a:picLocks noChangeAspect="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911350" cy="1149350"/>
                            </a:xfrm>
                            <a:prstGeom prst="rect">
                              <a:avLst/>
                            </a:prstGeom>
                            <a:noFill/>
                          </pic:spPr>
                        </pic:pic>
                        <pic:pic xmlns:pic="http://schemas.openxmlformats.org/drawingml/2006/picture">
                          <pic:nvPicPr>
                            <pic:cNvPr id="299388140" name="Εικόνα 299388140"/>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1905000" y="0"/>
                              <a:ext cx="1911985" cy="1149350"/>
                            </a:xfrm>
                            <a:prstGeom prst="rect">
                              <a:avLst/>
                            </a:prstGeom>
                            <a:noFill/>
                          </pic:spPr>
                        </pic:pic>
                        <pic:pic xmlns:pic="http://schemas.openxmlformats.org/drawingml/2006/picture">
                          <pic:nvPicPr>
                            <pic:cNvPr id="299388143" name="Εικόνα 299388143"/>
                            <pic:cNvPicPr>
                              <a:picLocks noChangeAspect="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3813810" y="0"/>
                              <a:ext cx="1916430" cy="1151890"/>
                            </a:xfrm>
                            <a:prstGeom prst="rect">
                              <a:avLst/>
                            </a:prstGeom>
                            <a:noFill/>
                          </pic:spPr>
                        </pic:pic>
                      </wpg:grpSp>
                    </wpg:wgp>
                  </a:graphicData>
                </a:graphic>
                <wp14:sizeRelH relativeFrom="margin">
                  <wp14:pctWidth>0</wp14:pctWidth>
                </wp14:sizeRelH>
                <wp14:sizeRelV relativeFrom="margin">
                  <wp14:pctHeight>0</wp14:pctHeight>
                </wp14:sizeRelV>
              </wp:anchor>
            </w:drawing>
          </mc:Choice>
          <mc:Fallback>
            <w:pict>
              <v:group w14:anchorId="66F86C8F" id="Ομάδα 299388152" o:spid="_x0000_s1026" style="position:absolute;margin-left:0;margin-top:13.9pt;width:453.55pt;height:226.75pt;z-index:251660293;mso-position-horizontal-relative:margin;mso-width-relative:margin;mso-height-relative:margin" coordsize="60280,281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">
                <v:group id="Ομάδα 299388148" o:spid="_x0000_s1027" style="position:absolute;left:951;width:58407;height:14243" coordsize="55524,12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">
                  <v:shape id="Εικόνα 299388132" o:spid="_x0000_s1028" type="#_x0000_t75" style="position:absolute;left:27736;width:27788;height:12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">
                    <v:imagedata r:id="rId37" o:title=""/>
                  </v:shape>
                  <v:shape id="Εικόνα 299388135" o:spid="_x0000_s1029" type="#_x0000_t75" style="position:absolute;width:27793;height:12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">
                    <v:imagedata r:id="rId38" o:title=""/>
                  </v:shape>
                </v:group>
                <v:group id="Ομάδα 299388149" o:spid="_x0000_s1030" style="position:absolute;top:14640;width:60280;height:13532" coordsize="57302,115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">
                  <v:shape id="Εικόνα 299388139" o:spid="_x0000_s1031" type="#_x0000_t75" style="position:absolute;width:19113;height:114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">
                    <v:imagedata r:id="rId39" o:title=""/>
                  </v:shape>
                  <v:shape id="Εικόνα 299388140" o:spid="_x0000_s1032" type="#_x0000_t75" style="position:absolute;left:19050;width:19119;height:114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">
                    <v:imagedata r:id="rId40" o:title=""/>
                  </v:shape>
                  <v:shape id="Εικόνα 299388143" o:spid="_x0000_s1033" type="#_x0000_t75" style="position:absolute;left:38138;width:19164;height:115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">
                    <v:imagedata r:id="rId41" o:title=""/>
                  </v:shape>
                </v:group>
                <w10:wrap type="topAndBottom" anchorx="margin"/>
              </v:group>
            </w:pict>
          </mc:Fallback>
        </mc:AlternateContent>
      </w:r>
    </w:p>
    <w:p w14:paraId="1DDD948B" w14:textId="525A01D2" w:rsidR="00687052" w:rsidRDefault="00687052" w:rsidP="00BA0A3B">
      <w:pPr>
        <w:pStyle w:val="ListParagraph"/>
        <w:ind w:left="349"/>
        <w:jc w:val="both"/>
      </w:pPr>
    </w:p>
    <w:p w14:paraId="663CDA67" w14:textId="49CCA367" w:rsidR="00687052" w:rsidRDefault="00687052" w:rsidP="00BA0A3B">
      <w:pPr>
        <w:pStyle w:val="ListParagraph"/>
        <w:ind w:left="349"/>
        <w:jc w:val="both"/>
      </w:pPr>
    </w:p>
    <w:p w14:paraId="023C8A03" w14:textId="0FB81111" w:rsidR="00687052" w:rsidRDefault="00687052" w:rsidP="00BA0A3B">
      <w:pPr>
        <w:pStyle w:val="ListParagraph"/>
        <w:ind w:left="349"/>
        <w:jc w:val="both"/>
      </w:pPr>
    </w:p>
    <w:p w14:paraId="4B28BDA9" w14:textId="77777777" w:rsidR="00687052" w:rsidRDefault="00687052" w:rsidP="00BA0A3B">
      <w:pPr>
        <w:pStyle w:val="ListParagraph"/>
        <w:ind w:left="349"/>
        <w:jc w:val="both"/>
      </w:pPr>
    </w:p>
    <w:p w14:paraId="3E01D821" w14:textId="614776B4" w:rsidR="00687052" w:rsidRDefault="00687052" w:rsidP="00BA0A3B">
      <w:pPr>
        <w:pStyle w:val="ListParagraph"/>
        <w:ind w:left="349"/>
        <w:jc w:val="both"/>
      </w:pPr>
    </w:p>
    <w:p w14:paraId="77FFC53E" w14:textId="5B14F9C0" w:rsidR="008E255F" w:rsidRDefault="008E255F" w:rsidP="00BA0A3B">
      <w:pPr>
        <w:pStyle w:val="ListParagraph"/>
        <w:ind w:left="349"/>
        <w:jc w:val="both"/>
      </w:pPr>
    </w:p>
    <w:p w14:paraId="42FD7A9D" w14:textId="3775B680" w:rsidR="00D25FBB" w:rsidRPr="00AE23D9" w:rsidRDefault="00C56E18" w:rsidP="00AE23D9">
      <w:pPr>
        <w:jc w:val="both"/>
        <w:rPr>
          <w:color w:val="FF0000"/>
        </w:rPr>
      </w:pPr>
      <w:r>
        <w:rPr>
          <w:noProof/>
        </w:rPr>
        <w:lastRenderedPageBreak/>
        <w:drawing>
          <wp:inline distT="0" distB="0" distL="0" distR="0" wp14:anchorId="52608C95" wp14:editId="74BC7EAC">
            <wp:extent cx="5800886" cy="3240000"/>
            <wp:effectExtent l="0" t="0" r="0" b="0"/>
            <wp:docPr id="299388128" name="Εικόνα 299388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00886" cy="3240000"/>
                    </a:xfrm>
                    <a:prstGeom prst="rect">
                      <a:avLst/>
                    </a:prstGeom>
                    <a:noFill/>
                  </pic:spPr>
                </pic:pic>
              </a:graphicData>
            </a:graphic>
          </wp:inline>
        </w:drawing>
      </w:r>
    </w:p>
    <w:p w14:paraId="129468B6" w14:textId="0DCC49BB" w:rsidR="005F0497" w:rsidRPr="00383D90" w:rsidRDefault="00184522" w:rsidP="00AE23D9">
      <w:pPr>
        <w:jc w:val="both"/>
      </w:pPr>
      <w:r>
        <w:rPr>
          <w:noProof/>
        </w:rPr>
        <w:drawing>
          <wp:inline distT="0" distB="0" distL="0" distR="0" wp14:anchorId="1DFF17C3" wp14:editId="0108FE8D">
            <wp:extent cx="5760000" cy="2883847"/>
            <wp:effectExtent l="0" t="0" r="0" b="0"/>
            <wp:docPr id="299388129" name="Εικόνα 299388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60000" cy="2883847"/>
                    </a:xfrm>
                    <a:prstGeom prst="rect">
                      <a:avLst/>
                    </a:prstGeom>
                    <a:noFill/>
                  </pic:spPr>
                </pic:pic>
              </a:graphicData>
            </a:graphic>
          </wp:inline>
        </w:drawing>
      </w:r>
    </w:p>
    <w:p w14:paraId="1E0BD27B" w14:textId="4A2E73A1" w:rsidR="00A43B82" w:rsidRPr="009702A1" w:rsidRDefault="009702A1" w:rsidP="0074190C">
      <w:pPr>
        <w:pStyle w:val="ListParagraph"/>
        <w:numPr>
          <w:ilvl w:val="0"/>
          <w:numId w:val="3"/>
        </w:numPr>
        <w:spacing w:after="240" w:line="276" w:lineRule="auto"/>
        <w:ind w:left="357" w:hanging="357"/>
        <w:jc w:val="both"/>
        <w:rPr>
          <w:b/>
          <w:bCs/>
          <w:sz w:val="28"/>
          <w:szCs w:val="28"/>
        </w:rPr>
      </w:pPr>
      <w:r>
        <w:rPr>
          <w:b/>
          <w:bCs/>
          <w:sz w:val="28"/>
          <w:szCs w:val="28"/>
          <w:u w:val="single"/>
        </w:rPr>
        <w:t>B</w:t>
      </w:r>
      <w:r w:rsidR="358EE2E5" w:rsidRPr="009702A1">
        <w:rPr>
          <w:b/>
          <w:bCs/>
          <w:sz w:val="28"/>
          <w:szCs w:val="28"/>
          <w:u w:val="single"/>
        </w:rPr>
        <w:t xml:space="preserve">asics of </w:t>
      </w:r>
      <w:r>
        <w:rPr>
          <w:b/>
          <w:bCs/>
          <w:sz w:val="28"/>
          <w:szCs w:val="28"/>
          <w:u w:val="single"/>
        </w:rPr>
        <w:t>D</w:t>
      </w:r>
      <w:r w:rsidR="358EE2E5" w:rsidRPr="009702A1">
        <w:rPr>
          <w:b/>
          <w:bCs/>
          <w:sz w:val="28"/>
          <w:szCs w:val="28"/>
          <w:u w:val="single"/>
        </w:rPr>
        <w:t>esign</w:t>
      </w:r>
    </w:p>
    <w:p w14:paraId="010A89C9" w14:textId="72C83C7D" w:rsidR="00A43B82" w:rsidRDefault="00A43B82" w:rsidP="00A43B82">
      <w:pPr>
        <w:pStyle w:val="ListParagraph"/>
        <w:ind w:left="360"/>
        <w:jc w:val="both"/>
        <w:rPr>
          <w:b/>
          <w:bCs/>
        </w:rPr>
      </w:pPr>
    </w:p>
    <w:p w14:paraId="06C583B8" w14:textId="7DDB4E02" w:rsidR="00A43B82" w:rsidRDefault="5189B567" w:rsidP="5189B567">
      <w:pPr>
        <w:pStyle w:val="ListParagraph"/>
        <w:ind w:left="360"/>
        <w:jc w:val="both"/>
      </w:pPr>
      <w:r>
        <w:t xml:space="preserve">The system will be a web application for mechanical engineering students to learn the different components of mechanical systems through an interactive way. The students should be able to test their knowledge on each different system. Different levels of difficulty should be available since the web application will assist high school students and undergraduates as well. </w:t>
      </w:r>
    </w:p>
    <w:p w14:paraId="777E4DBA" w14:textId="40E7320B" w:rsidR="5189B567" w:rsidRDefault="5189B567" w:rsidP="5189B567">
      <w:pPr>
        <w:pStyle w:val="ListParagraph"/>
        <w:ind w:left="360"/>
        <w:jc w:val="both"/>
      </w:pPr>
    </w:p>
    <w:p w14:paraId="020A4697" w14:textId="1C20D328" w:rsidR="5189B567" w:rsidRDefault="5189B567" w:rsidP="5189B567">
      <w:pPr>
        <w:pStyle w:val="ListParagraph"/>
        <w:ind w:left="360"/>
        <w:jc w:val="both"/>
      </w:pPr>
      <w:r>
        <w:t xml:space="preserve">To create a responsive web application, working both on mobile devices, and desktops, the following software and hardware will be utilized. </w:t>
      </w:r>
    </w:p>
    <w:p w14:paraId="219B3D91" w14:textId="774AA83B" w:rsidR="5189B567" w:rsidRDefault="5189B567" w:rsidP="5189B567">
      <w:pPr>
        <w:pStyle w:val="ListParagraph"/>
        <w:ind w:left="360"/>
        <w:jc w:val="both"/>
      </w:pPr>
    </w:p>
    <w:p w14:paraId="37D1E677" w14:textId="3D746287" w:rsidR="358EE2E5" w:rsidRDefault="013CE4F4" w:rsidP="0074190C">
      <w:pPr>
        <w:pStyle w:val="ListParagraph"/>
        <w:numPr>
          <w:ilvl w:val="1"/>
          <w:numId w:val="1"/>
        </w:numPr>
        <w:ind w:left="720"/>
        <w:jc w:val="both"/>
        <w:rPr>
          <w:rFonts w:eastAsiaTheme="minorEastAsia"/>
        </w:rPr>
      </w:pPr>
      <w:r w:rsidRPr="013CE4F4">
        <w:t>Hardware:</w:t>
      </w:r>
    </w:p>
    <w:p w14:paraId="41BDAF97" w14:textId="11DFB38F" w:rsidR="358EE2E5" w:rsidRDefault="5189B567" w:rsidP="0074190C">
      <w:pPr>
        <w:pStyle w:val="ListParagraph"/>
        <w:numPr>
          <w:ilvl w:val="2"/>
          <w:numId w:val="1"/>
        </w:numPr>
        <w:ind w:left="1440"/>
        <w:jc w:val="both"/>
      </w:pPr>
      <w:r>
        <w:t xml:space="preserve">The web application will be hosted in a hosting service online (e.g., </w:t>
      </w:r>
      <w:proofErr w:type="spellStart"/>
      <w:r>
        <w:t>Hostinger</w:t>
      </w:r>
      <w:proofErr w:type="spellEnd"/>
      <w:r>
        <w:t>, Amazon AWS)</w:t>
      </w:r>
    </w:p>
    <w:p w14:paraId="74A49D9E" w14:textId="3D462C09" w:rsidR="358EE2E5" w:rsidRDefault="5189B567" w:rsidP="0074190C">
      <w:pPr>
        <w:pStyle w:val="ListParagraph"/>
        <w:numPr>
          <w:ilvl w:val="2"/>
          <w:numId w:val="1"/>
        </w:numPr>
        <w:ind w:left="1440"/>
        <w:jc w:val="both"/>
      </w:pPr>
      <w:r>
        <w:lastRenderedPageBreak/>
        <w:t>For testing the web application, a private localhost server will be used.</w:t>
      </w:r>
    </w:p>
    <w:p w14:paraId="658AD865" w14:textId="01D27F97" w:rsidR="5189B567" w:rsidRDefault="5189B567" w:rsidP="0074190C">
      <w:pPr>
        <w:pStyle w:val="ListParagraph"/>
        <w:numPr>
          <w:ilvl w:val="2"/>
          <w:numId w:val="1"/>
        </w:numPr>
        <w:ind w:left="1440"/>
        <w:jc w:val="both"/>
        <w:rPr>
          <w:rFonts w:eastAsiaTheme="minorEastAsia"/>
        </w:rPr>
      </w:pPr>
      <w:r>
        <w:t>3D VR glasses (desktop) or a camera for AR (mobile) will be used in the final product to see in the real world the scale of the different components of a mechanical system.</w:t>
      </w:r>
    </w:p>
    <w:p w14:paraId="0C71BB1B" w14:textId="537EE580" w:rsidR="013CE4F4" w:rsidRDefault="013CE4F4" w:rsidP="0074190C">
      <w:pPr>
        <w:pStyle w:val="ListParagraph"/>
        <w:numPr>
          <w:ilvl w:val="1"/>
          <w:numId w:val="1"/>
        </w:numPr>
        <w:ind w:left="720"/>
        <w:jc w:val="both"/>
        <w:rPr>
          <w:rFonts w:eastAsiaTheme="minorEastAsia"/>
        </w:rPr>
      </w:pPr>
      <w:r w:rsidRPr="013CE4F4">
        <w:t xml:space="preserve">Software: </w:t>
      </w:r>
    </w:p>
    <w:p w14:paraId="534FD3C2" w14:textId="5737AADA" w:rsidR="013CE4F4" w:rsidRDefault="5189B567" w:rsidP="0074190C">
      <w:pPr>
        <w:pStyle w:val="ListParagraph"/>
        <w:numPr>
          <w:ilvl w:val="2"/>
          <w:numId w:val="1"/>
        </w:numPr>
        <w:ind w:left="1440"/>
        <w:jc w:val="both"/>
      </w:pPr>
      <w:r>
        <w:t>Angular.js</w:t>
      </w:r>
    </w:p>
    <w:p w14:paraId="405884E0" w14:textId="465156AA" w:rsidR="013CE4F4" w:rsidRDefault="3C881274" w:rsidP="0074190C">
      <w:pPr>
        <w:pStyle w:val="ListParagraph"/>
        <w:numPr>
          <w:ilvl w:val="2"/>
          <w:numId w:val="1"/>
        </w:numPr>
        <w:ind w:left="1440"/>
        <w:jc w:val="both"/>
      </w:pPr>
      <w:r>
        <w:t>Three.js (library for 3D rendering) - Not to be utilized at the current stage since 2D images will be used.</w:t>
      </w:r>
    </w:p>
    <w:p w14:paraId="72956220" w14:textId="33D6468F" w:rsidR="013CE4F4" w:rsidRDefault="5189B567" w:rsidP="0074190C">
      <w:pPr>
        <w:pStyle w:val="ListParagraph"/>
        <w:numPr>
          <w:ilvl w:val="2"/>
          <w:numId w:val="1"/>
        </w:numPr>
        <w:ind w:left="1440"/>
        <w:jc w:val="both"/>
      </w:pPr>
      <w:r>
        <w:t>JavaScript</w:t>
      </w:r>
    </w:p>
    <w:p w14:paraId="3E5DAB73" w14:textId="3726FD1E" w:rsidR="00277918" w:rsidRDefault="3C881274" w:rsidP="0074190C">
      <w:pPr>
        <w:pStyle w:val="ListParagraph"/>
        <w:numPr>
          <w:ilvl w:val="2"/>
          <w:numId w:val="1"/>
        </w:numPr>
        <w:ind w:left="1440"/>
        <w:jc w:val="both"/>
      </w:pPr>
      <w:r>
        <w:t>Bootstrap</w:t>
      </w:r>
    </w:p>
    <w:p w14:paraId="7A567BD6" w14:textId="435C1E1C" w:rsidR="013CE4F4" w:rsidRDefault="3C881274" w:rsidP="0074190C">
      <w:pPr>
        <w:pStyle w:val="ListParagraph"/>
        <w:numPr>
          <w:ilvl w:val="2"/>
          <w:numId w:val="1"/>
        </w:numPr>
        <w:ind w:left="1440"/>
        <w:jc w:val="both"/>
      </w:pPr>
      <w:r>
        <w:t>HTML, CSS</w:t>
      </w:r>
    </w:p>
    <w:p w14:paraId="66937FA6" w14:textId="69620D20" w:rsidR="013CE4F4" w:rsidRDefault="013CE4F4" w:rsidP="0074190C">
      <w:pPr>
        <w:pStyle w:val="ListParagraph"/>
        <w:numPr>
          <w:ilvl w:val="1"/>
          <w:numId w:val="1"/>
        </w:numPr>
        <w:ind w:left="720"/>
        <w:jc w:val="both"/>
        <w:rPr>
          <w:rFonts w:eastAsiaTheme="minorEastAsia"/>
        </w:rPr>
      </w:pPr>
      <w:r w:rsidRPr="013CE4F4">
        <w:t>Input/Output devices:</w:t>
      </w:r>
    </w:p>
    <w:p w14:paraId="4AAE04CC" w14:textId="30E43BD7" w:rsidR="013CE4F4" w:rsidRDefault="5189B567" w:rsidP="0074190C">
      <w:pPr>
        <w:pStyle w:val="ListParagraph"/>
        <w:numPr>
          <w:ilvl w:val="2"/>
          <w:numId w:val="1"/>
        </w:numPr>
        <w:ind w:left="1440"/>
        <w:jc w:val="both"/>
      </w:pPr>
      <w:r>
        <w:t>Desktop: mouse (left-click, hover, scroll)</w:t>
      </w:r>
    </w:p>
    <w:p w14:paraId="01B8EE61" w14:textId="7B42B265" w:rsidR="3C881274" w:rsidRDefault="3C881274" w:rsidP="0074190C">
      <w:pPr>
        <w:pStyle w:val="ListParagraph"/>
        <w:numPr>
          <w:ilvl w:val="2"/>
          <w:numId w:val="1"/>
        </w:numPr>
        <w:ind w:left="1440"/>
        <w:jc w:val="both"/>
      </w:pPr>
      <w:r>
        <w:t xml:space="preserve">Mobile: touch </w:t>
      </w:r>
    </w:p>
    <w:p w14:paraId="480E9711" w14:textId="60B52554" w:rsidR="013CE4F4" w:rsidRDefault="013CE4F4" w:rsidP="0074190C">
      <w:pPr>
        <w:pStyle w:val="ListParagraph"/>
        <w:numPr>
          <w:ilvl w:val="1"/>
          <w:numId w:val="1"/>
        </w:numPr>
        <w:ind w:left="720"/>
        <w:jc w:val="both"/>
        <w:rPr>
          <w:rFonts w:eastAsiaTheme="minorEastAsia"/>
        </w:rPr>
      </w:pPr>
      <w:r w:rsidRPr="013CE4F4">
        <w:t xml:space="preserve">Technical Restrictions: </w:t>
      </w:r>
    </w:p>
    <w:p w14:paraId="2FC5D8D7" w14:textId="22D0E965" w:rsidR="00EF09A5" w:rsidRPr="00EF09A5" w:rsidRDefault="3C881274" w:rsidP="0074190C">
      <w:pPr>
        <w:pStyle w:val="ListParagraph"/>
        <w:numPr>
          <w:ilvl w:val="2"/>
          <w:numId w:val="1"/>
        </w:numPr>
        <w:ind w:left="1440"/>
        <w:jc w:val="both"/>
        <w:rPr>
          <w:rFonts w:eastAsiaTheme="minorEastAsia"/>
        </w:rPr>
      </w:pPr>
      <w:r>
        <w:t>Mobile: In the mobile devices since hover is not available, after clicking on a component its description will become visible, while in the desktop after hovering above it.</w:t>
      </w:r>
    </w:p>
    <w:p w14:paraId="6113B211" w14:textId="702A550C" w:rsidR="00EF09A5" w:rsidRPr="00EF09A5" w:rsidRDefault="3C881274" w:rsidP="0074190C">
      <w:pPr>
        <w:pStyle w:val="ListParagraph"/>
        <w:numPr>
          <w:ilvl w:val="2"/>
          <w:numId w:val="1"/>
        </w:numPr>
        <w:ind w:left="1440"/>
        <w:jc w:val="both"/>
        <w:rPr>
          <w:rFonts w:eastAsiaTheme="minorEastAsia"/>
        </w:rPr>
      </w:pPr>
      <w:r>
        <w:t xml:space="preserve">WIMP (Windows, Icons, Menus, Pointers) easy to use interface in the future for uploading models and their descriptions as an educator. </w:t>
      </w:r>
    </w:p>
    <w:p w14:paraId="4A149657" w14:textId="77777777" w:rsidR="00EF09A5" w:rsidRDefault="00EF09A5" w:rsidP="00EF09A5">
      <w:pPr>
        <w:pStyle w:val="ListParagraph"/>
        <w:ind w:left="1440"/>
        <w:jc w:val="both"/>
      </w:pPr>
    </w:p>
    <w:p w14:paraId="5D31BCD4" w14:textId="2104A751" w:rsidR="009E0CAE" w:rsidRDefault="009E0CAE" w:rsidP="009E0CAE">
      <w:pPr>
        <w:pStyle w:val="ListParagraph"/>
        <w:ind w:left="1440"/>
        <w:jc w:val="both"/>
      </w:pPr>
    </w:p>
    <w:p w14:paraId="53800743" w14:textId="51D9F6E1" w:rsidR="5189B567" w:rsidRPr="009702A1" w:rsidRDefault="5189B567" w:rsidP="0074190C">
      <w:pPr>
        <w:pStyle w:val="ListParagraph"/>
        <w:numPr>
          <w:ilvl w:val="0"/>
          <w:numId w:val="3"/>
        </w:numPr>
        <w:spacing w:after="240" w:line="276" w:lineRule="auto"/>
        <w:ind w:left="357" w:hanging="357"/>
        <w:jc w:val="both"/>
        <w:rPr>
          <w:rFonts w:eastAsiaTheme="minorEastAsia"/>
          <w:b/>
          <w:bCs/>
          <w:sz w:val="28"/>
          <w:szCs w:val="28"/>
        </w:rPr>
      </w:pPr>
      <w:r w:rsidRPr="009702A1">
        <w:rPr>
          <w:b/>
          <w:bCs/>
          <w:sz w:val="28"/>
          <w:szCs w:val="28"/>
          <w:u w:val="single"/>
        </w:rPr>
        <w:t>User Requirements Specification</w:t>
      </w:r>
    </w:p>
    <w:p w14:paraId="4EDA40D9" w14:textId="16CB6678" w:rsidR="006C2AE0" w:rsidRPr="009702A1" w:rsidRDefault="5189B567" w:rsidP="0074190C">
      <w:pPr>
        <w:pStyle w:val="ListParagraph"/>
        <w:numPr>
          <w:ilvl w:val="1"/>
          <w:numId w:val="3"/>
        </w:numPr>
        <w:jc w:val="both"/>
        <w:rPr>
          <w:rFonts w:eastAsiaTheme="minorEastAsia"/>
          <w:b/>
          <w:bCs/>
        </w:rPr>
      </w:pPr>
      <w:r w:rsidRPr="00395F3E">
        <w:rPr>
          <w:b/>
          <w:bCs/>
          <w:u w:val="single"/>
        </w:rPr>
        <w:t>Personas</w:t>
      </w:r>
    </w:p>
    <w:p w14:paraId="79A4B873" w14:textId="5F36116A" w:rsidR="003A12CC" w:rsidRPr="009702A1" w:rsidRDefault="59AADB20" w:rsidP="0074190C">
      <w:pPr>
        <w:pStyle w:val="ListParagraph"/>
        <w:numPr>
          <w:ilvl w:val="2"/>
          <w:numId w:val="3"/>
        </w:numPr>
        <w:jc w:val="both"/>
        <w:rPr>
          <w:rFonts w:eastAsiaTheme="minorEastAsia"/>
          <w:b/>
          <w:bCs/>
        </w:rPr>
      </w:pPr>
      <w:r w:rsidRPr="59AADB20">
        <w:rPr>
          <w:rFonts w:eastAsiaTheme="minorEastAsia"/>
          <w:b/>
          <w:bCs/>
        </w:rPr>
        <w:t>Persona 1</w:t>
      </w:r>
    </w:p>
    <w:p w14:paraId="5638B1B0" w14:textId="29D03870" w:rsidR="003A12CC" w:rsidRDefault="00DE337C" w:rsidP="001C18A1">
      <w:pPr>
        <w:pStyle w:val="ListParagraph"/>
        <w:ind w:left="792"/>
        <w:jc w:val="center"/>
      </w:pPr>
      <w:r>
        <w:rPr>
          <w:noProof/>
        </w:rPr>
        <w:drawing>
          <wp:inline distT="0" distB="0" distL="0" distR="0" wp14:anchorId="4D517932" wp14:editId="45F79304">
            <wp:extent cx="2207623" cy="1981200"/>
            <wp:effectExtent l="133350" t="114300" r="135890" b="171450"/>
            <wp:docPr id="228955419" name="Picture 228955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extLst>
                        <a:ext uri="{28A0092B-C50C-407E-A947-70E740481C1C}">
                          <a14:useLocalDpi xmlns:a14="http://schemas.microsoft.com/office/drawing/2010/main" val="0"/>
                        </a:ext>
                      </a:extLst>
                    </a:blip>
                    <a:srcRect/>
                    <a:stretch>
                      <a:fillRect/>
                    </a:stretch>
                  </pic:blipFill>
                  <pic:spPr>
                    <a:xfrm>
                      <a:off x="0" y="0"/>
                      <a:ext cx="2208667" cy="198213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DC785F2" w14:textId="672DA66A" w:rsidR="003A12CC" w:rsidRDefault="009A58BA" w:rsidP="001C18A1">
      <w:pPr>
        <w:pStyle w:val="ListParagraph"/>
        <w:ind w:left="792"/>
        <w:jc w:val="both"/>
        <w:rPr>
          <w:rFonts w:eastAsiaTheme="minorEastAsia"/>
        </w:rPr>
      </w:pPr>
      <w:r w:rsidRPr="3C881274">
        <w:rPr>
          <w:rFonts w:eastAsiaTheme="minorEastAsia"/>
          <w:b/>
          <w:bCs/>
        </w:rPr>
        <w:t xml:space="preserve">Name: </w:t>
      </w:r>
      <w:proofErr w:type="spellStart"/>
      <w:r w:rsidR="59AADB20" w:rsidRPr="59AADB20">
        <w:rPr>
          <w:rFonts w:eastAsiaTheme="minorEastAsia"/>
        </w:rPr>
        <w:t>Kikkos</w:t>
      </w:r>
      <w:proofErr w:type="spellEnd"/>
      <w:r w:rsidR="59AADB20" w:rsidRPr="59AADB20">
        <w:rPr>
          <w:rFonts w:eastAsiaTheme="minorEastAsia"/>
        </w:rPr>
        <w:t xml:space="preserve"> </w:t>
      </w:r>
      <w:proofErr w:type="spellStart"/>
      <w:r w:rsidR="59AADB20" w:rsidRPr="59AADB20">
        <w:rPr>
          <w:rFonts w:eastAsiaTheme="minorEastAsia"/>
        </w:rPr>
        <w:t>Kikkou</w:t>
      </w:r>
      <w:proofErr w:type="spellEnd"/>
    </w:p>
    <w:p w14:paraId="08A1EBEC" w14:textId="7B5BA462" w:rsidR="003A12CC" w:rsidRDefault="59AADB20" w:rsidP="001C18A1">
      <w:pPr>
        <w:pStyle w:val="ListParagraph"/>
        <w:ind w:left="792"/>
        <w:jc w:val="both"/>
        <w:rPr>
          <w:rFonts w:eastAsiaTheme="minorEastAsia"/>
        </w:rPr>
      </w:pPr>
      <w:r w:rsidRPr="59AADB20">
        <w:rPr>
          <w:rFonts w:eastAsiaTheme="minorEastAsia"/>
          <w:b/>
          <w:bCs/>
        </w:rPr>
        <w:t>Occupation:</w:t>
      </w:r>
      <w:r w:rsidRPr="59AADB20">
        <w:rPr>
          <w:rFonts w:eastAsiaTheme="minorEastAsia"/>
        </w:rPr>
        <w:t xml:space="preserve"> Technical School Educator</w:t>
      </w:r>
    </w:p>
    <w:p w14:paraId="50E9BC94" w14:textId="5A732F2B" w:rsidR="003A12CC" w:rsidRDefault="009A58BA" w:rsidP="001C18A1">
      <w:pPr>
        <w:pStyle w:val="ListParagraph"/>
        <w:ind w:left="792"/>
        <w:jc w:val="both"/>
        <w:rPr>
          <w:rFonts w:eastAsiaTheme="minorEastAsia"/>
        </w:rPr>
      </w:pPr>
      <w:r w:rsidRPr="3C881274">
        <w:rPr>
          <w:rFonts w:eastAsiaTheme="minorEastAsia"/>
          <w:b/>
          <w:bCs/>
        </w:rPr>
        <w:t>Gender:</w:t>
      </w:r>
      <w:r w:rsidRPr="3C881274">
        <w:rPr>
          <w:rFonts w:eastAsiaTheme="minorEastAsia"/>
        </w:rPr>
        <w:t xml:space="preserve"> Male</w:t>
      </w:r>
    </w:p>
    <w:p w14:paraId="482152B3" w14:textId="0C43FA25" w:rsidR="003A12CC" w:rsidRDefault="003A12CC" w:rsidP="001C18A1">
      <w:pPr>
        <w:pStyle w:val="ListParagraph"/>
        <w:ind w:left="792"/>
        <w:jc w:val="both"/>
        <w:rPr>
          <w:rFonts w:eastAsiaTheme="minorEastAsia"/>
        </w:rPr>
      </w:pPr>
      <w:r w:rsidRPr="59AADB20">
        <w:rPr>
          <w:rFonts w:eastAsiaTheme="minorEastAsia"/>
          <w:b/>
          <w:bCs/>
        </w:rPr>
        <w:t>Age:</w:t>
      </w:r>
      <w:r w:rsidR="009A58BA" w:rsidRPr="59AADB20">
        <w:rPr>
          <w:rFonts w:eastAsiaTheme="minorEastAsia"/>
          <w:b/>
          <w:bCs/>
        </w:rPr>
        <w:t xml:space="preserve"> </w:t>
      </w:r>
      <w:r w:rsidRPr="3C881274">
        <w:rPr>
          <w:rFonts w:eastAsiaTheme="minorEastAsia"/>
        </w:rPr>
        <w:t>52 years old</w:t>
      </w:r>
    </w:p>
    <w:p w14:paraId="415300E2" w14:textId="676B3E49" w:rsidR="003A12CC" w:rsidRDefault="003A12CC" w:rsidP="001C18A1">
      <w:pPr>
        <w:pStyle w:val="ListParagraph"/>
        <w:ind w:left="792"/>
        <w:jc w:val="both"/>
        <w:rPr>
          <w:rFonts w:eastAsiaTheme="minorEastAsia"/>
        </w:rPr>
      </w:pPr>
      <w:r w:rsidRPr="59AADB20">
        <w:rPr>
          <w:rFonts w:eastAsiaTheme="minorEastAsia"/>
          <w:b/>
          <w:bCs/>
        </w:rPr>
        <w:t xml:space="preserve">Bio: </w:t>
      </w:r>
    </w:p>
    <w:p w14:paraId="31122AC5" w14:textId="5A732F2B" w:rsidR="003A12CC" w:rsidRDefault="003A12CC" w:rsidP="001C18A1">
      <w:pPr>
        <w:pStyle w:val="ListParagraph"/>
        <w:ind w:left="792"/>
        <w:jc w:val="both"/>
        <w:rPr>
          <w:rFonts w:eastAsiaTheme="minorEastAsia"/>
        </w:rPr>
      </w:pPr>
      <w:r w:rsidRPr="3C881274">
        <w:rPr>
          <w:rFonts w:eastAsiaTheme="minorEastAsia"/>
        </w:rPr>
        <w:t>He is married with 4 children who likes spend time with them during the evenings. He is 1</w:t>
      </w:r>
      <w:r w:rsidR="00A75CBC" w:rsidRPr="3C881274">
        <w:rPr>
          <w:rFonts w:eastAsiaTheme="minorEastAsia"/>
        </w:rPr>
        <w:t>1</w:t>
      </w:r>
      <w:r w:rsidRPr="3C881274">
        <w:rPr>
          <w:rFonts w:eastAsiaTheme="minorEastAsia"/>
        </w:rPr>
        <w:t xml:space="preserve"> years at </w:t>
      </w:r>
      <w:r w:rsidR="00A75CBC" w:rsidRPr="3C881274">
        <w:rPr>
          <w:rFonts w:eastAsiaTheme="minorEastAsia"/>
        </w:rPr>
        <w:t xml:space="preserve">education public sector and was </w:t>
      </w:r>
      <w:r w:rsidR="009A58BA" w:rsidRPr="3C881274">
        <w:rPr>
          <w:rFonts w:eastAsiaTheme="minorEastAsia"/>
        </w:rPr>
        <w:t xml:space="preserve">12 years at heavy-duty tractor services. Has </w:t>
      </w:r>
      <w:r w:rsidR="00A75CBC" w:rsidRPr="3C881274">
        <w:rPr>
          <w:rFonts w:eastAsiaTheme="minorEastAsia"/>
        </w:rPr>
        <w:t>basic computer knowledge and</w:t>
      </w:r>
      <w:r w:rsidR="00A03EB6" w:rsidRPr="3C881274">
        <w:rPr>
          <w:rFonts w:eastAsiaTheme="minorEastAsia"/>
        </w:rPr>
        <w:t xml:space="preserve"> basic English language knowledge. Obtained a </w:t>
      </w:r>
      <w:r w:rsidR="00A75CBC" w:rsidRPr="3C881274">
        <w:rPr>
          <w:rFonts w:eastAsiaTheme="minorEastAsia"/>
        </w:rPr>
        <w:t xml:space="preserve">BSc in Mechanical Engineering. Teaches a series of automotive technology lessons, </w:t>
      </w:r>
      <w:r w:rsidR="009A58BA" w:rsidRPr="3C881274">
        <w:rPr>
          <w:rFonts w:eastAsiaTheme="minorEastAsia"/>
        </w:rPr>
        <w:t>likes sports.</w:t>
      </w:r>
    </w:p>
    <w:p w14:paraId="7A0F80FF" w14:textId="20B6A037" w:rsidR="003A12CC" w:rsidRDefault="003A12CC" w:rsidP="001C18A1">
      <w:pPr>
        <w:pStyle w:val="ListParagraph"/>
        <w:ind w:left="792"/>
        <w:jc w:val="both"/>
        <w:rPr>
          <w:rFonts w:eastAsiaTheme="minorEastAsia"/>
        </w:rPr>
      </w:pPr>
    </w:p>
    <w:p w14:paraId="64AAF88E" w14:textId="7A42315F" w:rsidR="003A12CC" w:rsidRDefault="59AADB20" w:rsidP="001C18A1">
      <w:pPr>
        <w:pStyle w:val="ListParagraph"/>
        <w:ind w:left="792"/>
        <w:jc w:val="both"/>
        <w:rPr>
          <w:rFonts w:eastAsiaTheme="minorEastAsia"/>
        </w:rPr>
      </w:pPr>
      <w:r w:rsidRPr="59AADB20">
        <w:rPr>
          <w:rFonts w:eastAsiaTheme="minorEastAsia"/>
        </w:rPr>
        <w:lastRenderedPageBreak/>
        <w:t>As an automotive expert, he can easily handle machinery and mechanical systems. Usually, spends his most time at the school laboratories preparing his everyday lectures and practical workshops on basic automotive systems.</w:t>
      </w:r>
    </w:p>
    <w:p w14:paraId="45ECF0E9" w14:textId="77777777" w:rsidR="000F4EF3" w:rsidRDefault="000F4EF3" w:rsidP="001C18A1">
      <w:pPr>
        <w:pStyle w:val="ListParagraph"/>
        <w:ind w:left="792"/>
        <w:jc w:val="both"/>
        <w:rPr>
          <w:rFonts w:eastAsiaTheme="minorEastAsia"/>
        </w:rPr>
      </w:pPr>
    </w:p>
    <w:p w14:paraId="764CCD75" w14:textId="39742F73" w:rsidR="013CE4F4" w:rsidRPr="009702A1" w:rsidRDefault="000F4EF3" w:rsidP="0074190C">
      <w:pPr>
        <w:pStyle w:val="ListParagraph"/>
        <w:numPr>
          <w:ilvl w:val="2"/>
          <w:numId w:val="3"/>
        </w:numPr>
        <w:jc w:val="both"/>
        <w:rPr>
          <w:rFonts w:eastAsiaTheme="minorEastAsia"/>
          <w:b/>
          <w:bCs/>
        </w:rPr>
      </w:pPr>
      <w:r w:rsidRPr="59AADB20">
        <w:rPr>
          <w:rFonts w:eastAsiaTheme="minorEastAsia"/>
          <w:b/>
          <w:bCs/>
        </w:rPr>
        <w:t>Persona 2</w:t>
      </w:r>
    </w:p>
    <w:p w14:paraId="4A112DFE" w14:textId="22246DE0" w:rsidR="013CE4F4" w:rsidRDefault="00DE337C" w:rsidP="001C18A1">
      <w:pPr>
        <w:pStyle w:val="ListParagraph"/>
        <w:ind w:left="792"/>
        <w:jc w:val="center"/>
      </w:pPr>
      <w:r>
        <w:rPr>
          <w:noProof/>
        </w:rPr>
        <w:drawing>
          <wp:inline distT="0" distB="0" distL="0" distR="0" wp14:anchorId="376BB60E" wp14:editId="1150E9E3">
            <wp:extent cx="2750486" cy="1873769"/>
            <wp:effectExtent l="114300" t="114300" r="107315" b="127000"/>
            <wp:docPr id="299388141" name="Picture 299388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cstate="print">
                      <a:extLst>
                        <a:ext uri="{28A0092B-C50C-407E-A947-70E740481C1C}">
                          <a14:useLocalDpi xmlns:a14="http://schemas.microsoft.com/office/drawing/2010/main" val="0"/>
                        </a:ext>
                      </a:extLst>
                    </a:blip>
                    <a:srcRect/>
                    <a:stretch>
                      <a:fillRect/>
                    </a:stretch>
                  </pic:blipFill>
                  <pic:spPr>
                    <a:xfrm>
                      <a:off x="0" y="0"/>
                      <a:ext cx="2750486" cy="187376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015489C" w14:textId="383103A1" w:rsidR="013CE4F4" w:rsidRDefault="00A845ED" w:rsidP="001C18A1">
      <w:pPr>
        <w:pStyle w:val="ListParagraph"/>
        <w:ind w:left="792"/>
        <w:jc w:val="both"/>
        <w:rPr>
          <w:rFonts w:eastAsiaTheme="minorEastAsia"/>
        </w:rPr>
      </w:pPr>
      <w:r w:rsidRPr="59AADB20">
        <w:rPr>
          <w:rFonts w:eastAsiaTheme="minorEastAsia"/>
          <w:b/>
          <w:bCs/>
        </w:rPr>
        <w:t>Name:</w:t>
      </w:r>
      <w:r w:rsidRPr="59AADB20">
        <w:rPr>
          <w:rFonts w:eastAsiaTheme="minorEastAsia"/>
        </w:rPr>
        <w:t xml:space="preserve"> </w:t>
      </w:r>
      <w:proofErr w:type="spellStart"/>
      <w:r w:rsidRPr="59AADB20">
        <w:rPr>
          <w:rFonts w:eastAsiaTheme="minorEastAsia"/>
        </w:rPr>
        <w:t>Pambos</w:t>
      </w:r>
      <w:proofErr w:type="spellEnd"/>
      <w:r w:rsidRPr="59AADB20">
        <w:rPr>
          <w:rFonts w:eastAsiaTheme="minorEastAsia"/>
        </w:rPr>
        <w:t xml:space="preserve"> </w:t>
      </w:r>
      <w:proofErr w:type="spellStart"/>
      <w:r w:rsidRPr="59AADB20">
        <w:rPr>
          <w:rFonts w:eastAsiaTheme="minorEastAsia"/>
        </w:rPr>
        <w:t>Anastasiou</w:t>
      </w:r>
      <w:proofErr w:type="spellEnd"/>
    </w:p>
    <w:p w14:paraId="52576D87" w14:textId="4F477CCE" w:rsidR="013CE4F4" w:rsidRDefault="00E1194F" w:rsidP="001C18A1">
      <w:pPr>
        <w:pStyle w:val="ListParagraph"/>
        <w:ind w:left="792"/>
        <w:jc w:val="both"/>
        <w:rPr>
          <w:rFonts w:eastAsiaTheme="minorEastAsia"/>
        </w:rPr>
      </w:pPr>
      <w:r w:rsidRPr="59AADB20">
        <w:rPr>
          <w:rFonts w:eastAsiaTheme="minorEastAsia"/>
          <w:b/>
          <w:bCs/>
        </w:rPr>
        <w:t>Occupation:</w:t>
      </w:r>
      <w:r w:rsidRPr="59AADB20">
        <w:rPr>
          <w:rFonts w:eastAsiaTheme="minorEastAsia"/>
        </w:rPr>
        <w:t xml:space="preserve"> Cyprus </w:t>
      </w:r>
      <w:r w:rsidR="00523235">
        <w:rPr>
          <w:rFonts w:eastAsiaTheme="minorEastAsia"/>
        </w:rPr>
        <w:t>T</w:t>
      </w:r>
      <w:r w:rsidRPr="59AADB20">
        <w:rPr>
          <w:rFonts w:eastAsiaTheme="minorEastAsia"/>
        </w:rPr>
        <w:t xml:space="preserve">echnical </w:t>
      </w:r>
      <w:r w:rsidR="00523235">
        <w:rPr>
          <w:rFonts w:eastAsiaTheme="minorEastAsia"/>
        </w:rPr>
        <w:t>S</w:t>
      </w:r>
      <w:r w:rsidRPr="59AADB20">
        <w:rPr>
          <w:rFonts w:eastAsiaTheme="minorEastAsia"/>
        </w:rPr>
        <w:t>chool</w:t>
      </w:r>
      <w:r w:rsidR="00A845ED" w:rsidRPr="59AADB20">
        <w:rPr>
          <w:rFonts w:eastAsiaTheme="minorEastAsia"/>
        </w:rPr>
        <w:t xml:space="preserve"> </w:t>
      </w:r>
      <w:r w:rsidR="00523235">
        <w:rPr>
          <w:rFonts w:eastAsiaTheme="minorEastAsia"/>
        </w:rPr>
        <w:t>S</w:t>
      </w:r>
      <w:r w:rsidR="00A845ED" w:rsidRPr="59AADB20">
        <w:rPr>
          <w:rFonts w:eastAsiaTheme="minorEastAsia"/>
        </w:rPr>
        <w:t>tudent</w:t>
      </w:r>
    </w:p>
    <w:p w14:paraId="3AF7C540" w14:textId="5F3C4A3E" w:rsidR="00A845ED" w:rsidRDefault="59AADB20" w:rsidP="001C18A1">
      <w:pPr>
        <w:pStyle w:val="ListParagraph"/>
        <w:ind w:left="792"/>
        <w:jc w:val="both"/>
        <w:rPr>
          <w:rFonts w:eastAsiaTheme="minorEastAsia"/>
        </w:rPr>
      </w:pPr>
      <w:r w:rsidRPr="59AADB20">
        <w:rPr>
          <w:rFonts w:eastAsiaTheme="minorEastAsia"/>
          <w:b/>
          <w:bCs/>
        </w:rPr>
        <w:t>Gender:</w:t>
      </w:r>
      <w:r w:rsidRPr="59AADB20">
        <w:rPr>
          <w:rFonts w:eastAsiaTheme="minorEastAsia"/>
        </w:rPr>
        <w:t xml:space="preserve"> Male</w:t>
      </w:r>
    </w:p>
    <w:p w14:paraId="0D216E9A" w14:textId="5FCD1454" w:rsidR="00A845ED" w:rsidRDefault="59AADB20" w:rsidP="001C18A1">
      <w:pPr>
        <w:pStyle w:val="ListParagraph"/>
        <w:ind w:left="792"/>
        <w:jc w:val="both"/>
        <w:rPr>
          <w:rFonts w:eastAsiaTheme="minorEastAsia"/>
        </w:rPr>
      </w:pPr>
      <w:r w:rsidRPr="59AADB20">
        <w:rPr>
          <w:rFonts w:eastAsiaTheme="minorEastAsia"/>
          <w:b/>
          <w:bCs/>
        </w:rPr>
        <w:t xml:space="preserve">Age: </w:t>
      </w:r>
      <w:r w:rsidRPr="59AADB20">
        <w:rPr>
          <w:rFonts w:eastAsiaTheme="minorEastAsia"/>
        </w:rPr>
        <w:t>16 years old</w:t>
      </w:r>
    </w:p>
    <w:p w14:paraId="7D7E9A27" w14:textId="4B6A0C29" w:rsidR="001C4F4C" w:rsidRDefault="59AADB20" w:rsidP="009702A1">
      <w:pPr>
        <w:pStyle w:val="ListParagraph"/>
        <w:ind w:left="792"/>
        <w:jc w:val="both"/>
        <w:rPr>
          <w:rFonts w:eastAsiaTheme="minorEastAsia"/>
        </w:rPr>
      </w:pPr>
      <w:r w:rsidRPr="59AADB20">
        <w:rPr>
          <w:rFonts w:eastAsiaTheme="minorEastAsia"/>
          <w:b/>
          <w:bCs/>
        </w:rPr>
        <w:t>Bio:</w:t>
      </w:r>
      <w:r w:rsidRPr="59AADB20">
        <w:rPr>
          <w:rFonts w:eastAsiaTheme="minorEastAsia"/>
        </w:rPr>
        <w:t xml:space="preserve"> He studies vehicle engineering. He usually plays with and services his 50c</w:t>
      </w:r>
      <w:r w:rsidR="00DA52A9">
        <w:rPr>
          <w:rFonts w:eastAsiaTheme="minorEastAsia"/>
        </w:rPr>
        <w:t>c</w:t>
      </w:r>
      <w:r w:rsidRPr="59AADB20">
        <w:rPr>
          <w:rFonts w:eastAsiaTheme="minorEastAsia"/>
        </w:rPr>
        <w:t xml:space="preserve"> </w:t>
      </w:r>
      <w:r w:rsidR="00DA52A9">
        <w:rPr>
          <w:rFonts w:eastAsiaTheme="minorEastAsia"/>
        </w:rPr>
        <w:t>m</w:t>
      </w:r>
      <w:r w:rsidRPr="59AADB20">
        <w:rPr>
          <w:rFonts w:eastAsiaTheme="minorEastAsia"/>
        </w:rPr>
        <w:t xml:space="preserve">otorbike. He spends a lot of time watching tic-toc and talking with girls. He is an average student, and ha poor English knowledge. Usually in the class feels boring. After schools helps at his father’s business. </w:t>
      </w:r>
    </w:p>
    <w:p w14:paraId="4B8AA8DB" w14:textId="77777777" w:rsidR="00461D7E" w:rsidRDefault="00461D7E" w:rsidP="009702A1">
      <w:pPr>
        <w:pStyle w:val="ListParagraph"/>
        <w:ind w:left="792"/>
        <w:jc w:val="both"/>
        <w:rPr>
          <w:rFonts w:eastAsiaTheme="minorEastAsia"/>
        </w:rPr>
      </w:pPr>
    </w:p>
    <w:p w14:paraId="61A8AF4D" w14:textId="0188B3FF" w:rsidR="001C4F4C" w:rsidRPr="009702A1" w:rsidRDefault="001C4F4C" w:rsidP="0074190C">
      <w:pPr>
        <w:pStyle w:val="ListParagraph"/>
        <w:numPr>
          <w:ilvl w:val="2"/>
          <w:numId w:val="3"/>
        </w:numPr>
        <w:jc w:val="both"/>
        <w:rPr>
          <w:rFonts w:eastAsiaTheme="minorEastAsia"/>
          <w:b/>
          <w:bCs/>
        </w:rPr>
      </w:pPr>
      <w:r w:rsidRPr="009702A1">
        <w:rPr>
          <w:rFonts w:eastAsiaTheme="minorEastAsia"/>
          <w:b/>
          <w:bCs/>
        </w:rPr>
        <w:t>Persona 3</w:t>
      </w:r>
    </w:p>
    <w:p w14:paraId="3794171E" w14:textId="58C01EA1" w:rsidR="001C4F4C" w:rsidRDefault="00255450" w:rsidP="00255450">
      <w:pPr>
        <w:jc w:val="center"/>
        <w:rPr>
          <w:rFonts w:eastAsiaTheme="minorEastAsia"/>
          <w:b/>
          <w:bCs/>
        </w:rPr>
      </w:pPr>
      <w:r>
        <w:rPr>
          <w:noProof/>
        </w:rPr>
        <w:drawing>
          <wp:inline distT="0" distB="0" distL="0" distR="0" wp14:anchorId="20A70BCD" wp14:editId="34942396">
            <wp:extent cx="2976398" cy="2066925"/>
            <wp:effectExtent l="114300" t="114300" r="109855" b="142875"/>
            <wp:docPr id="2" name="Picture 2" descr="Automotive Engineering Major | Courses For Degree | Career Gir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utomotive Engineering Major | Courses For Degree | Career Girls"/>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981196" cy="207025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8A1ACA4" w14:textId="3CB2CBE9" w:rsidR="00255450" w:rsidRDefault="00255450" w:rsidP="00255450">
      <w:pPr>
        <w:spacing w:after="0"/>
        <w:ind w:firstLine="720"/>
        <w:jc w:val="both"/>
        <w:rPr>
          <w:rFonts w:eastAsiaTheme="minorEastAsia"/>
        </w:rPr>
      </w:pPr>
      <w:r w:rsidRPr="00255450">
        <w:rPr>
          <w:rFonts w:eastAsiaTheme="minorEastAsia"/>
          <w:b/>
          <w:bCs/>
        </w:rPr>
        <w:t xml:space="preserve">Name: </w:t>
      </w:r>
      <w:r>
        <w:rPr>
          <w:rFonts w:eastAsiaTheme="minorEastAsia"/>
        </w:rPr>
        <w:t xml:space="preserve">Maria </w:t>
      </w:r>
      <w:proofErr w:type="spellStart"/>
      <w:r>
        <w:rPr>
          <w:rFonts w:eastAsiaTheme="minorEastAsia"/>
        </w:rPr>
        <w:t>Andreou</w:t>
      </w:r>
      <w:proofErr w:type="spellEnd"/>
    </w:p>
    <w:p w14:paraId="2E2890DC" w14:textId="6CE07BFE" w:rsidR="00255450" w:rsidRDefault="00255450" w:rsidP="00255450">
      <w:pPr>
        <w:spacing w:after="0"/>
        <w:ind w:firstLine="720"/>
        <w:jc w:val="both"/>
        <w:rPr>
          <w:rFonts w:eastAsiaTheme="minorEastAsia"/>
          <w:b/>
          <w:bCs/>
        </w:rPr>
      </w:pPr>
      <w:r w:rsidRPr="00255450">
        <w:rPr>
          <w:rFonts w:eastAsiaTheme="minorEastAsia"/>
          <w:b/>
          <w:bCs/>
        </w:rPr>
        <w:t xml:space="preserve">Occupation: </w:t>
      </w:r>
      <w:r w:rsidR="009702A1" w:rsidRPr="009702A1">
        <w:rPr>
          <w:rFonts w:eastAsiaTheme="minorEastAsia"/>
        </w:rPr>
        <w:t>BSc Mechanical Engineering</w:t>
      </w:r>
      <w:r w:rsidR="009702A1">
        <w:rPr>
          <w:rFonts w:eastAsiaTheme="minorEastAsia"/>
          <w:b/>
          <w:bCs/>
        </w:rPr>
        <w:t xml:space="preserve"> </w:t>
      </w:r>
    </w:p>
    <w:p w14:paraId="080B1752" w14:textId="7F395FCD" w:rsidR="009702A1" w:rsidRDefault="009702A1" w:rsidP="00255450">
      <w:pPr>
        <w:spacing w:after="0"/>
        <w:ind w:firstLine="720"/>
        <w:jc w:val="both"/>
        <w:rPr>
          <w:rFonts w:eastAsiaTheme="minorEastAsia"/>
          <w:b/>
          <w:bCs/>
        </w:rPr>
      </w:pPr>
      <w:r>
        <w:rPr>
          <w:rFonts w:eastAsiaTheme="minorEastAsia"/>
          <w:b/>
          <w:bCs/>
        </w:rPr>
        <w:t xml:space="preserve">Gender: </w:t>
      </w:r>
      <w:r w:rsidRPr="009702A1">
        <w:rPr>
          <w:rFonts w:eastAsiaTheme="minorEastAsia"/>
        </w:rPr>
        <w:t>Female</w:t>
      </w:r>
    </w:p>
    <w:p w14:paraId="17FD0838" w14:textId="7FA2084B" w:rsidR="009702A1" w:rsidRDefault="009702A1" w:rsidP="00255450">
      <w:pPr>
        <w:spacing w:after="0"/>
        <w:ind w:firstLine="720"/>
        <w:jc w:val="both"/>
        <w:rPr>
          <w:rFonts w:eastAsiaTheme="minorEastAsia"/>
          <w:b/>
          <w:bCs/>
        </w:rPr>
      </w:pPr>
      <w:r>
        <w:rPr>
          <w:rFonts w:eastAsiaTheme="minorEastAsia"/>
          <w:b/>
          <w:bCs/>
        </w:rPr>
        <w:t xml:space="preserve">Age: </w:t>
      </w:r>
      <w:r w:rsidR="00BF195C">
        <w:rPr>
          <w:rFonts w:eastAsiaTheme="minorEastAsia"/>
        </w:rPr>
        <w:t>19</w:t>
      </w:r>
      <w:r w:rsidRPr="009702A1">
        <w:rPr>
          <w:rFonts w:eastAsiaTheme="minorEastAsia"/>
        </w:rPr>
        <w:t xml:space="preserve"> years old</w:t>
      </w:r>
    </w:p>
    <w:p w14:paraId="5E841313" w14:textId="3E615796" w:rsidR="00255450" w:rsidRDefault="009702A1" w:rsidP="00461D7E">
      <w:pPr>
        <w:spacing w:after="0"/>
        <w:ind w:left="709"/>
        <w:jc w:val="both"/>
        <w:rPr>
          <w:rFonts w:eastAsiaTheme="minorEastAsia"/>
        </w:rPr>
      </w:pPr>
      <w:r>
        <w:rPr>
          <w:rFonts w:eastAsiaTheme="minorEastAsia"/>
          <w:b/>
          <w:bCs/>
        </w:rPr>
        <w:t xml:space="preserve">Bio: </w:t>
      </w:r>
      <w:r w:rsidR="00461D7E">
        <w:rPr>
          <w:rFonts w:eastAsiaTheme="minorEastAsia"/>
        </w:rPr>
        <w:t>She is in her second year of her BSc. She has a lot of friends and enjoys spending a lot of</w:t>
      </w:r>
      <w:r w:rsidR="00461D7E" w:rsidRPr="6DBAFAD6">
        <w:rPr>
          <w:rFonts w:eastAsiaTheme="minorEastAsia"/>
        </w:rPr>
        <w:t xml:space="preserve"> </w:t>
      </w:r>
      <w:r w:rsidR="00461D7E">
        <w:rPr>
          <w:rFonts w:eastAsiaTheme="minorEastAsia"/>
        </w:rPr>
        <w:t>time with them. She in love with Mechanical Engineering so she spends a lot of time studying</w:t>
      </w:r>
      <w:r w:rsidR="00461D7E" w:rsidRPr="6DBAFAD6">
        <w:rPr>
          <w:rFonts w:eastAsiaTheme="minorEastAsia"/>
        </w:rPr>
        <w:t xml:space="preserve"> </w:t>
      </w:r>
      <w:r w:rsidR="00461D7E">
        <w:rPr>
          <w:rFonts w:eastAsiaTheme="minorEastAsia"/>
        </w:rPr>
        <w:lastRenderedPageBreak/>
        <w:t>as well. Her greats are excellent. She is well organized and always trying to spend her time</w:t>
      </w:r>
      <w:r w:rsidR="00461D7E" w:rsidRPr="6DBAFAD6">
        <w:rPr>
          <w:rFonts w:eastAsiaTheme="minorEastAsia"/>
        </w:rPr>
        <w:t xml:space="preserve"> </w:t>
      </w:r>
      <w:r w:rsidR="00461D7E">
        <w:rPr>
          <w:rFonts w:eastAsiaTheme="minorEastAsia"/>
        </w:rPr>
        <w:t>efficiently since she has many responsibilities because she lives alone in a dormitory.</w:t>
      </w:r>
    </w:p>
    <w:p w14:paraId="7D683718" w14:textId="77777777" w:rsidR="009702A1" w:rsidRPr="009702A1" w:rsidRDefault="009702A1" w:rsidP="00255450">
      <w:pPr>
        <w:spacing w:after="0"/>
        <w:ind w:firstLine="720"/>
        <w:jc w:val="both"/>
        <w:rPr>
          <w:rFonts w:eastAsiaTheme="minorEastAsia"/>
        </w:rPr>
      </w:pPr>
    </w:p>
    <w:p w14:paraId="4BBA1C36" w14:textId="25288948" w:rsidR="00B5520A" w:rsidRPr="009702A1" w:rsidRDefault="5189B567" w:rsidP="0074190C">
      <w:pPr>
        <w:pStyle w:val="ListParagraph"/>
        <w:numPr>
          <w:ilvl w:val="1"/>
          <w:numId w:val="3"/>
        </w:numPr>
        <w:jc w:val="both"/>
        <w:rPr>
          <w:b/>
          <w:bCs/>
          <w:u w:val="single"/>
        </w:rPr>
      </w:pPr>
      <w:r w:rsidRPr="00395F3E">
        <w:rPr>
          <w:b/>
          <w:bCs/>
          <w:u w:val="single"/>
        </w:rPr>
        <w:t>Scenarios:</w:t>
      </w:r>
      <w:r>
        <w:t xml:space="preserve"> </w:t>
      </w:r>
    </w:p>
    <w:p w14:paraId="5840EA61" w14:textId="74A88F27" w:rsidR="009702A1" w:rsidRPr="009702A1" w:rsidRDefault="009702A1" w:rsidP="0074190C">
      <w:pPr>
        <w:pStyle w:val="ListParagraph"/>
        <w:numPr>
          <w:ilvl w:val="2"/>
          <w:numId w:val="3"/>
        </w:numPr>
        <w:jc w:val="both"/>
        <w:rPr>
          <w:rFonts w:eastAsiaTheme="minorEastAsia"/>
          <w:b/>
          <w:bCs/>
        </w:rPr>
      </w:pPr>
      <w:r w:rsidRPr="009702A1">
        <w:rPr>
          <w:rFonts w:eastAsiaTheme="minorEastAsia"/>
          <w:b/>
          <w:bCs/>
        </w:rPr>
        <w:t>Scenario 1</w:t>
      </w:r>
    </w:p>
    <w:p w14:paraId="27753019" w14:textId="0CFE75B2" w:rsidR="001C18A1" w:rsidRDefault="00BB3DA5" w:rsidP="001C18A1">
      <w:pPr>
        <w:pStyle w:val="ListParagraph"/>
        <w:ind w:left="792"/>
        <w:jc w:val="both"/>
        <w:rPr>
          <w:rFonts w:eastAsiaTheme="minorEastAsia"/>
        </w:rPr>
      </w:pPr>
      <w:proofErr w:type="spellStart"/>
      <w:r>
        <w:rPr>
          <w:rFonts w:eastAsiaTheme="minorEastAsia"/>
        </w:rPr>
        <w:t>Kikkos</w:t>
      </w:r>
      <w:proofErr w:type="spellEnd"/>
      <w:r>
        <w:rPr>
          <w:rFonts w:eastAsiaTheme="minorEastAsia"/>
        </w:rPr>
        <w:t xml:space="preserve"> has been teaching a class of 13 students this semester about vehicle engineering. </w:t>
      </w:r>
      <w:r w:rsidR="00561CF3">
        <w:rPr>
          <w:rFonts w:eastAsiaTheme="minorEastAsia"/>
        </w:rPr>
        <w:t xml:space="preserve">In the last lecture he introduced to them how the </w:t>
      </w:r>
      <w:r w:rsidR="00452255">
        <w:rPr>
          <w:rFonts w:eastAsiaTheme="minorEastAsia"/>
        </w:rPr>
        <w:t>brake</w:t>
      </w:r>
      <w:r w:rsidR="00561CF3">
        <w:rPr>
          <w:rFonts w:eastAsiaTheme="minorEastAsia"/>
        </w:rPr>
        <w:t xml:space="preserve"> system works, what are its different components and how it gets assembled. </w:t>
      </w:r>
      <w:r w:rsidR="00025581">
        <w:rPr>
          <w:rFonts w:eastAsiaTheme="minorEastAsia"/>
        </w:rPr>
        <w:t xml:space="preserve">He was talking in the class for 40 minutes alone, trying to show to the students through a power point how the systems functions. </w:t>
      </w:r>
    </w:p>
    <w:p w14:paraId="4E099AA4" w14:textId="77777777" w:rsidR="00B5520A" w:rsidRDefault="00B5520A" w:rsidP="001C18A1">
      <w:pPr>
        <w:pStyle w:val="ListParagraph"/>
        <w:ind w:left="792"/>
        <w:jc w:val="both"/>
        <w:rPr>
          <w:rFonts w:eastAsiaTheme="minorEastAsia"/>
        </w:rPr>
      </w:pPr>
    </w:p>
    <w:p w14:paraId="0A01E514" w14:textId="6480550B" w:rsidR="00025581" w:rsidRDefault="00025581" w:rsidP="001C18A1">
      <w:pPr>
        <w:pStyle w:val="ListParagraph"/>
        <w:ind w:left="792"/>
        <w:jc w:val="both"/>
        <w:rPr>
          <w:rFonts w:eastAsiaTheme="minorEastAsia"/>
        </w:rPr>
      </w:pPr>
      <w:r>
        <w:rPr>
          <w:rFonts w:eastAsiaTheme="minorEastAsia"/>
        </w:rPr>
        <w:t xml:space="preserve">At the afternoon of the same day, he realized that his students most probably didn’t understand a thing about what he said, since they did not participate in the lecture, the did not have questions. He feels disappointed and wants to find an alternative way for transferring this knowledge to his students since the </w:t>
      </w:r>
      <w:r w:rsidR="00980392">
        <w:rPr>
          <w:rFonts w:eastAsiaTheme="minorEastAsia"/>
        </w:rPr>
        <w:t>brake</w:t>
      </w:r>
      <w:r>
        <w:rPr>
          <w:rFonts w:eastAsiaTheme="minorEastAsia"/>
        </w:rPr>
        <w:t xml:space="preserve"> system is crucial for every vehicle. </w:t>
      </w:r>
    </w:p>
    <w:p w14:paraId="4789E445" w14:textId="77777777" w:rsidR="00B5520A" w:rsidRDefault="00B5520A" w:rsidP="001C18A1">
      <w:pPr>
        <w:pStyle w:val="ListParagraph"/>
        <w:ind w:left="792"/>
        <w:jc w:val="both"/>
        <w:rPr>
          <w:rFonts w:eastAsiaTheme="minorEastAsia"/>
        </w:rPr>
      </w:pPr>
    </w:p>
    <w:p w14:paraId="26E8D24D" w14:textId="7A4CE7E9" w:rsidR="00A030E6" w:rsidRDefault="00025581" w:rsidP="001C18A1">
      <w:pPr>
        <w:pStyle w:val="ListParagraph"/>
        <w:ind w:left="792"/>
        <w:jc w:val="both"/>
        <w:rPr>
          <w:rFonts w:eastAsiaTheme="minorEastAsia"/>
        </w:rPr>
      </w:pPr>
      <w:r>
        <w:rPr>
          <w:rFonts w:eastAsiaTheme="minorEastAsia"/>
        </w:rPr>
        <w:t>He remember</w:t>
      </w:r>
      <w:r w:rsidR="00980392">
        <w:rPr>
          <w:rFonts w:eastAsiaTheme="minorEastAsia"/>
        </w:rPr>
        <w:t>s</w:t>
      </w:r>
      <w:r>
        <w:rPr>
          <w:rFonts w:eastAsiaTheme="minorEastAsia"/>
        </w:rPr>
        <w:t xml:space="preserve"> that a colleague suggested him a websit</w:t>
      </w:r>
      <w:r w:rsidR="00B5520A">
        <w:rPr>
          <w:rFonts w:eastAsiaTheme="minorEastAsia"/>
        </w:rPr>
        <w:t xml:space="preserve">e that can help him </w:t>
      </w:r>
      <w:r w:rsidR="00117885">
        <w:rPr>
          <w:rFonts w:eastAsiaTheme="minorEastAsia"/>
        </w:rPr>
        <w:t>teach different mechanical engineering systems interactively</w:t>
      </w:r>
      <w:r w:rsidR="00801FFF">
        <w:rPr>
          <w:rFonts w:eastAsiaTheme="minorEastAsia"/>
        </w:rPr>
        <w:t>, so he decides to give it a go</w:t>
      </w:r>
      <w:r w:rsidR="00117885">
        <w:rPr>
          <w:rFonts w:eastAsiaTheme="minorEastAsia"/>
        </w:rPr>
        <w:t xml:space="preserve">. </w:t>
      </w:r>
      <w:r w:rsidR="00801FFF">
        <w:rPr>
          <w:rFonts w:eastAsiaTheme="minorEastAsia"/>
        </w:rPr>
        <w:t xml:space="preserve">After creating an account, he has the option to upload his own system or selecting one from the existing list. </w:t>
      </w:r>
      <w:r w:rsidR="00A030E6">
        <w:rPr>
          <w:rFonts w:eastAsiaTheme="minorEastAsia"/>
        </w:rPr>
        <w:t xml:space="preserve">For now, he selects the </w:t>
      </w:r>
      <w:r w:rsidR="00980392">
        <w:rPr>
          <w:rFonts w:eastAsiaTheme="minorEastAsia"/>
        </w:rPr>
        <w:t>brake</w:t>
      </w:r>
      <w:r w:rsidR="00A030E6">
        <w:rPr>
          <w:rFonts w:eastAsiaTheme="minorEastAsia"/>
        </w:rPr>
        <w:t xml:space="preserve"> system from the list. </w:t>
      </w:r>
    </w:p>
    <w:p w14:paraId="2A5B123E" w14:textId="77777777" w:rsidR="00A030E6" w:rsidRDefault="00A030E6" w:rsidP="001C18A1">
      <w:pPr>
        <w:pStyle w:val="ListParagraph"/>
        <w:ind w:left="792"/>
        <w:jc w:val="both"/>
        <w:rPr>
          <w:rFonts w:eastAsiaTheme="minorEastAsia"/>
        </w:rPr>
      </w:pPr>
    </w:p>
    <w:p w14:paraId="0D22BDE5" w14:textId="4EC59E3C" w:rsidR="00025581" w:rsidRDefault="006C1607" w:rsidP="001C18A1">
      <w:pPr>
        <w:pStyle w:val="ListParagraph"/>
        <w:ind w:left="792"/>
        <w:jc w:val="both"/>
        <w:rPr>
          <w:rFonts w:eastAsiaTheme="minorEastAsia"/>
        </w:rPr>
      </w:pPr>
      <w:r>
        <w:rPr>
          <w:rFonts w:eastAsiaTheme="minorEastAsia"/>
        </w:rPr>
        <w:t>After playing a bit with it, he understands that the descriptions for the different components are a bit too complicated for his students to understand</w:t>
      </w:r>
      <w:r w:rsidR="007533A7">
        <w:rPr>
          <w:rFonts w:eastAsiaTheme="minorEastAsia"/>
        </w:rPr>
        <w:t xml:space="preserve">. He finds out that can modify the difficultness </w:t>
      </w:r>
      <w:r w:rsidR="00F203B6">
        <w:rPr>
          <w:rFonts w:eastAsiaTheme="minorEastAsia"/>
        </w:rPr>
        <w:t>teaching level</w:t>
      </w:r>
      <w:r w:rsidR="007533A7">
        <w:rPr>
          <w:rFonts w:eastAsiaTheme="minorEastAsia"/>
        </w:rPr>
        <w:t xml:space="preserve"> from a </w:t>
      </w:r>
      <w:r w:rsidR="00805E90">
        <w:rPr>
          <w:rFonts w:eastAsiaTheme="minorEastAsia"/>
        </w:rPr>
        <w:t>drop-down</w:t>
      </w:r>
      <w:r w:rsidR="007533A7">
        <w:rPr>
          <w:rFonts w:eastAsiaTheme="minorEastAsia"/>
        </w:rPr>
        <w:t xml:space="preserve"> menu</w:t>
      </w:r>
      <w:r w:rsidR="00F203B6">
        <w:rPr>
          <w:rFonts w:eastAsiaTheme="minorEastAsia"/>
        </w:rPr>
        <w:t xml:space="preserve">, so he selects </w:t>
      </w:r>
      <w:r w:rsidR="007533A7">
        <w:rPr>
          <w:rFonts w:eastAsiaTheme="minorEastAsia"/>
        </w:rPr>
        <w:t xml:space="preserve">the option for </w:t>
      </w:r>
      <w:r w:rsidR="00F203B6">
        <w:rPr>
          <w:rFonts w:eastAsiaTheme="minorEastAsia"/>
        </w:rPr>
        <w:t xml:space="preserve">high school students. </w:t>
      </w:r>
      <w:r w:rsidR="009A5E7C">
        <w:rPr>
          <w:rFonts w:eastAsiaTheme="minorEastAsia"/>
        </w:rPr>
        <w:t xml:space="preserve"> </w:t>
      </w:r>
    </w:p>
    <w:p w14:paraId="17505BE7" w14:textId="77777777" w:rsidR="00C822C4" w:rsidRDefault="00C822C4" w:rsidP="001C18A1">
      <w:pPr>
        <w:pStyle w:val="ListParagraph"/>
        <w:ind w:left="792"/>
        <w:jc w:val="both"/>
        <w:rPr>
          <w:rFonts w:eastAsiaTheme="minorEastAsia"/>
        </w:rPr>
      </w:pPr>
    </w:p>
    <w:p w14:paraId="5FDE686F" w14:textId="27930018" w:rsidR="00503641" w:rsidRDefault="00503641" w:rsidP="0074190C">
      <w:pPr>
        <w:pStyle w:val="ListParagraph"/>
        <w:numPr>
          <w:ilvl w:val="2"/>
          <w:numId w:val="3"/>
        </w:numPr>
        <w:jc w:val="both"/>
        <w:rPr>
          <w:b/>
          <w:bCs/>
          <w:u w:val="single"/>
        </w:rPr>
      </w:pPr>
      <w:r>
        <w:rPr>
          <w:b/>
          <w:bCs/>
          <w:u w:val="single"/>
        </w:rPr>
        <w:t>Scenario 2</w:t>
      </w:r>
    </w:p>
    <w:p w14:paraId="756AE38E" w14:textId="2D27315E" w:rsidR="00503641" w:rsidRDefault="00503641" w:rsidP="00503641">
      <w:pPr>
        <w:pStyle w:val="ListParagraph"/>
        <w:ind w:left="792"/>
        <w:jc w:val="both"/>
      </w:pPr>
      <w:proofErr w:type="spellStart"/>
      <w:r w:rsidRPr="00503641">
        <w:t>Pambos</w:t>
      </w:r>
      <w:proofErr w:type="spellEnd"/>
      <w:r w:rsidRPr="00503641">
        <w:t xml:space="preserve"> </w:t>
      </w:r>
      <w:r w:rsidR="00DA52A9">
        <w:t>has been playing all the afternoon at his 50cc motorbike</w:t>
      </w:r>
      <w:r w:rsidR="00C92123">
        <w:t xml:space="preserve"> since he came home after school. Tomorrow he has a test at school about the suspension system of vehicles. He is so tired and bored to read all the theoretical material that his tutor </w:t>
      </w:r>
      <w:r w:rsidR="00980392">
        <w:t>has</w:t>
      </w:r>
      <w:r w:rsidR="00C92123">
        <w:t xml:space="preserve"> provided them.</w:t>
      </w:r>
    </w:p>
    <w:p w14:paraId="211821DD" w14:textId="77777777" w:rsidR="00C92123" w:rsidRDefault="00C92123" w:rsidP="00503641">
      <w:pPr>
        <w:pStyle w:val="ListParagraph"/>
        <w:ind w:left="792"/>
        <w:jc w:val="both"/>
      </w:pPr>
    </w:p>
    <w:p w14:paraId="32EA6319" w14:textId="620C8E40" w:rsidR="00C92123" w:rsidRDefault="001A4875" w:rsidP="00503641">
      <w:pPr>
        <w:pStyle w:val="ListParagraph"/>
        <w:ind w:left="792"/>
        <w:jc w:val="both"/>
      </w:pPr>
      <w:r>
        <w:t xml:space="preserve">As an alternative, he tries to study the basics </w:t>
      </w:r>
      <w:r w:rsidR="00980392">
        <w:t>on</w:t>
      </w:r>
      <w:r>
        <w:t xml:space="preserve"> </w:t>
      </w:r>
      <w:r w:rsidR="009213DC">
        <w:t xml:space="preserve">the website, since he uses it as a refence for his 50cc motorbike repairments as well. </w:t>
      </w:r>
      <w:r w:rsidR="00471018">
        <w:t xml:space="preserve">He browses for the suspension system in the learning section and selects the difficulty level to </w:t>
      </w:r>
      <w:r w:rsidR="00805E90">
        <w:t xml:space="preserve">high school students. </w:t>
      </w:r>
      <w:r w:rsidR="00CD324D">
        <w:t>He hovers</w:t>
      </w:r>
      <w:r w:rsidR="003F6D03">
        <w:t xml:space="preserve"> the mouse</w:t>
      </w:r>
      <w:r w:rsidR="00CD324D">
        <w:t xml:space="preserve"> above the different components of the beautiful visuals, to reveal their functionality. </w:t>
      </w:r>
    </w:p>
    <w:p w14:paraId="15E016A8" w14:textId="77777777" w:rsidR="003F6D03" w:rsidRDefault="003F6D03" w:rsidP="00503641">
      <w:pPr>
        <w:pStyle w:val="ListParagraph"/>
        <w:ind w:left="792"/>
        <w:jc w:val="both"/>
      </w:pPr>
    </w:p>
    <w:p w14:paraId="20BA0627" w14:textId="2678783C" w:rsidR="00805E90" w:rsidRPr="00503641" w:rsidRDefault="003F6D03" w:rsidP="00900FDC">
      <w:pPr>
        <w:pStyle w:val="ListParagraph"/>
        <w:ind w:left="792"/>
        <w:jc w:val="both"/>
      </w:pPr>
      <w:r>
        <w:t xml:space="preserve">After 20 minutes, he leaves the house to </w:t>
      </w:r>
      <w:r w:rsidR="00900FDC">
        <w:t>hang out</w:t>
      </w:r>
      <w:r>
        <w:t xml:space="preserve"> with his friends. While being in the car, he opens the website in his smartphone to study a little bit more. </w:t>
      </w:r>
      <w:r w:rsidR="00680413">
        <w:t xml:space="preserve">From the menu, he loads the system again and by pressing the different points of interests we </w:t>
      </w:r>
      <w:r w:rsidR="00980392">
        <w:t>reveal</w:t>
      </w:r>
      <w:r w:rsidR="00680413">
        <w:t xml:space="preserve"> their description. </w:t>
      </w:r>
    </w:p>
    <w:p w14:paraId="0552D5A2" w14:textId="77777777" w:rsidR="00503641" w:rsidRDefault="00503641" w:rsidP="00503641">
      <w:pPr>
        <w:pStyle w:val="ListParagraph"/>
        <w:ind w:left="792"/>
        <w:jc w:val="both"/>
        <w:rPr>
          <w:b/>
          <w:bCs/>
          <w:u w:val="single"/>
        </w:rPr>
      </w:pPr>
    </w:p>
    <w:p w14:paraId="171EE0DA" w14:textId="3B8B08D3" w:rsidR="22F5A00B" w:rsidRDefault="00C822C4" w:rsidP="0074190C">
      <w:pPr>
        <w:pStyle w:val="ListParagraph"/>
        <w:numPr>
          <w:ilvl w:val="2"/>
          <w:numId w:val="3"/>
        </w:numPr>
        <w:jc w:val="both"/>
        <w:rPr>
          <w:b/>
          <w:bCs/>
          <w:u w:val="single"/>
        </w:rPr>
      </w:pPr>
      <w:r>
        <w:rPr>
          <w:b/>
          <w:bCs/>
          <w:u w:val="single"/>
        </w:rPr>
        <w:t xml:space="preserve">Scenario </w:t>
      </w:r>
      <w:r w:rsidR="00503641">
        <w:rPr>
          <w:b/>
          <w:bCs/>
          <w:u w:val="single"/>
        </w:rPr>
        <w:t>3</w:t>
      </w:r>
    </w:p>
    <w:p w14:paraId="31C6D780" w14:textId="4637A833" w:rsidR="00A76C68" w:rsidRDefault="00C822C4" w:rsidP="00C822C4">
      <w:pPr>
        <w:pStyle w:val="ListParagraph"/>
        <w:ind w:left="792"/>
        <w:jc w:val="both"/>
      </w:pPr>
      <w:r w:rsidRPr="00C822C4">
        <w:t>Maria</w:t>
      </w:r>
      <w:r>
        <w:t xml:space="preserve"> has the </w:t>
      </w:r>
      <w:r w:rsidR="00BF195C">
        <w:t xml:space="preserve">Vehicle Engineering 221 lesson in her second year of studies. </w:t>
      </w:r>
      <w:r w:rsidR="00D47CBA">
        <w:t xml:space="preserve">In a weak she has a midterm exam which will be mostly focused on the </w:t>
      </w:r>
      <w:r w:rsidR="00D12D77">
        <w:t xml:space="preserve">gasoline car engines. </w:t>
      </w:r>
      <w:r w:rsidR="00A76C68">
        <w:t xml:space="preserve">She has seen many 2D images about different engines and their components in her textbooks and power point slides provided by her tutor. Also, she </w:t>
      </w:r>
      <w:r w:rsidR="00980392">
        <w:t>watches</w:t>
      </w:r>
      <w:r w:rsidR="00A76C68">
        <w:t xml:space="preserve"> many videos as well about how an engine </w:t>
      </w:r>
      <w:r w:rsidR="00452255">
        <w:t>functionates</w:t>
      </w:r>
      <w:r w:rsidR="00A76C68">
        <w:t xml:space="preserve">. </w:t>
      </w:r>
    </w:p>
    <w:p w14:paraId="7E73B88E" w14:textId="77777777" w:rsidR="00A76C68" w:rsidRDefault="00A76C68" w:rsidP="00C822C4">
      <w:pPr>
        <w:pStyle w:val="ListParagraph"/>
        <w:ind w:left="792"/>
        <w:jc w:val="both"/>
      </w:pPr>
    </w:p>
    <w:p w14:paraId="344ED750" w14:textId="746DE209" w:rsidR="00213008" w:rsidRDefault="00A76C68" w:rsidP="00C822C4">
      <w:pPr>
        <w:pStyle w:val="ListParagraph"/>
        <w:ind w:left="792"/>
        <w:jc w:val="both"/>
      </w:pPr>
      <w:r>
        <w:t xml:space="preserve">She has </w:t>
      </w:r>
      <w:r w:rsidR="00452255">
        <w:t>studied</w:t>
      </w:r>
      <w:r>
        <w:t xml:space="preserve"> a lot about engines but still does not feel </w:t>
      </w:r>
      <w:r w:rsidR="000E392A">
        <w:t xml:space="preserve">confident that she </w:t>
      </w:r>
      <w:r w:rsidR="00452255">
        <w:t>has</w:t>
      </w:r>
      <w:r w:rsidR="000E392A">
        <w:t xml:space="preserve"> studied correctly. </w:t>
      </w:r>
      <w:r w:rsidR="0084683C">
        <w:t>She remembered that her</w:t>
      </w:r>
      <w:r w:rsidR="000E392A">
        <w:t xml:space="preserve"> professor</w:t>
      </w:r>
      <w:r w:rsidR="0084683C">
        <w:t xml:space="preserve"> </w:t>
      </w:r>
      <w:r w:rsidR="000E392A">
        <w:t xml:space="preserve">suggested </w:t>
      </w:r>
      <w:r w:rsidR="0084683C">
        <w:t xml:space="preserve">a website where you can test your </w:t>
      </w:r>
      <w:r w:rsidR="0084683C">
        <w:lastRenderedPageBreak/>
        <w:t xml:space="preserve">knowledge on different mechanical systems. </w:t>
      </w:r>
      <w:r w:rsidR="00DE765B">
        <w:t xml:space="preserve">After entering the website, she selects </w:t>
      </w:r>
      <w:r w:rsidR="00213008">
        <w:t xml:space="preserve">to take a quiz in </w:t>
      </w:r>
      <w:r w:rsidR="00DE765B">
        <w:t xml:space="preserve">the </w:t>
      </w:r>
      <w:r w:rsidR="00213008">
        <w:t>“engine” system. The website is in Greek, but she changes the language to English since her lessons at the University are in English as well and she is more familiar with the terms.</w:t>
      </w:r>
    </w:p>
    <w:p w14:paraId="53A9306F" w14:textId="77777777" w:rsidR="00213008" w:rsidRDefault="00213008" w:rsidP="00C822C4">
      <w:pPr>
        <w:pStyle w:val="ListParagraph"/>
        <w:ind w:left="792"/>
        <w:jc w:val="both"/>
      </w:pPr>
    </w:p>
    <w:p w14:paraId="377F897D" w14:textId="625BA4EF" w:rsidR="00C822C4" w:rsidRDefault="00EE21C1" w:rsidP="00C822C4">
      <w:pPr>
        <w:pStyle w:val="ListParagraph"/>
        <w:ind w:left="792"/>
        <w:jc w:val="both"/>
      </w:pPr>
      <w:r>
        <w:t xml:space="preserve">After taking the quiz, her score 88/100 appears and she decides to create an account </w:t>
      </w:r>
      <w:r w:rsidR="00452255">
        <w:t>on</w:t>
      </w:r>
      <w:r>
        <w:t xml:space="preserve"> the website to save her results since she plans to use the website for other systems in the future as well. </w:t>
      </w:r>
      <w:r w:rsidR="00994B36">
        <w:t xml:space="preserve">The website shows her the mistakes she </w:t>
      </w:r>
      <w:r w:rsidR="00452255">
        <w:t>did and</w:t>
      </w:r>
      <w:r w:rsidR="00994B36">
        <w:t xml:space="preserve"> suggests what the correct answers would be. </w:t>
      </w:r>
      <w:r w:rsidR="00213008">
        <w:t xml:space="preserve"> </w:t>
      </w:r>
    </w:p>
    <w:p w14:paraId="7C467FEF" w14:textId="77777777" w:rsidR="00C822C4" w:rsidRPr="00C822C4" w:rsidRDefault="00C822C4" w:rsidP="00C822C4">
      <w:pPr>
        <w:pStyle w:val="ListParagraph"/>
        <w:ind w:left="792"/>
        <w:jc w:val="both"/>
      </w:pPr>
    </w:p>
    <w:p w14:paraId="17AE43A7" w14:textId="022924A2" w:rsidR="22F5A00B" w:rsidRPr="009A54DB" w:rsidRDefault="22F5A00B" w:rsidP="0074190C">
      <w:pPr>
        <w:pStyle w:val="ListParagraph"/>
        <w:numPr>
          <w:ilvl w:val="1"/>
          <w:numId w:val="3"/>
        </w:numPr>
        <w:jc w:val="both"/>
        <w:rPr>
          <w:rFonts w:asciiTheme="minorEastAsia" w:eastAsiaTheme="minorEastAsia" w:hAnsiTheme="minorEastAsia" w:cstheme="minorEastAsia"/>
          <w:b/>
          <w:bCs/>
        </w:rPr>
      </w:pPr>
      <w:r w:rsidRPr="00395F3E">
        <w:rPr>
          <w:b/>
          <w:bCs/>
          <w:u w:val="single"/>
        </w:rPr>
        <w:t>Site</w:t>
      </w:r>
      <w:r w:rsidR="008B0505">
        <w:rPr>
          <w:b/>
          <w:bCs/>
          <w:u w:val="single"/>
        </w:rPr>
        <w:t xml:space="preserve"> P</w:t>
      </w:r>
      <w:r w:rsidRPr="00395F3E">
        <w:rPr>
          <w:b/>
          <w:bCs/>
          <w:u w:val="single"/>
        </w:rPr>
        <w:t>aths</w:t>
      </w:r>
    </w:p>
    <w:p w14:paraId="27C11E6C" w14:textId="77777777" w:rsidR="008B0505" w:rsidRDefault="008B0505" w:rsidP="009A54DB">
      <w:pPr>
        <w:pStyle w:val="ListParagraph"/>
        <w:ind w:left="360"/>
        <w:jc w:val="both"/>
      </w:pPr>
    </w:p>
    <w:p w14:paraId="7E2C1777" w14:textId="1F8C4001" w:rsidR="009A54DB" w:rsidRDefault="006C158D" w:rsidP="009A54DB">
      <w:pPr>
        <w:pStyle w:val="ListParagraph"/>
        <w:ind w:left="360"/>
        <w:jc w:val="both"/>
      </w:pPr>
      <w:r w:rsidRPr="008B0505">
        <w:t>In our site</w:t>
      </w:r>
      <w:r w:rsidR="008B0505">
        <w:t xml:space="preserve"> p</w:t>
      </w:r>
      <w:r w:rsidRPr="008B0505">
        <w:t xml:space="preserve">ath we considered the three </w:t>
      </w:r>
      <w:r w:rsidR="008B0505">
        <w:t xml:space="preserve">main </w:t>
      </w:r>
      <w:r w:rsidR="008B0505" w:rsidRPr="008B0505">
        <w:t xml:space="preserve">kinds of </w:t>
      </w:r>
      <w:r w:rsidR="008B0505">
        <w:t xml:space="preserve">users that are going to be using our website, plus the job hunter. </w:t>
      </w:r>
      <w:r w:rsidR="00E87CB4">
        <w:t xml:space="preserve">We have the teacher (persona 1), the student (persona 2), and the mechanical engineer (persona 3). </w:t>
      </w:r>
    </w:p>
    <w:p w14:paraId="4760E4A7" w14:textId="77777777" w:rsidR="0082212A" w:rsidRDefault="0082212A" w:rsidP="009A54DB">
      <w:pPr>
        <w:pStyle w:val="ListParagraph"/>
        <w:ind w:left="360"/>
        <w:jc w:val="both"/>
      </w:pPr>
    </w:p>
    <w:p w14:paraId="4A8060DA" w14:textId="31B475F9" w:rsidR="00DC0410" w:rsidRDefault="0082212A" w:rsidP="00A31041">
      <w:pPr>
        <w:pStyle w:val="ListParagraph"/>
        <w:ind w:left="360"/>
        <w:jc w:val="both"/>
      </w:pPr>
      <w:r>
        <w:t xml:space="preserve">The teacher and the students will be the user’s that will most probably access our website through </w:t>
      </w:r>
      <w:r w:rsidR="001D5C59">
        <w:t>our homepage since someone else have already provided them our URL.</w:t>
      </w:r>
      <w:r w:rsidR="00DC0410">
        <w:t xml:space="preserve"> </w:t>
      </w:r>
      <w:r w:rsidR="001D5C59">
        <w:t xml:space="preserve">The mechanical engineer student will most probably find our website randomly when browsing the web searching information for </w:t>
      </w:r>
      <w:r w:rsidR="00A31041">
        <w:t xml:space="preserve">his/er studies. </w:t>
      </w:r>
    </w:p>
    <w:p w14:paraId="1379FFC6" w14:textId="77777777" w:rsidR="006101C7" w:rsidRDefault="006101C7" w:rsidP="00A31041">
      <w:pPr>
        <w:pStyle w:val="ListParagraph"/>
        <w:ind w:left="360"/>
        <w:jc w:val="both"/>
      </w:pPr>
    </w:p>
    <w:p w14:paraId="5E2FC14E" w14:textId="4C950595" w:rsidR="006101C7" w:rsidRDefault="006101C7" w:rsidP="00AE23D9">
      <w:pPr>
        <w:pStyle w:val="ListParagraph"/>
        <w:ind w:left="360"/>
        <w:jc w:val="center"/>
      </w:pPr>
      <w:r>
        <w:rPr>
          <w:noProof/>
        </w:rPr>
        <w:drawing>
          <wp:inline distT="0" distB="0" distL="0" distR="0" wp14:anchorId="0C03F2D5" wp14:editId="4CBD4418">
            <wp:extent cx="5018678" cy="4933950"/>
            <wp:effectExtent l="0" t="0" r="0" b="0"/>
            <wp:docPr id="2039709455" name="Picture 20397094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709455" name="Picture 2039709455" descr="Diagram&#10;&#10;Description automatically generated"/>
                    <pic:cNvPicPr/>
                  </pic:nvPicPr>
                  <pic:blipFill>
                    <a:blip r:embed="rId47">
                      <a:extLst>
                        <a:ext uri="{28A0092B-C50C-407E-A947-70E740481C1C}">
                          <a14:useLocalDpi xmlns:a14="http://schemas.microsoft.com/office/drawing/2010/main" val="0"/>
                        </a:ext>
                      </a:extLst>
                    </a:blip>
                    <a:srcRect r="3292" b="32655"/>
                    <a:stretch>
                      <a:fillRect/>
                    </a:stretch>
                  </pic:blipFill>
                  <pic:spPr>
                    <a:xfrm>
                      <a:off x="0" y="0"/>
                      <a:ext cx="5029301" cy="4944393"/>
                    </a:xfrm>
                    <a:prstGeom prst="rect">
                      <a:avLst/>
                    </a:prstGeom>
                  </pic:spPr>
                </pic:pic>
              </a:graphicData>
            </a:graphic>
          </wp:inline>
        </w:drawing>
      </w:r>
    </w:p>
    <w:p w14:paraId="1734453E" w14:textId="77777777" w:rsidR="006101C7" w:rsidRDefault="006101C7" w:rsidP="00A31041">
      <w:pPr>
        <w:pStyle w:val="ListParagraph"/>
        <w:ind w:left="360"/>
        <w:jc w:val="both"/>
      </w:pPr>
    </w:p>
    <w:p w14:paraId="4E01BDA9" w14:textId="552613A0" w:rsidR="006101C7" w:rsidRDefault="006101C7" w:rsidP="00A31041">
      <w:pPr>
        <w:pStyle w:val="ListParagraph"/>
        <w:ind w:left="360"/>
        <w:jc w:val="both"/>
      </w:pPr>
      <w:r>
        <w:t>For a teacher to create the different systems he/she needs to sign in/register on our platform. The students and the mechanical engineer on the other hand can use the website with or without signing up. By signing up the enable extra features such as to save their quiz scores and view their history of results.</w:t>
      </w:r>
    </w:p>
    <w:p w14:paraId="1FE75421" w14:textId="77777777" w:rsidR="00DC0410" w:rsidRDefault="00DC0410" w:rsidP="00A31041">
      <w:pPr>
        <w:pStyle w:val="ListParagraph"/>
        <w:ind w:left="360"/>
        <w:jc w:val="both"/>
      </w:pPr>
    </w:p>
    <w:p w14:paraId="1A3D4D2D" w14:textId="4BBC438E" w:rsidR="22F5A00B" w:rsidRDefault="003E1B08" w:rsidP="006101C7">
      <w:pPr>
        <w:pStyle w:val="ListParagraph"/>
        <w:ind w:left="360"/>
        <w:jc w:val="both"/>
      </w:pPr>
      <w:r>
        <w:t>The job hunter</w:t>
      </w:r>
      <w:r w:rsidR="00A31041">
        <w:t xml:space="preserve"> will access our website through a form </w:t>
      </w:r>
      <w:r>
        <w:t xml:space="preserve">or email (contact us). The goal of the job hunter will be to reach us or the teachers to suggest students for potential collaboration. </w:t>
      </w:r>
    </w:p>
    <w:p w14:paraId="787A21B9" w14:textId="77777777" w:rsidR="006101C7" w:rsidRDefault="006101C7" w:rsidP="006101C7">
      <w:pPr>
        <w:pStyle w:val="ListParagraph"/>
        <w:ind w:left="360"/>
        <w:jc w:val="both"/>
      </w:pPr>
    </w:p>
    <w:p w14:paraId="09B19BFF" w14:textId="4CEF0F13" w:rsidR="013CE4F4" w:rsidRPr="009702A1" w:rsidRDefault="22F5A00B" w:rsidP="0074190C">
      <w:pPr>
        <w:pStyle w:val="ListParagraph"/>
        <w:numPr>
          <w:ilvl w:val="0"/>
          <w:numId w:val="3"/>
        </w:numPr>
        <w:spacing w:after="240" w:line="276" w:lineRule="auto"/>
        <w:ind w:left="357" w:hanging="357"/>
        <w:jc w:val="both"/>
        <w:rPr>
          <w:b/>
          <w:bCs/>
          <w:sz w:val="28"/>
          <w:szCs w:val="28"/>
          <w:u w:val="single"/>
        </w:rPr>
      </w:pPr>
      <w:r w:rsidRPr="009702A1">
        <w:rPr>
          <w:b/>
          <w:bCs/>
          <w:sz w:val="28"/>
          <w:szCs w:val="28"/>
          <w:u w:val="single"/>
        </w:rPr>
        <w:t xml:space="preserve">User’s Requirements </w:t>
      </w:r>
      <w:r w:rsidR="009702A1">
        <w:rPr>
          <w:b/>
          <w:bCs/>
          <w:sz w:val="28"/>
          <w:szCs w:val="28"/>
          <w:u w:val="single"/>
        </w:rPr>
        <w:t>S</w:t>
      </w:r>
      <w:r w:rsidRPr="009702A1">
        <w:rPr>
          <w:b/>
          <w:bCs/>
          <w:sz w:val="28"/>
          <w:szCs w:val="28"/>
          <w:u w:val="single"/>
        </w:rPr>
        <w:t>pecification:</w:t>
      </w:r>
    </w:p>
    <w:p w14:paraId="2B0C6BA3" w14:textId="6F57931F" w:rsidR="013CE4F4" w:rsidRPr="002244C1" w:rsidRDefault="00F108F5" w:rsidP="002244C1">
      <w:pPr>
        <w:spacing w:after="0"/>
        <w:ind w:left="360"/>
        <w:jc w:val="both"/>
        <w:rPr>
          <w:rFonts w:eastAsiaTheme="minorEastAsia"/>
        </w:rPr>
      </w:pPr>
      <w:r w:rsidRPr="002244C1">
        <w:rPr>
          <w:b/>
          <w:bCs/>
        </w:rPr>
        <w:t>R1:</w:t>
      </w:r>
      <w:r>
        <w:t xml:space="preserve"> </w:t>
      </w:r>
      <w:r w:rsidR="005C5C5B">
        <w:t>Scholars shall</w:t>
      </w:r>
      <w:r w:rsidR="00083832">
        <w:t xml:space="preserve"> be able to</w:t>
      </w:r>
      <w:r w:rsidR="005C5C5B">
        <w:t xml:space="preserve"> l</w:t>
      </w:r>
      <w:r w:rsidR="013CE4F4" w:rsidRPr="013CE4F4">
        <w:t>earn through an interactive process</w:t>
      </w:r>
      <w:r w:rsidR="005C5C5B">
        <w:t xml:space="preserve"> </w:t>
      </w:r>
    </w:p>
    <w:p w14:paraId="435B1FBC" w14:textId="553F6AF9" w:rsidR="013CE4F4" w:rsidRPr="00C25202" w:rsidRDefault="013CE4F4" w:rsidP="0074190C">
      <w:pPr>
        <w:pStyle w:val="ListParagraph"/>
        <w:numPr>
          <w:ilvl w:val="0"/>
          <w:numId w:val="8"/>
        </w:numPr>
        <w:jc w:val="both"/>
        <w:rPr>
          <w:rFonts w:eastAsiaTheme="minorEastAsia"/>
        </w:rPr>
      </w:pPr>
      <w:r w:rsidRPr="013CE4F4">
        <w:t>Fast responses when navigating between components</w:t>
      </w:r>
    </w:p>
    <w:p w14:paraId="44579441" w14:textId="644B76C7" w:rsidR="00C25202" w:rsidRPr="00E477F1" w:rsidRDefault="00E477F1" w:rsidP="0074190C">
      <w:pPr>
        <w:pStyle w:val="ListParagraph"/>
        <w:numPr>
          <w:ilvl w:val="0"/>
          <w:numId w:val="8"/>
        </w:numPr>
        <w:jc w:val="both"/>
        <w:rPr>
          <w:rFonts w:eastAsiaTheme="minorEastAsia"/>
        </w:rPr>
      </w:pPr>
      <w:r>
        <w:t>Drag-and-drop of components</w:t>
      </w:r>
    </w:p>
    <w:p w14:paraId="52BC5AE1" w14:textId="44511001" w:rsidR="00E477F1" w:rsidRPr="00E477F1" w:rsidRDefault="00E477F1" w:rsidP="0074190C">
      <w:pPr>
        <w:pStyle w:val="ListParagraph"/>
        <w:numPr>
          <w:ilvl w:val="0"/>
          <w:numId w:val="8"/>
        </w:numPr>
        <w:jc w:val="both"/>
        <w:rPr>
          <w:rFonts w:eastAsiaTheme="minorEastAsia"/>
        </w:rPr>
      </w:pPr>
      <w:r>
        <w:t>Mouse hovering with pop-ups/modals</w:t>
      </w:r>
    </w:p>
    <w:p w14:paraId="4B11F7BE" w14:textId="36DE1ECE" w:rsidR="00E477F1" w:rsidRPr="002244C1" w:rsidRDefault="00E477F1" w:rsidP="0074190C">
      <w:pPr>
        <w:pStyle w:val="ListParagraph"/>
        <w:numPr>
          <w:ilvl w:val="0"/>
          <w:numId w:val="8"/>
        </w:numPr>
        <w:jc w:val="both"/>
        <w:rPr>
          <w:rFonts w:eastAsiaTheme="minorEastAsia"/>
        </w:rPr>
      </w:pPr>
      <w:r>
        <w:t xml:space="preserve">The content should not be static. </w:t>
      </w:r>
      <w:r w:rsidR="00C9591A">
        <w:t>It should promote a way of learning through playing</w:t>
      </w:r>
    </w:p>
    <w:p w14:paraId="7BD8FBC4" w14:textId="7F6B3919" w:rsidR="002244C1" w:rsidRDefault="005C5C5B" w:rsidP="0074190C">
      <w:pPr>
        <w:pStyle w:val="ListParagraph"/>
        <w:numPr>
          <w:ilvl w:val="0"/>
          <w:numId w:val="8"/>
        </w:numPr>
        <w:jc w:val="both"/>
        <w:rPr>
          <w:rFonts w:eastAsiaTheme="minorEastAsia"/>
        </w:rPr>
      </w:pPr>
      <w:r>
        <w:t>Ability to navigate back and forth</w:t>
      </w:r>
      <w:r w:rsidR="00532209">
        <w:t xml:space="preserve"> (</w:t>
      </w:r>
      <w:r w:rsidR="00532209" w:rsidRPr="002244C1">
        <w:rPr>
          <w:rFonts w:eastAsiaTheme="minorEastAsia"/>
        </w:rPr>
        <w:t>start page/previous page)</w:t>
      </w:r>
      <w:r w:rsidR="00C9591A">
        <w:rPr>
          <w:rFonts w:eastAsiaTheme="minorEastAsia"/>
        </w:rPr>
        <w:t xml:space="preserve">. Not feeling restricted by the system. </w:t>
      </w:r>
    </w:p>
    <w:p w14:paraId="213A902F" w14:textId="1FC36818" w:rsidR="006C05D8" w:rsidRDefault="002244C1" w:rsidP="006C05D8">
      <w:pPr>
        <w:ind w:left="360"/>
        <w:jc w:val="both"/>
      </w:pPr>
      <w:r w:rsidRPr="002244C1">
        <w:rPr>
          <w:rFonts w:eastAsiaTheme="minorEastAsia"/>
          <w:b/>
          <w:bCs/>
        </w:rPr>
        <w:t>R2:</w:t>
      </w:r>
      <w:r w:rsidR="00C25202">
        <w:rPr>
          <w:rFonts w:eastAsiaTheme="minorEastAsia"/>
          <w:b/>
          <w:bCs/>
        </w:rPr>
        <w:t xml:space="preserve"> </w:t>
      </w:r>
      <w:r w:rsidR="00C25202" w:rsidRPr="006C05D8">
        <w:rPr>
          <w:rFonts w:eastAsiaTheme="minorEastAsia"/>
        </w:rPr>
        <w:t>E</w:t>
      </w:r>
      <w:r w:rsidR="00C25202" w:rsidRPr="006C05D8">
        <w:t>d</w:t>
      </w:r>
      <w:r w:rsidR="00C25202">
        <w:t xml:space="preserve">ucators </w:t>
      </w:r>
      <w:r w:rsidR="00177B39">
        <w:t>shall be able to create systems</w:t>
      </w:r>
      <w:r w:rsidR="0074190C" w:rsidRPr="0074190C">
        <w:t xml:space="preserve"> </w:t>
      </w:r>
      <w:r w:rsidR="0074190C">
        <w:t>for learning and for testing</w:t>
      </w:r>
      <w:r w:rsidR="00177B39">
        <w:t xml:space="preserve"> easily</w:t>
      </w:r>
      <w:r w:rsidR="0074190C">
        <w:t xml:space="preserve"> </w:t>
      </w:r>
    </w:p>
    <w:p w14:paraId="2910E899" w14:textId="09347F66" w:rsidR="006C05D8" w:rsidRDefault="00177B39" w:rsidP="0074190C">
      <w:pPr>
        <w:pStyle w:val="ListParagraph"/>
        <w:numPr>
          <w:ilvl w:val="0"/>
          <w:numId w:val="9"/>
        </w:numPr>
        <w:jc w:val="both"/>
        <w:rPr>
          <w:rFonts w:eastAsiaTheme="minorEastAsia"/>
        </w:rPr>
      </w:pPr>
      <w:r>
        <w:rPr>
          <w:rFonts w:eastAsiaTheme="minorEastAsia"/>
        </w:rPr>
        <w:t>Each</w:t>
      </w:r>
      <w:r w:rsidR="006C05D8">
        <w:rPr>
          <w:rFonts w:eastAsiaTheme="minorEastAsia"/>
        </w:rPr>
        <w:t xml:space="preserve"> action</w:t>
      </w:r>
      <w:r>
        <w:rPr>
          <w:rFonts w:eastAsiaTheme="minorEastAsia"/>
        </w:rPr>
        <w:t xml:space="preserve"> </w:t>
      </w:r>
      <w:r w:rsidR="006C05D8">
        <w:rPr>
          <w:rFonts w:eastAsiaTheme="minorEastAsia"/>
        </w:rPr>
        <w:t xml:space="preserve">should </w:t>
      </w:r>
      <w:r>
        <w:rPr>
          <w:rFonts w:eastAsiaTheme="minorEastAsia"/>
        </w:rPr>
        <w:t>return some feedback (e</w:t>
      </w:r>
      <w:r w:rsidR="006C05D8">
        <w:rPr>
          <w:rFonts w:eastAsiaTheme="minorEastAsia"/>
        </w:rPr>
        <w:t>.g., use sounds, pop-ups)</w:t>
      </w:r>
    </w:p>
    <w:p w14:paraId="77BAA5BC" w14:textId="7878DAB7" w:rsidR="006C05D8" w:rsidRDefault="00177B39" w:rsidP="0074190C">
      <w:pPr>
        <w:pStyle w:val="ListParagraph"/>
        <w:numPr>
          <w:ilvl w:val="0"/>
          <w:numId w:val="9"/>
        </w:numPr>
        <w:jc w:val="both"/>
        <w:rPr>
          <w:rFonts w:eastAsiaTheme="minorEastAsia"/>
        </w:rPr>
      </w:pPr>
      <w:r>
        <w:rPr>
          <w:rFonts w:eastAsiaTheme="minorEastAsia"/>
        </w:rPr>
        <w:t>The system should allow them to reuse components (copy/paste)</w:t>
      </w:r>
    </w:p>
    <w:p w14:paraId="6B43D8E4" w14:textId="1B79D8D2" w:rsidR="00177B39" w:rsidRDefault="00177B39" w:rsidP="0074190C">
      <w:pPr>
        <w:pStyle w:val="ListParagraph"/>
        <w:numPr>
          <w:ilvl w:val="0"/>
          <w:numId w:val="9"/>
        </w:numPr>
        <w:jc w:val="both"/>
        <w:rPr>
          <w:rFonts w:eastAsiaTheme="minorEastAsia"/>
        </w:rPr>
      </w:pPr>
      <w:r>
        <w:rPr>
          <w:rFonts w:eastAsiaTheme="minorEastAsia"/>
        </w:rPr>
        <w:t>The system should allow them to reverse some action (undo/redo)</w:t>
      </w:r>
    </w:p>
    <w:p w14:paraId="43859A03" w14:textId="045BC750" w:rsidR="000F1D45" w:rsidRPr="0074190C" w:rsidRDefault="00177B39" w:rsidP="0074190C">
      <w:pPr>
        <w:pStyle w:val="ListParagraph"/>
        <w:numPr>
          <w:ilvl w:val="0"/>
          <w:numId w:val="9"/>
        </w:numPr>
        <w:jc w:val="both"/>
        <w:rPr>
          <w:rFonts w:eastAsiaTheme="minorEastAsia"/>
        </w:rPr>
      </w:pPr>
      <w:r>
        <w:rPr>
          <w:rFonts w:eastAsiaTheme="minorEastAsia"/>
        </w:rPr>
        <w:t>The system should allow them to save their current state and load the model later.</w:t>
      </w:r>
    </w:p>
    <w:p w14:paraId="5F0493DB" w14:textId="4E052088" w:rsidR="008C39B8" w:rsidRDefault="008C39B8" w:rsidP="002244C1">
      <w:pPr>
        <w:ind w:left="360"/>
        <w:jc w:val="both"/>
      </w:pPr>
      <w:r w:rsidRPr="002244C1">
        <w:rPr>
          <w:rFonts w:eastAsiaTheme="minorEastAsia"/>
          <w:b/>
          <w:bCs/>
        </w:rPr>
        <w:t xml:space="preserve">R3: </w:t>
      </w:r>
      <w:r w:rsidRPr="008C39B8">
        <w:rPr>
          <w:rFonts w:eastAsiaTheme="minorEastAsia"/>
        </w:rPr>
        <w:t xml:space="preserve">The </w:t>
      </w:r>
      <w:r>
        <w:t>system should be compatible with different educational levels</w:t>
      </w:r>
    </w:p>
    <w:p w14:paraId="25C3A027" w14:textId="0DCFB344" w:rsidR="00F108F5" w:rsidRPr="008C39B8" w:rsidRDefault="013CE4F4" w:rsidP="0074190C">
      <w:pPr>
        <w:pStyle w:val="ListParagraph"/>
        <w:numPr>
          <w:ilvl w:val="0"/>
          <w:numId w:val="10"/>
        </w:numPr>
        <w:jc w:val="both"/>
        <w:rPr>
          <w:rFonts w:eastAsiaTheme="minorEastAsia"/>
        </w:rPr>
      </w:pPr>
      <w:r w:rsidRPr="008C39B8">
        <w:rPr>
          <w:rFonts w:eastAsiaTheme="minorEastAsia"/>
        </w:rPr>
        <w:t xml:space="preserve">Different </w:t>
      </w:r>
      <w:r w:rsidR="008C39B8">
        <w:rPr>
          <w:rFonts w:eastAsiaTheme="minorEastAsia"/>
        </w:rPr>
        <w:t xml:space="preserve">descriptions can </w:t>
      </w:r>
      <w:r w:rsidRPr="008C39B8">
        <w:rPr>
          <w:rFonts w:eastAsiaTheme="minorEastAsia"/>
        </w:rPr>
        <w:t>be used for explaining the systems’ components based on the</w:t>
      </w:r>
      <w:r w:rsidRPr="013CE4F4">
        <w:t xml:space="preserve"> student’s level</w:t>
      </w:r>
      <w:r w:rsidR="008C39B8">
        <w:t xml:space="preserve"> (e.g., high school, university)</w:t>
      </w:r>
      <w:r w:rsidR="005C5C5B">
        <w:t xml:space="preserve"> and the required terminology</w:t>
      </w:r>
      <w:r w:rsidRPr="013CE4F4">
        <w:t>.</w:t>
      </w:r>
    </w:p>
    <w:p w14:paraId="46BFABE4" w14:textId="6C1A542D" w:rsidR="00F108F5" w:rsidRDefault="008C39B8" w:rsidP="002244C1">
      <w:pPr>
        <w:spacing w:after="0"/>
        <w:ind w:left="360"/>
        <w:jc w:val="both"/>
      </w:pPr>
      <w:r w:rsidRPr="002244C1">
        <w:rPr>
          <w:rFonts w:eastAsiaTheme="minorEastAsia"/>
          <w:b/>
          <w:bCs/>
        </w:rPr>
        <w:t>R</w:t>
      </w:r>
      <w:r>
        <w:rPr>
          <w:rFonts w:eastAsiaTheme="minorEastAsia"/>
          <w:b/>
          <w:bCs/>
        </w:rPr>
        <w:t>4</w:t>
      </w:r>
      <w:r w:rsidRPr="002244C1">
        <w:rPr>
          <w:rFonts w:eastAsiaTheme="minorEastAsia"/>
          <w:b/>
          <w:bCs/>
        </w:rPr>
        <w:t xml:space="preserve">: </w:t>
      </w:r>
      <w:r>
        <w:rPr>
          <w:rFonts w:eastAsiaTheme="minorEastAsia"/>
          <w:b/>
          <w:bCs/>
        </w:rPr>
        <w:t xml:space="preserve"> </w:t>
      </w:r>
      <w:r w:rsidR="002F00FD" w:rsidRPr="002F00FD">
        <w:t xml:space="preserve">Different </w:t>
      </w:r>
      <w:r w:rsidR="002F00FD">
        <w:t>languages should be suppo</w:t>
      </w:r>
      <w:r w:rsidR="00F108F5">
        <w:t>rted</w:t>
      </w:r>
      <w:r w:rsidR="002F00FD">
        <w:t xml:space="preserve">. </w:t>
      </w:r>
    </w:p>
    <w:p w14:paraId="09799276" w14:textId="77777777" w:rsidR="008C39B8" w:rsidRDefault="00F108F5" w:rsidP="0074190C">
      <w:pPr>
        <w:pStyle w:val="ListParagraph"/>
        <w:numPr>
          <w:ilvl w:val="0"/>
          <w:numId w:val="11"/>
        </w:numPr>
        <w:jc w:val="both"/>
      </w:pPr>
      <w:r>
        <w:t>English</w:t>
      </w:r>
      <w:r w:rsidR="008C39B8">
        <w:t xml:space="preserve"> (International language)</w:t>
      </w:r>
    </w:p>
    <w:p w14:paraId="343857FF" w14:textId="6D865C62" w:rsidR="002244C1" w:rsidRDefault="00F108F5" w:rsidP="0074190C">
      <w:pPr>
        <w:pStyle w:val="ListParagraph"/>
        <w:numPr>
          <w:ilvl w:val="0"/>
          <w:numId w:val="11"/>
        </w:numPr>
        <w:jc w:val="both"/>
      </w:pPr>
      <w:r>
        <w:t>Greek</w:t>
      </w:r>
      <w:r w:rsidR="008C39B8">
        <w:t xml:space="preserve"> (Since is going to be used by students in Cyprus)</w:t>
      </w:r>
    </w:p>
    <w:p w14:paraId="464939C4" w14:textId="5692FD28" w:rsidR="013CE4F4" w:rsidRDefault="002244C1" w:rsidP="002244C1">
      <w:pPr>
        <w:ind w:left="360"/>
        <w:jc w:val="both"/>
      </w:pPr>
      <w:r w:rsidRPr="002244C1">
        <w:rPr>
          <w:rFonts w:eastAsiaTheme="minorEastAsia"/>
          <w:b/>
          <w:bCs/>
        </w:rPr>
        <w:t>R</w:t>
      </w:r>
      <w:r w:rsidR="008C39B8">
        <w:rPr>
          <w:rFonts w:eastAsiaTheme="minorEastAsia"/>
          <w:b/>
          <w:bCs/>
        </w:rPr>
        <w:t>5</w:t>
      </w:r>
      <w:r w:rsidRPr="002244C1">
        <w:rPr>
          <w:rFonts w:eastAsiaTheme="minorEastAsia"/>
          <w:b/>
          <w:bCs/>
        </w:rPr>
        <w:t xml:space="preserve">: </w:t>
      </w:r>
      <w:r w:rsidR="005C5C5B">
        <w:t>P</w:t>
      </w:r>
      <w:r w:rsidR="013CE4F4" w:rsidRPr="013CE4F4">
        <w:t xml:space="preserve">ersonal data </w:t>
      </w:r>
      <w:r w:rsidR="005C5C5B">
        <w:t>shall not</w:t>
      </w:r>
      <w:r w:rsidR="013CE4F4" w:rsidRPr="013CE4F4">
        <w:t xml:space="preserve"> </w:t>
      </w:r>
      <w:r w:rsidR="005C5C5B" w:rsidRPr="013CE4F4">
        <w:t>be provided</w:t>
      </w:r>
      <w:r w:rsidR="013CE4F4" w:rsidRPr="013CE4F4">
        <w:t xml:space="preserve"> by the user</w:t>
      </w:r>
    </w:p>
    <w:p w14:paraId="01150A15" w14:textId="15B8124B" w:rsidR="008C39B8" w:rsidRPr="002244C1" w:rsidRDefault="008C39B8" w:rsidP="0074190C">
      <w:pPr>
        <w:pStyle w:val="ListParagraph"/>
        <w:numPr>
          <w:ilvl w:val="0"/>
          <w:numId w:val="12"/>
        </w:numPr>
        <w:jc w:val="both"/>
      </w:pPr>
      <w:r>
        <w:t>Since under 18 students will be using the system, no personal data should be stored in the database for privacy.</w:t>
      </w:r>
    </w:p>
    <w:p w14:paraId="3F8CFD19" w14:textId="77777777" w:rsidR="00D53E71" w:rsidRDefault="002244C1" w:rsidP="002244C1">
      <w:pPr>
        <w:ind w:left="360"/>
        <w:jc w:val="both"/>
        <w:rPr>
          <w:rFonts w:eastAsiaTheme="minorEastAsia"/>
          <w:b/>
          <w:bCs/>
        </w:rPr>
      </w:pPr>
      <w:r w:rsidRPr="002244C1">
        <w:rPr>
          <w:rFonts w:eastAsiaTheme="minorEastAsia"/>
          <w:b/>
          <w:bCs/>
        </w:rPr>
        <w:t>R</w:t>
      </w:r>
      <w:r w:rsidR="008C39B8">
        <w:rPr>
          <w:rFonts w:eastAsiaTheme="minorEastAsia"/>
          <w:b/>
          <w:bCs/>
        </w:rPr>
        <w:t>6</w:t>
      </w:r>
      <w:r w:rsidRPr="002244C1">
        <w:rPr>
          <w:rFonts w:eastAsiaTheme="minorEastAsia"/>
          <w:b/>
          <w:bCs/>
        </w:rPr>
        <w:t xml:space="preserve">: </w:t>
      </w:r>
      <w:r w:rsidR="00D53E71" w:rsidRPr="00D53E71">
        <w:rPr>
          <w:rFonts w:eastAsiaTheme="minorEastAsia"/>
        </w:rPr>
        <w:t>Support of offline mode</w:t>
      </w:r>
    </w:p>
    <w:p w14:paraId="3E6E261C" w14:textId="07434EEF" w:rsidR="00D53E71" w:rsidRPr="00C165F9" w:rsidRDefault="00D53E71" w:rsidP="0074190C">
      <w:pPr>
        <w:pStyle w:val="ListParagraph"/>
        <w:numPr>
          <w:ilvl w:val="0"/>
          <w:numId w:val="13"/>
        </w:numPr>
        <w:jc w:val="both"/>
        <w:rPr>
          <w:rFonts w:eastAsiaTheme="minorEastAsia"/>
        </w:rPr>
      </w:pPr>
      <w:r>
        <w:t xml:space="preserve">The system should be usable with a limited number of features even if the students does not sign in or register. </w:t>
      </w:r>
    </w:p>
    <w:p w14:paraId="40D9AA09" w14:textId="6343F812" w:rsidR="00022827" w:rsidRPr="00022827" w:rsidRDefault="00C333E0" w:rsidP="0074190C">
      <w:pPr>
        <w:pStyle w:val="ListParagraph"/>
        <w:numPr>
          <w:ilvl w:val="0"/>
          <w:numId w:val="13"/>
        </w:numPr>
        <w:jc w:val="both"/>
        <w:rPr>
          <w:rFonts w:eastAsiaTheme="minorEastAsia"/>
        </w:rPr>
      </w:pPr>
      <w:r>
        <w:t>In the case of offline mode, c</w:t>
      </w:r>
      <w:r w:rsidR="00C165F9">
        <w:t xml:space="preserve">ookies can be used for storing only the current stage of the systems and some </w:t>
      </w:r>
      <w:r>
        <w:t>past scores from the quizzes.</w:t>
      </w:r>
    </w:p>
    <w:p w14:paraId="56B2F9C3" w14:textId="33DED401" w:rsidR="00022827" w:rsidRPr="00022827" w:rsidRDefault="00022827" w:rsidP="00022827">
      <w:pPr>
        <w:ind w:left="360"/>
        <w:jc w:val="both"/>
        <w:rPr>
          <w:rFonts w:eastAsiaTheme="minorEastAsia"/>
          <w:b/>
          <w:bCs/>
        </w:rPr>
      </w:pPr>
      <w:r w:rsidRPr="00022827">
        <w:rPr>
          <w:rFonts w:eastAsiaTheme="minorEastAsia"/>
          <w:b/>
          <w:bCs/>
        </w:rPr>
        <w:t>R</w:t>
      </w:r>
      <w:r>
        <w:rPr>
          <w:rFonts w:eastAsiaTheme="minorEastAsia"/>
          <w:b/>
          <w:bCs/>
        </w:rPr>
        <w:t>7</w:t>
      </w:r>
      <w:r w:rsidRPr="00022827">
        <w:rPr>
          <w:rFonts w:eastAsiaTheme="minorEastAsia"/>
          <w:b/>
          <w:bCs/>
        </w:rPr>
        <w:t xml:space="preserve">: </w:t>
      </w:r>
      <w:r w:rsidR="00624DFE" w:rsidRPr="00624DFE">
        <w:rPr>
          <w:rFonts w:eastAsiaTheme="minorEastAsia"/>
        </w:rPr>
        <w:t>Scholars shall be able to test their knowledge on a system</w:t>
      </w:r>
    </w:p>
    <w:p w14:paraId="26FCF773" w14:textId="77777777" w:rsidR="00022827" w:rsidRDefault="00022827" w:rsidP="0074190C">
      <w:pPr>
        <w:pStyle w:val="ListParagraph"/>
        <w:numPr>
          <w:ilvl w:val="0"/>
          <w:numId w:val="14"/>
        </w:numPr>
        <w:jc w:val="both"/>
        <w:rPr>
          <w:rFonts w:eastAsiaTheme="minorEastAsia"/>
        </w:rPr>
      </w:pPr>
      <w:r>
        <w:rPr>
          <w:rFonts w:eastAsiaTheme="minorEastAsia"/>
        </w:rPr>
        <w:t xml:space="preserve">The student should be able to undertake tests/quizzes on different vehicle systems.  </w:t>
      </w:r>
    </w:p>
    <w:p w14:paraId="441DFDE2" w14:textId="055A6BD8" w:rsidR="00624DFE" w:rsidRDefault="00624DFE" w:rsidP="0074190C">
      <w:pPr>
        <w:pStyle w:val="ListParagraph"/>
        <w:numPr>
          <w:ilvl w:val="0"/>
          <w:numId w:val="14"/>
        </w:numPr>
        <w:jc w:val="both"/>
        <w:rPr>
          <w:rFonts w:eastAsiaTheme="minorEastAsia"/>
        </w:rPr>
      </w:pPr>
      <w:r>
        <w:rPr>
          <w:rFonts w:eastAsiaTheme="minorEastAsia"/>
        </w:rPr>
        <w:t xml:space="preserve">The tests should test </w:t>
      </w:r>
      <w:r w:rsidR="00955844">
        <w:rPr>
          <w:rFonts w:eastAsiaTheme="minorEastAsia"/>
        </w:rPr>
        <w:t>three</w:t>
      </w:r>
      <w:r w:rsidR="00842095">
        <w:rPr>
          <w:rFonts w:eastAsiaTheme="minorEastAsia"/>
        </w:rPr>
        <w:t xml:space="preserve"> main things:</w:t>
      </w:r>
    </w:p>
    <w:p w14:paraId="7797289D" w14:textId="24461C52" w:rsidR="00955844" w:rsidRDefault="000F1D45" w:rsidP="0074190C">
      <w:pPr>
        <w:pStyle w:val="ListParagraph"/>
        <w:numPr>
          <w:ilvl w:val="1"/>
          <w:numId w:val="14"/>
        </w:numPr>
        <w:jc w:val="both"/>
        <w:rPr>
          <w:rFonts w:eastAsiaTheme="minorEastAsia"/>
        </w:rPr>
      </w:pPr>
      <w:r>
        <w:rPr>
          <w:rFonts w:eastAsiaTheme="minorEastAsia"/>
        </w:rPr>
        <w:t>If</w:t>
      </w:r>
      <w:r w:rsidR="00955844">
        <w:rPr>
          <w:rFonts w:eastAsiaTheme="minorEastAsia"/>
        </w:rPr>
        <w:t xml:space="preserve"> the student know</w:t>
      </w:r>
      <w:r>
        <w:rPr>
          <w:rFonts w:eastAsiaTheme="minorEastAsia"/>
        </w:rPr>
        <w:t>s</w:t>
      </w:r>
      <w:r w:rsidR="00955844">
        <w:rPr>
          <w:rFonts w:eastAsiaTheme="minorEastAsia"/>
        </w:rPr>
        <w:t xml:space="preserve"> how to assemble a </w:t>
      </w:r>
      <w:r>
        <w:rPr>
          <w:rFonts w:eastAsiaTheme="minorEastAsia"/>
        </w:rPr>
        <w:t>vehicle system</w:t>
      </w:r>
    </w:p>
    <w:p w14:paraId="634C917E" w14:textId="30B94C8F" w:rsidR="00842095" w:rsidRDefault="000F1D45" w:rsidP="0074190C">
      <w:pPr>
        <w:pStyle w:val="ListParagraph"/>
        <w:numPr>
          <w:ilvl w:val="1"/>
          <w:numId w:val="14"/>
        </w:numPr>
        <w:jc w:val="both"/>
        <w:rPr>
          <w:rFonts w:eastAsiaTheme="minorEastAsia"/>
        </w:rPr>
      </w:pPr>
      <w:r>
        <w:rPr>
          <w:rFonts w:eastAsiaTheme="minorEastAsia"/>
        </w:rPr>
        <w:lastRenderedPageBreak/>
        <w:t xml:space="preserve">If </w:t>
      </w:r>
      <w:r w:rsidR="00842095">
        <w:rPr>
          <w:rFonts w:eastAsiaTheme="minorEastAsia"/>
        </w:rPr>
        <w:t>the student know</w:t>
      </w:r>
      <w:r>
        <w:rPr>
          <w:rFonts w:eastAsiaTheme="minorEastAsia"/>
        </w:rPr>
        <w:t>s</w:t>
      </w:r>
      <w:r w:rsidR="00842095">
        <w:rPr>
          <w:rFonts w:eastAsiaTheme="minorEastAsia"/>
        </w:rPr>
        <w:t xml:space="preserve"> the names of the different components </w:t>
      </w:r>
      <w:r w:rsidR="00955844">
        <w:rPr>
          <w:rFonts w:eastAsiaTheme="minorEastAsia"/>
        </w:rPr>
        <w:t xml:space="preserve">of a </w:t>
      </w:r>
      <w:r>
        <w:rPr>
          <w:rFonts w:eastAsiaTheme="minorEastAsia"/>
        </w:rPr>
        <w:t xml:space="preserve">vehicle </w:t>
      </w:r>
      <w:r w:rsidR="00955844">
        <w:rPr>
          <w:rFonts w:eastAsiaTheme="minorEastAsia"/>
        </w:rPr>
        <w:t>system</w:t>
      </w:r>
    </w:p>
    <w:p w14:paraId="7BE2862A" w14:textId="4D0D241D" w:rsidR="00022827" w:rsidRPr="00AE23D9" w:rsidRDefault="000F1D45" w:rsidP="00AE23D9">
      <w:pPr>
        <w:pStyle w:val="ListParagraph"/>
        <w:numPr>
          <w:ilvl w:val="1"/>
          <w:numId w:val="14"/>
        </w:numPr>
        <w:jc w:val="both"/>
        <w:rPr>
          <w:rFonts w:eastAsiaTheme="minorEastAsia"/>
        </w:rPr>
      </w:pPr>
      <w:r>
        <w:rPr>
          <w:rFonts w:eastAsiaTheme="minorEastAsia"/>
        </w:rPr>
        <w:t xml:space="preserve">If </w:t>
      </w:r>
      <w:r w:rsidR="00955844">
        <w:rPr>
          <w:rFonts w:eastAsiaTheme="minorEastAsia"/>
        </w:rPr>
        <w:t>the student know</w:t>
      </w:r>
      <w:r>
        <w:rPr>
          <w:rFonts w:eastAsiaTheme="minorEastAsia"/>
        </w:rPr>
        <w:t>s</w:t>
      </w:r>
      <w:r w:rsidR="00955844">
        <w:rPr>
          <w:rFonts w:eastAsiaTheme="minorEastAsia"/>
        </w:rPr>
        <w:t xml:space="preserve"> the functionalities of the different components of a </w:t>
      </w:r>
      <w:r>
        <w:rPr>
          <w:rFonts w:eastAsiaTheme="minorEastAsia"/>
        </w:rPr>
        <w:t xml:space="preserve">vehicle </w:t>
      </w:r>
      <w:r w:rsidR="00955844">
        <w:rPr>
          <w:rFonts w:eastAsiaTheme="minorEastAsia"/>
        </w:rPr>
        <w:t>system</w:t>
      </w:r>
    </w:p>
    <w:p w14:paraId="6E9836AC" w14:textId="7A12D38C" w:rsidR="006525FD" w:rsidRPr="00022827" w:rsidRDefault="5189B567" w:rsidP="0074190C">
      <w:pPr>
        <w:pStyle w:val="ListParagraph"/>
        <w:numPr>
          <w:ilvl w:val="0"/>
          <w:numId w:val="3"/>
        </w:numPr>
        <w:spacing w:after="240" w:line="276" w:lineRule="auto"/>
        <w:ind w:left="357" w:hanging="357"/>
        <w:jc w:val="both"/>
        <w:rPr>
          <w:b/>
          <w:bCs/>
          <w:sz w:val="28"/>
          <w:szCs w:val="28"/>
          <w:u w:val="single"/>
        </w:rPr>
      </w:pPr>
      <w:r w:rsidRPr="00022827">
        <w:rPr>
          <w:b/>
          <w:bCs/>
          <w:sz w:val="28"/>
          <w:szCs w:val="28"/>
          <w:u w:val="single"/>
        </w:rPr>
        <w:t>Prototype Design &amp; Evaluation.</w:t>
      </w:r>
      <w:r w:rsidRPr="00022827">
        <w:rPr>
          <w:sz w:val="28"/>
          <w:szCs w:val="28"/>
        </w:rPr>
        <w:t xml:space="preserve"> </w:t>
      </w:r>
    </w:p>
    <w:p w14:paraId="2C9C4D7D" w14:textId="229A7081" w:rsidR="007A1C85" w:rsidRPr="004172DC" w:rsidRDefault="002C12B0" w:rsidP="0074190C">
      <w:pPr>
        <w:pStyle w:val="ListParagraph"/>
        <w:numPr>
          <w:ilvl w:val="1"/>
          <w:numId w:val="3"/>
        </w:numPr>
        <w:jc w:val="both"/>
        <w:rPr>
          <w:b/>
          <w:bCs/>
          <w:u w:val="single"/>
        </w:rPr>
      </w:pPr>
      <w:r>
        <w:rPr>
          <w:b/>
          <w:bCs/>
          <w:u w:val="single"/>
        </w:rPr>
        <w:t>Sketches of Screen:</w:t>
      </w:r>
      <w:r w:rsidR="004172DC" w:rsidRPr="004172DC">
        <w:rPr>
          <w:b/>
          <w:bCs/>
          <w:u w:val="single"/>
        </w:rPr>
        <w:t xml:space="preserve"> </w:t>
      </w:r>
      <w:r w:rsidR="000E3CAE">
        <w:rPr>
          <w:b/>
          <w:bCs/>
          <w:u w:val="single"/>
        </w:rPr>
        <w:t>Website</w:t>
      </w:r>
      <w:r>
        <w:rPr>
          <w:b/>
          <w:bCs/>
          <w:u w:val="single"/>
        </w:rPr>
        <w:t xml:space="preserve"> View</w:t>
      </w:r>
    </w:p>
    <w:p w14:paraId="11A843B2" w14:textId="77777777" w:rsidR="0090280C" w:rsidRDefault="0090280C" w:rsidP="00892EDD">
      <w:pPr>
        <w:pStyle w:val="ListParagraph"/>
        <w:ind w:left="360"/>
        <w:jc w:val="both"/>
      </w:pPr>
    </w:p>
    <w:p w14:paraId="01A70890" w14:textId="7E4AABA8" w:rsidR="00892EDD" w:rsidRDefault="004E72F3" w:rsidP="00892EDD">
      <w:pPr>
        <w:pStyle w:val="ListParagraph"/>
        <w:ind w:left="360"/>
        <w:jc w:val="both"/>
      </w:pPr>
      <w:r>
        <w:t>Based on fidelity, we started a low fidelity prototype showing and deciding the basic web application behavior.</w:t>
      </w:r>
      <w:r w:rsidR="00892EDD" w:rsidRPr="00892EDD">
        <w:t xml:space="preserve"> </w:t>
      </w:r>
      <w:r w:rsidR="00892EDD">
        <w:t xml:space="preserve">For the supported functionalities, we considered a vertical path having functionality for selected tasks/feature and gradually enrich them. </w:t>
      </w:r>
    </w:p>
    <w:p w14:paraId="212DB5F5" w14:textId="77777777" w:rsidR="00892EDD" w:rsidRDefault="00892EDD" w:rsidP="00892EDD">
      <w:pPr>
        <w:pStyle w:val="ListParagraph"/>
        <w:ind w:left="360"/>
        <w:jc w:val="both"/>
      </w:pPr>
    </w:p>
    <w:p w14:paraId="4B8BCD5C" w14:textId="7F75BCF5" w:rsidR="00892EDD" w:rsidRPr="004E72F3" w:rsidRDefault="00892EDD" w:rsidP="00892EDD">
      <w:pPr>
        <w:pStyle w:val="ListParagraph"/>
        <w:ind w:left="360"/>
        <w:jc w:val="both"/>
      </w:pPr>
      <w:r>
        <w:t xml:space="preserve">Initially, we used a </w:t>
      </w:r>
      <w:r w:rsidRPr="00CF1550">
        <w:t>throw away prototyping</w:t>
      </w:r>
      <w:r>
        <w:t xml:space="preserve"> model to proper validate and derive the system requirements. In this initial sketched we focused mor</w:t>
      </w:r>
      <w:r w:rsidR="003F7B2B">
        <w:t>e</w:t>
      </w:r>
      <w:r>
        <w:t xml:space="preserve"> on the tutor’s functionalities. In the following stages, after receiving feedback from students as well, we modified the website to be different for students and tutors based on their account that they sign in.  </w:t>
      </w:r>
    </w:p>
    <w:p w14:paraId="58FFFDB1" w14:textId="4D522540" w:rsidR="004E72F3" w:rsidRDefault="004E72F3" w:rsidP="007A5CD7">
      <w:pPr>
        <w:pStyle w:val="ListParagraph"/>
        <w:ind w:left="360"/>
        <w:jc w:val="both"/>
      </w:pPr>
    </w:p>
    <w:p w14:paraId="5BE84070" w14:textId="58CA51CB" w:rsidR="00F57A1A" w:rsidRDefault="0005288E" w:rsidP="00AA5C27">
      <w:pPr>
        <w:pStyle w:val="ListParagraph"/>
        <w:ind w:left="360"/>
        <w:jc w:val="both"/>
      </w:pPr>
      <w:r>
        <w:rPr>
          <w:noProof/>
        </w:rPr>
        <mc:AlternateContent>
          <mc:Choice Requires="wpc">
            <w:drawing>
              <wp:inline distT="0" distB="0" distL="0" distR="0" wp14:anchorId="6687A3D8" wp14:editId="0EDFBEA2">
                <wp:extent cx="5452745" cy="3076575"/>
                <wp:effectExtent l="0" t="0" r="14605" b="28575"/>
                <wp:docPr id="1" name="Καμβάς 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tx1"/>
                          </a:solidFill>
                        </a:ln>
                      </wpc:whole>
                      <wps:wsp>
                        <wps:cNvPr id="4" name="Ευθεία γραμμή σύνδεσης 4"/>
                        <wps:cNvCnPr/>
                        <wps:spPr>
                          <a:xfrm>
                            <a:off x="80467" y="431597"/>
                            <a:ext cx="5062118"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 name="Πλαίσιο κειμένου 5"/>
                        <wps:cNvSpPr txBox="1"/>
                        <wps:spPr>
                          <a:xfrm>
                            <a:off x="124358" y="226772"/>
                            <a:ext cx="446405" cy="205105"/>
                          </a:xfrm>
                          <a:prstGeom prst="rect">
                            <a:avLst/>
                          </a:prstGeom>
                          <a:solidFill>
                            <a:schemeClr val="lt1"/>
                          </a:solidFill>
                          <a:ln w="6350">
                            <a:solidFill>
                              <a:prstClr val="black"/>
                            </a:solidFill>
                          </a:ln>
                        </wps:spPr>
                        <wps:txbx>
                          <w:txbxContent>
                            <w:p w14:paraId="22183778" w14:textId="018CDAF3" w:rsidR="0005288E" w:rsidRPr="001F7C2E" w:rsidRDefault="0005288E">
                              <w:pPr>
                                <w:rPr>
                                  <w:rFonts w:ascii="Bradley Hand ITC" w:hAnsi="Bradley Hand ITC" w:cs="Aharoni"/>
                                  <w:b/>
                                  <w:bCs/>
                                  <w:sz w:val="20"/>
                                  <w:szCs w:val="20"/>
                                </w:rPr>
                              </w:pPr>
                              <w:r w:rsidRPr="001F7C2E">
                                <w:rPr>
                                  <w:rFonts w:ascii="Bradley Hand ITC" w:hAnsi="Bradley Hand ITC" w:cs="Aharoni"/>
                                  <w:b/>
                                  <w:bCs/>
                                  <w:sz w:val="20"/>
                                  <w:szCs w:val="20"/>
                                </w:rPr>
                                <w:t xml:space="preserve">FIL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6" name="Πλαίσιο κειμένου 5"/>
                        <wps:cNvSpPr txBox="1"/>
                        <wps:spPr>
                          <a:xfrm>
                            <a:off x="768595" y="223892"/>
                            <a:ext cx="453390" cy="204470"/>
                          </a:xfrm>
                          <a:prstGeom prst="rect">
                            <a:avLst/>
                          </a:prstGeom>
                          <a:solidFill>
                            <a:schemeClr val="lt1"/>
                          </a:solidFill>
                          <a:ln w="6350">
                            <a:solidFill>
                              <a:prstClr val="black"/>
                            </a:solidFill>
                          </a:ln>
                        </wps:spPr>
                        <wps:txbx>
                          <w:txbxContent>
                            <w:p w14:paraId="4C528133" w14:textId="2540C94B" w:rsidR="00BD4B58" w:rsidRPr="001F7C2E" w:rsidRDefault="00BD4B58" w:rsidP="00BD4B58">
                              <w:pPr>
                                <w:spacing w:line="256" w:lineRule="auto"/>
                                <w:rPr>
                                  <w:rFonts w:ascii="Bradley Hand ITC" w:eastAsia="Calibri" w:hAnsi="Bradley Hand ITC"/>
                                  <w:b/>
                                  <w:bCs/>
                                  <w:sz w:val="20"/>
                                  <w:szCs w:val="20"/>
                                </w:rPr>
                              </w:pPr>
                              <w:r w:rsidRPr="001F7C2E">
                                <w:rPr>
                                  <w:rFonts w:ascii="Bradley Hand ITC" w:eastAsia="Calibri" w:hAnsi="Bradley Hand ITC"/>
                                  <w:b/>
                                  <w:bCs/>
                                  <w:sz w:val="20"/>
                                  <w:szCs w:val="20"/>
                                </w:rPr>
                                <w:t xml:space="preserve">EDIT </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 name="Πλαίσιο κειμένου 5"/>
                        <wps:cNvSpPr txBox="1"/>
                        <wps:spPr>
                          <a:xfrm>
                            <a:off x="1430903" y="223892"/>
                            <a:ext cx="501015" cy="204470"/>
                          </a:xfrm>
                          <a:prstGeom prst="rect">
                            <a:avLst/>
                          </a:prstGeom>
                          <a:solidFill>
                            <a:schemeClr val="lt1"/>
                          </a:solidFill>
                          <a:ln w="6350">
                            <a:solidFill>
                              <a:prstClr val="black"/>
                            </a:solidFill>
                          </a:ln>
                        </wps:spPr>
                        <wps:txbx>
                          <w:txbxContent>
                            <w:p w14:paraId="5772FD93" w14:textId="1D793164" w:rsidR="00BD4B58" w:rsidRPr="001F7C2E" w:rsidRDefault="00BD4B58" w:rsidP="00BD4B58">
                              <w:pPr>
                                <w:spacing w:line="256" w:lineRule="auto"/>
                                <w:rPr>
                                  <w:rFonts w:ascii="Bradley Hand ITC" w:eastAsia="Calibri" w:hAnsi="Bradley Hand ITC"/>
                                  <w:b/>
                                  <w:bCs/>
                                  <w:sz w:val="20"/>
                                  <w:szCs w:val="20"/>
                                </w:rPr>
                              </w:pPr>
                              <w:r w:rsidRPr="001F7C2E">
                                <w:rPr>
                                  <w:rFonts w:ascii="Bradley Hand ITC" w:eastAsia="Calibri" w:hAnsi="Bradley Hand ITC"/>
                                  <w:b/>
                                  <w:bCs/>
                                  <w:sz w:val="20"/>
                                  <w:szCs w:val="20"/>
                                </w:rPr>
                                <w:t xml:space="preserve">VIEW </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9" name="Πλαίσιο κειμένου 5"/>
                        <wps:cNvSpPr txBox="1"/>
                        <wps:spPr>
                          <a:xfrm>
                            <a:off x="2857363" y="227127"/>
                            <a:ext cx="506730" cy="204470"/>
                          </a:xfrm>
                          <a:prstGeom prst="rect">
                            <a:avLst/>
                          </a:prstGeom>
                          <a:solidFill>
                            <a:schemeClr val="lt1"/>
                          </a:solidFill>
                          <a:ln w="6350">
                            <a:solidFill>
                              <a:prstClr val="black"/>
                            </a:solidFill>
                          </a:ln>
                        </wps:spPr>
                        <wps:txbx>
                          <w:txbxContent>
                            <w:p w14:paraId="60580D53" w14:textId="07317EDF" w:rsidR="00BD4B58" w:rsidRPr="001F7C2E" w:rsidRDefault="00BD4B58" w:rsidP="00BD4B58">
                              <w:pPr>
                                <w:spacing w:line="254" w:lineRule="auto"/>
                                <w:rPr>
                                  <w:rFonts w:ascii="Bradley Hand ITC" w:eastAsia="Calibri" w:hAnsi="Bradley Hand ITC"/>
                                  <w:b/>
                                  <w:bCs/>
                                  <w:sz w:val="20"/>
                                  <w:szCs w:val="20"/>
                                </w:rPr>
                              </w:pPr>
                              <w:r w:rsidRPr="001F7C2E">
                                <w:rPr>
                                  <w:rFonts w:ascii="Bradley Hand ITC" w:eastAsia="Calibri" w:hAnsi="Bradley Hand ITC"/>
                                  <w:b/>
                                  <w:bCs/>
                                  <w:sz w:val="20"/>
                                  <w:szCs w:val="20"/>
                                </w:rPr>
                                <w:t xml:space="preserve">HELP </w:t>
                              </w:r>
                            </w:p>
                          </w:txbxContent>
                        </wps:txbx>
                        <wps:bodyPr rot="0" spcFirstLastPara="0"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3" name="Εικόνα 13"/>
                          <pic:cNvPicPr>
                            <a:picLocks noChangeAspect="1"/>
                          </pic:cNvPicPr>
                        </pic:nvPicPr>
                        <pic:blipFill>
                          <a:blip r:embed="rId48"/>
                          <a:stretch>
                            <a:fillRect/>
                          </a:stretch>
                        </pic:blipFill>
                        <pic:spPr>
                          <a:xfrm>
                            <a:off x="4974332" y="245837"/>
                            <a:ext cx="165141" cy="165141"/>
                          </a:xfrm>
                          <a:prstGeom prst="rect">
                            <a:avLst/>
                          </a:prstGeom>
                        </pic:spPr>
                      </pic:pic>
                      <pic:pic xmlns:pic="http://schemas.openxmlformats.org/drawingml/2006/picture">
                        <pic:nvPicPr>
                          <pic:cNvPr id="14" name="Εικόνα 14"/>
                          <pic:cNvPicPr>
                            <a:picLocks noChangeAspect="1"/>
                          </pic:cNvPicPr>
                        </pic:nvPicPr>
                        <pic:blipFill>
                          <a:blip r:embed="rId49"/>
                          <a:stretch>
                            <a:fillRect/>
                          </a:stretch>
                        </pic:blipFill>
                        <pic:spPr>
                          <a:xfrm>
                            <a:off x="4822640" y="238522"/>
                            <a:ext cx="180952" cy="180952"/>
                          </a:xfrm>
                          <a:prstGeom prst="rect">
                            <a:avLst/>
                          </a:prstGeom>
                        </pic:spPr>
                      </pic:pic>
                      <wps:wsp>
                        <wps:cNvPr id="15" name="Πλαίσιο κειμένου 5"/>
                        <wps:cNvSpPr txBox="1"/>
                        <wps:spPr>
                          <a:xfrm>
                            <a:off x="180000" y="479926"/>
                            <a:ext cx="459740" cy="822182"/>
                          </a:xfrm>
                          <a:prstGeom prst="rect">
                            <a:avLst/>
                          </a:prstGeom>
                          <a:solidFill>
                            <a:schemeClr val="lt1"/>
                          </a:solidFill>
                          <a:ln w="6350">
                            <a:solidFill>
                              <a:prstClr val="black"/>
                            </a:solidFill>
                          </a:ln>
                        </wps:spPr>
                        <wps:txbx>
                          <w:txbxContent>
                            <w:p w14:paraId="19E03662" w14:textId="242474FF" w:rsidR="0093662A" w:rsidRDefault="0093662A" w:rsidP="0093662A">
                              <w:pPr>
                                <w:spacing w:after="0" w:line="256" w:lineRule="auto"/>
                                <w:rPr>
                                  <w:rFonts w:ascii="Bradley Hand ITC" w:eastAsia="Calibri" w:hAnsi="Bradley Hand ITC" w:cs="Aharoni"/>
                                  <w:b/>
                                  <w:bCs/>
                                  <w:sz w:val="20"/>
                                  <w:szCs w:val="20"/>
                                </w:rPr>
                              </w:pPr>
                              <w:r>
                                <w:rPr>
                                  <w:rFonts w:ascii="Bradley Hand ITC" w:eastAsia="Calibri" w:hAnsi="Bradley Hand ITC" w:cs="Aharoni"/>
                                  <w:b/>
                                  <w:bCs/>
                                  <w:sz w:val="20"/>
                                  <w:szCs w:val="20"/>
                                </w:rPr>
                                <w:t>Open</w:t>
                              </w:r>
                            </w:p>
                            <w:p w14:paraId="7FE5F9E1" w14:textId="0E12F716" w:rsidR="0093662A" w:rsidRDefault="0093662A" w:rsidP="0093662A">
                              <w:pPr>
                                <w:spacing w:after="0" w:line="256" w:lineRule="auto"/>
                                <w:rPr>
                                  <w:rFonts w:ascii="Bradley Hand ITC" w:eastAsia="Calibri" w:hAnsi="Bradley Hand ITC" w:cs="Aharoni"/>
                                  <w:b/>
                                  <w:bCs/>
                                  <w:sz w:val="20"/>
                                  <w:szCs w:val="20"/>
                                </w:rPr>
                              </w:pPr>
                              <w:r>
                                <w:rPr>
                                  <w:rFonts w:ascii="Bradley Hand ITC" w:eastAsia="Calibri" w:hAnsi="Bradley Hand ITC" w:cs="Aharoni"/>
                                  <w:b/>
                                  <w:bCs/>
                                  <w:sz w:val="20"/>
                                  <w:szCs w:val="20"/>
                                </w:rPr>
                                <w:t>Save</w:t>
                              </w:r>
                            </w:p>
                            <w:p w14:paraId="4DAFA680" w14:textId="6D22062A" w:rsidR="0093662A" w:rsidRDefault="0093662A" w:rsidP="0093662A">
                              <w:pPr>
                                <w:pBdr>
                                  <w:bottom w:val="single" w:sz="12" w:space="1" w:color="auto"/>
                                </w:pBdr>
                                <w:spacing w:after="0" w:line="256" w:lineRule="auto"/>
                                <w:rPr>
                                  <w:rFonts w:ascii="Bradley Hand ITC" w:eastAsia="Calibri" w:hAnsi="Bradley Hand ITC" w:cs="Aharoni"/>
                                  <w:b/>
                                  <w:bCs/>
                                  <w:sz w:val="20"/>
                                  <w:szCs w:val="20"/>
                                </w:rPr>
                              </w:pPr>
                              <w:r>
                                <w:rPr>
                                  <w:rFonts w:ascii="Bradley Hand ITC" w:eastAsia="Calibri" w:hAnsi="Bradley Hand ITC" w:cs="Aharoni"/>
                                  <w:b/>
                                  <w:bCs/>
                                  <w:sz w:val="20"/>
                                  <w:szCs w:val="20"/>
                                </w:rPr>
                                <w:t>Close</w:t>
                              </w:r>
                            </w:p>
                            <w:p w14:paraId="1EC04BBF" w14:textId="7F0A5200" w:rsidR="0093662A" w:rsidRDefault="0093662A" w:rsidP="0093662A">
                              <w:pPr>
                                <w:spacing w:after="0" w:line="256" w:lineRule="auto"/>
                                <w:rPr>
                                  <w:rFonts w:ascii="Bradley Hand ITC" w:eastAsia="Calibri" w:hAnsi="Bradley Hand ITC" w:cs="Aharoni"/>
                                  <w:b/>
                                  <w:bCs/>
                                  <w:sz w:val="20"/>
                                  <w:szCs w:val="20"/>
                                </w:rPr>
                              </w:pPr>
                              <w:r>
                                <w:rPr>
                                  <w:rFonts w:ascii="Bradley Hand ITC" w:eastAsia="Calibri" w:hAnsi="Bradley Hand ITC" w:cs="Aharoni"/>
                                  <w:b/>
                                  <w:bCs/>
                                  <w:sz w:val="20"/>
                                  <w:szCs w:val="20"/>
                                </w:rPr>
                                <w:t>EXIT</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6" name="Πλαίσιο κειμένου 5"/>
                        <wps:cNvSpPr txBox="1"/>
                        <wps:spPr>
                          <a:xfrm>
                            <a:off x="674557" y="509184"/>
                            <a:ext cx="920750" cy="975802"/>
                          </a:xfrm>
                          <a:prstGeom prst="rect">
                            <a:avLst/>
                          </a:prstGeom>
                          <a:solidFill>
                            <a:schemeClr val="lt1"/>
                          </a:solidFill>
                          <a:ln w="6350">
                            <a:solidFill>
                              <a:prstClr val="black"/>
                            </a:solidFill>
                          </a:ln>
                        </wps:spPr>
                        <wps:txbx>
                          <w:txbxContent>
                            <w:p w14:paraId="6AB6ECD4" w14:textId="588F546E" w:rsidR="0093662A" w:rsidRDefault="0093662A" w:rsidP="00A4318E">
                              <w:pPr>
                                <w:spacing w:after="0" w:line="254" w:lineRule="auto"/>
                                <w:ind w:right="71"/>
                                <w:jc w:val="center"/>
                                <w:rPr>
                                  <w:rFonts w:ascii="Bradley Hand ITC" w:eastAsia="Calibri" w:hAnsi="Bradley Hand ITC" w:cs="Aharoni"/>
                                  <w:b/>
                                  <w:bCs/>
                                  <w:sz w:val="20"/>
                                  <w:szCs w:val="20"/>
                                </w:rPr>
                              </w:pPr>
                              <w:r>
                                <w:rPr>
                                  <w:rFonts w:ascii="Bradley Hand ITC" w:eastAsia="Calibri" w:hAnsi="Bradley Hand ITC" w:cs="Aharoni"/>
                                  <w:b/>
                                  <w:bCs/>
                                  <w:sz w:val="20"/>
                                  <w:szCs w:val="20"/>
                                </w:rPr>
                                <w:t>Undo</w:t>
                              </w:r>
                            </w:p>
                            <w:p w14:paraId="0DA6D981" w14:textId="7D831829" w:rsidR="0093662A" w:rsidRDefault="0093662A" w:rsidP="00A4318E">
                              <w:pPr>
                                <w:pBdr>
                                  <w:bottom w:val="single" w:sz="6" w:space="1" w:color="auto"/>
                                </w:pBdr>
                                <w:spacing w:after="0" w:line="254" w:lineRule="auto"/>
                                <w:ind w:right="71"/>
                                <w:jc w:val="center"/>
                                <w:rPr>
                                  <w:rFonts w:ascii="Bradley Hand ITC" w:eastAsia="Calibri" w:hAnsi="Bradley Hand ITC" w:cs="Aharoni"/>
                                  <w:b/>
                                  <w:bCs/>
                                  <w:sz w:val="20"/>
                                  <w:szCs w:val="20"/>
                                </w:rPr>
                              </w:pPr>
                              <w:r>
                                <w:rPr>
                                  <w:rFonts w:ascii="Bradley Hand ITC" w:eastAsia="Calibri" w:hAnsi="Bradley Hand ITC" w:cs="Aharoni"/>
                                  <w:b/>
                                  <w:bCs/>
                                  <w:sz w:val="20"/>
                                  <w:szCs w:val="20"/>
                                </w:rPr>
                                <w:t>Redo</w:t>
                              </w:r>
                            </w:p>
                            <w:p w14:paraId="05B3B18E" w14:textId="76F9DD97" w:rsidR="0093662A" w:rsidRDefault="0093662A" w:rsidP="00A4318E">
                              <w:pPr>
                                <w:spacing w:after="0" w:line="254" w:lineRule="auto"/>
                                <w:ind w:right="71"/>
                                <w:jc w:val="center"/>
                                <w:rPr>
                                  <w:rFonts w:ascii="Bradley Hand ITC" w:eastAsia="Calibri" w:hAnsi="Bradley Hand ITC" w:cs="Aharoni"/>
                                  <w:b/>
                                  <w:bCs/>
                                  <w:sz w:val="20"/>
                                  <w:szCs w:val="20"/>
                                </w:rPr>
                              </w:pPr>
                              <w:r>
                                <w:rPr>
                                  <w:rFonts w:ascii="Bradley Hand ITC" w:eastAsia="Calibri" w:hAnsi="Bradley Hand ITC" w:cs="Aharoni"/>
                                  <w:b/>
                                  <w:bCs/>
                                  <w:sz w:val="20"/>
                                  <w:szCs w:val="20"/>
                                </w:rPr>
                                <w:t>Edit text</w:t>
                              </w:r>
                            </w:p>
                            <w:p w14:paraId="0916854D" w14:textId="700BE450" w:rsidR="00FE1CAE" w:rsidRDefault="0093662A" w:rsidP="00FE1CAE">
                              <w:pPr>
                                <w:pBdr>
                                  <w:bottom w:val="single" w:sz="6" w:space="1" w:color="auto"/>
                                </w:pBdr>
                                <w:spacing w:after="0" w:line="254" w:lineRule="auto"/>
                                <w:ind w:right="71"/>
                                <w:jc w:val="center"/>
                                <w:rPr>
                                  <w:rFonts w:ascii="Bradley Hand ITC" w:eastAsia="Calibri" w:hAnsi="Bradley Hand ITC" w:cs="Aharoni"/>
                                  <w:b/>
                                  <w:bCs/>
                                  <w:sz w:val="20"/>
                                  <w:szCs w:val="20"/>
                                </w:rPr>
                              </w:pPr>
                              <w:r>
                                <w:rPr>
                                  <w:rFonts w:ascii="Bradley Hand ITC" w:eastAsia="Calibri" w:hAnsi="Bradley Hand ITC" w:cs="Aharoni"/>
                                  <w:b/>
                                  <w:bCs/>
                                  <w:sz w:val="20"/>
                                  <w:szCs w:val="20"/>
                                </w:rPr>
                                <w:t>Copy</w:t>
                              </w:r>
                            </w:p>
                            <w:p w14:paraId="797A8DC3" w14:textId="15D230D0" w:rsidR="0093662A" w:rsidRDefault="0093662A" w:rsidP="00A4318E">
                              <w:pPr>
                                <w:spacing w:after="0" w:line="254" w:lineRule="auto"/>
                                <w:ind w:right="71"/>
                                <w:jc w:val="center"/>
                                <w:rPr>
                                  <w:rFonts w:ascii="Bradley Hand ITC" w:eastAsia="Calibri" w:hAnsi="Bradley Hand ITC" w:cs="Aharoni"/>
                                  <w:b/>
                                  <w:bCs/>
                                  <w:sz w:val="20"/>
                                  <w:szCs w:val="20"/>
                                </w:rPr>
                              </w:pPr>
                              <w:r>
                                <w:rPr>
                                  <w:rFonts w:ascii="Bradley Hand ITC" w:eastAsia="Calibri" w:hAnsi="Bradley Hand ITC" w:cs="Aharoni"/>
                                  <w:b/>
                                  <w:bCs/>
                                  <w:sz w:val="20"/>
                                  <w:szCs w:val="20"/>
                                </w:rPr>
                                <w:t>Preferences</w:t>
                              </w:r>
                              <w:r w:rsidR="00FD7D60">
                                <w:rPr>
                                  <w:rFonts w:ascii="Bradley Hand ITC" w:eastAsia="Calibri" w:hAnsi="Bradley Hand ITC" w:cs="Aharoni"/>
                                  <w:b/>
                                  <w:bCs/>
                                  <w:sz w:val="20"/>
                                  <w:szCs w:val="20"/>
                                </w:rPr>
                                <w:t>…</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7" name="Ισοσκελές τρίγωνο 17"/>
                        <wps:cNvSpPr/>
                        <wps:spPr>
                          <a:xfrm rot="10800000">
                            <a:off x="490119" y="410978"/>
                            <a:ext cx="58699" cy="98208"/>
                          </a:xfrm>
                          <a:prstGeom prst="triangle">
                            <a:avLst/>
                          </a:prstGeom>
                          <a:solidFill>
                            <a:schemeClr val="bg1">
                              <a:lumMod val="95000"/>
                            </a:schemeClr>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Ισοσκελές τρίγωνο 18"/>
                        <wps:cNvSpPr/>
                        <wps:spPr>
                          <a:xfrm rot="10800000">
                            <a:off x="1145609" y="399454"/>
                            <a:ext cx="58420" cy="97790"/>
                          </a:xfrm>
                          <a:prstGeom prst="triangle">
                            <a:avLst/>
                          </a:prstGeom>
                          <a:solidFill>
                            <a:schemeClr val="bg1">
                              <a:lumMod val="95000"/>
                            </a:schemeClr>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 name="Πλαίσιο κειμένου 5"/>
                        <wps:cNvSpPr txBox="1"/>
                        <wps:spPr>
                          <a:xfrm>
                            <a:off x="1138194" y="1423583"/>
                            <a:ext cx="567055" cy="588097"/>
                          </a:xfrm>
                          <a:prstGeom prst="rect">
                            <a:avLst/>
                          </a:prstGeom>
                          <a:solidFill>
                            <a:schemeClr val="lt1"/>
                          </a:solidFill>
                          <a:ln w="6350">
                            <a:solidFill>
                              <a:prstClr val="black"/>
                            </a:solidFill>
                          </a:ln>
                        </wps:spPr>
                        <wps:txbx>
                          <w:txbxContent>
                            <w:p w14:paraId="10DA67B2" w14:textId="0788861B" w:rsidR="00FD7D60" w:rsidRDefault="00FD7D60" w:rsidP="00FD7D60">
                              <w:pPr>
                                <w:spacing w:after="0" w:line="254" w:lineRule="auto"/>
                                <w:rPr>
                                  <w:rFonts w:ascii="Bradley Hand ITC" w:eastAsia="Calibri" w:hAnsi="Bradley Hand ITC" w:cs="Aharoni"/>
                                  <w:b/>
                                  <w:bCs/>
                                  <w:sz w:val="20"/>
                                  <w:szCs w:val="20"/>
                                </w:rPr>
                              </w:pPr>
                              <w:r>
                                <w:rPr>
                                  <w:rFonts w:ascii="Bradley Hand ITC" w:eastAsia="Calibri" w:hAnsi="Bradley Hand ITC" w:cs="Aharoni"/>
                                  <w:b/>
                                  <w:bCs/>
                                  <w:sz w:val="20"/>
                                  <w:szCs w:val="20"/>
                                </w:rPr>
                                <w:t>Path</w:t>
                              </w:r>
                            </w:p>
                            <w:p w14:paraId="1B400047" w14:textId="0C776DCB" w:rsidR="00FD7D60" w:rsidRDefault="00FD7D60" w:rsidP="00FD7D60">
                              <w:pPr>
                                <w:spacing w:after="0" w:line="254" w:lineRule="auto"/>
                                <w:rPr>
                                  <w:rFonts w:ascii="Bradley Hand ITC" w:eastAsia="Calibri" w:hAnsi="Bradley Hand ITC" w:cs="Aharoni"/>
                                  <w:b/>
                                  <w:bCs/>
                                  <w:sz w:val="20"/>
                                  <w:szCs w:val="20"/>
                                </w:rPr>
                              </w:pPr>
                              <w:r>
                                <w:rPr>
                                  <w:rFonts w:ascii="Bradley Hand ITC" w:eastAsia="Calibri" w:hAnsi="Bradley Hand ITC" w:cs="Aharoni"/>
                                  <w:b/>
                                  <w:bCs/>
                                  <w:sz w:val="20"/>
                                  <w:szCs w:val="20"/>
                                </w:rPr>
                                <w:t>Devices</w:t>
                              </w:r>
                            </w:p>
                            <w:p w14:paraId="5CED42D7" w14:textId="2FAE0138" w:rsidR="00FD7D60" w:rsidRDefault="00FD7D60" w:rsidP="00FD7D60">
                              <w:pPr>
                                <w:spacing w:after="0" w:line="254" w:lineRule="auto"/>
                                <w:rPr>
                                  <w:rFonts w:ascii="Bradley Hand ITC" w:eastAsia="Calibri" w:hAnsi="Bradley Hand ITC" w:cs="Aharoni"/>
                                  <w:b/>
                                  <w:bCs/>
                                  <w:sz w:val="20"/>
                                  <w:szCs w:val="20"/>
                                </w:rPr>
                              </w:pPr>
                              <w:r>
                                <w:rPr>
                                  <w:rFonts w:ascii="Bradley Hand ITC" w:eastAsia="Calibri" w:hAnsi="Bradley Hand ITC" w:cs="Aharoni"/>
                                  <w:b/>
                                  <w:bCs/>
                                  <w:sz w:val="20"/>
                                  <w:szCs w:val="20"/>
                                </w:rPr>
                                <w:t>…</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1" name="Πλαίσιο κειμένου 5"/>
                        <wps:cNvSpPr txBox="1"/>
                        <wps:spPr>
                          <a:xfrm>
                            <a:off x="1716192" y="535769"/>
                            <a:ext cx="785495" cy="671240"/>
                          </a:xfrm>
                          <a:prstGeom prst="rect">
                            <a:avLst/>
                          </a:prstGeom>
                          <a:solidFill>
                            <a:schemeClr val="lt1"/>
                          </a:solidFill>
                          <a:ln w="6350">
                            <a:solidFill>
                              <a:prstClr val="black"/>
                            </a:solidFill>
                          </a:ln>
                        </wps:spPr>
                        <wps:txbx>
                          <w:txbxContent>
                            <w:p w14:paraId="16E8BF1E" w14:textId="1F939F31" w:rsidR="00FE1CAE" w:rsidRDefault="00FE1CAE" w:rsidP="007B2D6F">
                              <w:pPr>
                                <w:spacing w:after="0" w:line="254" w:lineRule="auto"/>
                                <w:rPr>
                                  <w:rFonts w:ascii="Bradley Hand ITC" w:eastAsia="Calibri" w:hAnsi="Bradley Hand ITC" w:cs="Aharoni"/>
                                  <w:b/>
                                  <w:bCs/>
                                  <w:sz w:val="20"/>
                                  <w:szCs w:val="20"/>
                                </w:rPr>
                              </w:pPr>
                              <w:r>
                                <w:rPr>
                                  <w:rFonts w:ascii="Bradley Hand ITC" w:eastAsia="Calibri" w:hAnsi="Bradley Hand ITC" w:cs="Aharoni"/>
                                  <w:b/>
                                  <w:bCs/>
                                  <w:sz w:val="20"/>
                                  <w:szCs w:val="20"/>
                                </w:rPr>
                                <w:t>Nav tools</w:t>
                              </w:r>
                              <w:r w:rsidR="006A55E5">
                                <w:rPr>
                                  <w:rFonts w:ascii="Bradley Hand ITC" w:eastAsia="Calibri" w:hAnsi="Bradley Hand ITC" w:cs="Aharoni"/>
                                  <w:b/>
                                  <w:bCs/>
                                  <w:sz w:val="20"/>
                                  <w:szCs w:val="20"/>
                                </w:rPr>
                                <w:t>…</w:t>
                              </w:r>
                            </w:p>
                            <w:p w14:paraId="37E20461" w14:textId="7473F749" w:rsidR="00D7717A" w:rsidRDefault="002755FC" w:rsidP="007B2D6F">
                              <w:pPr>
                                <w:pBdr>
                                  <w:top w:val="single" w:sz="6" w:space="1" w:color="auto"/>
                                  <w:bottom w:val="single" w:sz="6" w:space="1" w:color="auto"/>
                                </w:pBdr>
                                <w:spacing w:after="0" w:line="254" w:lineRule="auto"/>
                                <w:rPr>
                                  <w:rFonts w:ascii="Bradley Hand ITC" w:eastAsia="Calibri" w:hAnsi="Bradley Hand ITC" w:cs="Aharoni"/>
                                  <w:b/>
                                  <w:bCs/>
                                  <w:sz w:val="20"/>
                                  <w:szCs w:val="20"/>
                                </w:rPr>
                              </w:pPr>
                              <w:r>
                                <w:rPr>
                                  <w:rFonts w:ascii="Bradley Hand ITC" w:eastAsia="Calibri" w:hAnsi="Bradley Hand ITC" w:cs="Aharoni"/>
                                  <w:b/>
                                  <w:bCs/>
                                  <w:sz w:val="20"/>
                                  <w:szCs w:val="20"/>
                                </w:rPr>
                                <w:t>Test mode</w:t>
                              </w:r>
                            </w:p>
                            <w:p w14:paraId="3B2552A5" w14:textId="2B676031" w:rsidR="00D7717A" w:rsidRDefault="00D7717A" w:rsidP="007B2D6F">
                              <w:pPr>
                                <w:spacing w:after="0" w:line="254" w:lineRule="auto"/>
                                <w:rPr>
                                  <w:rFonts w:ascii="Bradley Hand ITC" w:eastAsia="Calibri" w:hAnsi="Bradley Hand ITC" w:cs="Aharoni"/>
                                  <w:b/>
                                  <w:bCs/>
                                  <w:sz w:val="20"/>
                                  <w:szCs w:val="20"/>
                                </w:rPr>
                              </w:pPr>
                              <w:r w:rsidRPr="00D7717A">
                                <w:rPr>
                                  <w:rFonts w:ascii="Bradley Hand ITC" w:eastAsia="Calibri" w:hAnsi="Bradley Hand ITC" w:cs="Aharoni"/>
                                  <w:b/>
                                  <w:bCs/>
                                  <w:sz w:val="20"/>
                                  <w:szCs w:val="20"/>
                                </w:rPr>
                                <w:t xml:space="preserve"> </w:t>
                              </w:r>
                              <w:r>
                                <w:rPr>
                                  <w:rFonts w:ascii="Bradley Hand ITC" w:eastAsia="Calibri" w:hAnsi="Bradley Hand ITC" w:cs="Aharoni"/>
                                  <w:b/>
                                  <w:bCs/>
                                  <w:sz w:val="20"/>
                                  <w:szCs w:val="20"/>
                                </w:rPr>
                                <w:t>Tools…</w:t>
                              </w:r>
                            </w:p>
                            <w:p w14:paraId="16076F71" w14:textId="21E06520" w:rsidR="002755FC" w:rsidRDefault="002755FC" w:rsidP="002755FC">
                              <w:pPr>
                                <w:spacing w:line="252" w:lineRule="auto"/>
                                <w:rPr>
                                  <w:rFonts w:ascii="Bradley Hand ITC" w:eastAsia="Calibri" w:hAnsi="Bradley Hand ITC" w:cs="Aharoni"/>
                                  <w:b/>
                                  <w:bCs/>
                                  <w:sz w:val="20"/>
                                  <w:szCs w:val="20"/>
                                </w:rPr>
                              </w:pPr>
                            </w:p>
                            <w:p w14:paraId="176C741B" w14:textId="77777777" w:rsidR="002755FC" w:rsidRDefault="002755FC" w:rsidP="00FE1CAE">
                              <w:pPr>
                                <w:spacing w:line="254" w:lineRule="auto"/>
                                <w:rPr>
                                  <w:rFonts w:ascii="Bradley Hand ITC" w:eastAsia="Calibri" w:hAnsi="Bradley Hand ITC" w:cs="Aharoni"/>
                                  <w:b/>
                                  <w:bCs/>
                                  <w:sz w:val="20"/>
                                  <w:szCs w:val="20"/>
                                </w:rPr>
                              </w:pP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2" name="Ισοσκελές τρίγωνο 22"/>
                        <wps:cNvSpPr/>
                        <wps:spPr>
                          <a:xfrm rot="10800000">
                            <a:off x="1789040" y="422806"/>
                            <a:ext cx="58420" cy="97790"/>
                          </a:xfrm>
                          <a:prstGeom prst="triangle">
                            <a:avLst/>
                          </a:prstGeom>
                          <a:solidFill>
                            <a:schemeClr val="bg1">
                              <a:lumMod val="95000"/>
                            </a:schemeClr>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4" name="Πλαίσιο κειμένου 5"/>
                        <wps:cNvSpPr txBox="1"/>
                        <wps:spPr>
                          <a:xfrm>
                            <a:off x="3215807" y="464936"/>
                            <a:ext cx="525780" cy="559191"/>
                          </a:xfrm>
                          <a:prstGeom prst="rect">
                            <a:avLst/>
                          </a:prstGeom>
                          <a:solidFill>
                            <a:sysClr val="window" lastClr="FFFFFF"/>
                          </a:solidFill>
                          <a:ln w="6350">
                            <a:solidFill>
                              <a:prstClr val="black"/>
                            </a:solidFill>
                          </a:ln>
                        </wps:spPr>
                        <wps:txbx>
                          <w:txbxContent>
                            <w:p w14:paraId="0D2ECFC6" w14:textId="6EA18CC1" w:rsidR="006A55E5" w:rsidRDefault="006A55E5" w:rsidP="006A55E5">
                              <w:pPr>
                                <w:pBdr>
                                  <w:bottom w:val="single" w:sz="6" w:space="1" w:color="auto"/>
                                </w:pBdr>
                                <w:spacing w:line="252" w:lineRule="auto"/>
                                <w:rPr>
                                  <w:rFonts w:ascii="Bradley Hand ITC" w:eastAsia="Calibri" w:hAnsi="Bradley Hand ITC" w:cs="Aharoni"/>
                                  <w:b/>
                                  <w:bCs/>
                                  <w:sz w:val="20"/>
                                  <w:szCs w:val="20"/>
                                </w:rPr>
                              </w:pPr>
                              <w:r>
                                <w:rPr>
                                  <w:rFonts w:ascii="Bradley Hand ITC" w:eastAsia="Calibri" w:hAnsi="Bradley Hand ITC" w:cs="Aharoni"/>
                                  <w:b/>
                                  <w:bCs/>
                                  <w:sz w:val="20"/>
                                  <w:szCs w:val="20"/>
                                </w:rPr>
                                <w:t>Help…</w:t>
                              </w:r>
                            </w:p>
                            <w:p w14:paraId="57F5B45C" w14:textId="2D09DE4A" w:rsidR="006A55E5" w:rsidRDefault="006A55E5" w:rsidP="006A55E5">
                              <w:pPr>
                                <w:spacing w:line="252" w:lineRule="auto"/>
                                <w:rPr>
                                  <w:rFonts w:ascii="Bradley Hand ITC" w:eastAsia="Calibri" w:hAnsi="Bradley Hand ITC" w:cs="Aharoni"/>
                                  <w:b/>
                                  <w:bCs/>
                                  <w:sz w:val="20"/>
                                  <w:szCs w:val="20"/>
                                </w:rPr>
                              </w:pPr>
                              <w:r>
                                <w:rPr>
                                  <w:rFonts w:ascii="Bradley Hand ITC" w:eastAsia="Calibri" w:hAnsi="Bradley Hand ITC" w:cs="Aharoni"/>
                                  <w:b/>
                                  <w:bCs/>
                                  <w:sz w:val="20"/>
                                  <w:szCs w:val="20"/>
                                </w:rPr>
                                <w:t>About</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5" name="Ισοσκελές τρίγωνο 25"/>
                        <wps:cNvSpPr/>
                        <wps:spPr>
                          <a:xfrm rot="10800000">
                            <a:off x="3295376" y="411397"/>
                            <a:ext cx="58420" cy="97790"/>
                          </a:xfrm>
                          <a:prstGeom prst="triangle">
                            <a:avLst/>
                          </a:prstGeom>
                          <a:solidFill>
                            <a:schemeClr val="bg1">
                              <a:lumMod val="95000"/>
                            </a:schemeClr>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6" name="Πλαίσιο κειμένου 5"/>
                        <wps:cNvSpPr txBox="1"/>
                        <wps:spPr>
                          <a:xfrm>
                            <a:off x="2400939" y="501870"/>
                            <a:ext cx="514985" cy="749033"/>
                          </a:xfrm>
                          <a:prstGeom prst="rect">
                            <a:avLst/>
                          </a:prstGeom>
                          <a:solidFill>
                            <a:schemeClr val="lt1"/>
                          </a:solidFill>
                          <a:ln w="6350">
                            <a:solidFill>
                              <a:prstClr val="black"/>
                            </a:solidFill>
                          </a:ln>
                        </wps:spPr>
                        <wps:txbx>
                          <w:txbxContent>
                            <w:p w14:paraId="501D5AAD" w14:textId="378A60B9" w:rsidR="00955221" w:rsidRDefault="00955221" w:rsidP="006A55E5">
                              <w:pPr>
                                <w:spacing w:after="0" w:line="252" w:lineRule="auto"/>
                                <w:rPr>
                                  <w:rFonts w:ascii="Bradley Hand ITC" w:eastAsia="Calibri" w:hAnsi="Bradley Hand ITC" w:cs="Aharoni"/>
                                  <w:b/>
                                  <w:bCs/>
                                  <w:sz w:val="20"/>
                                  <w:szCs w:val="20"/>
                                </w:rPr>
                              </w:pPr>
                              <w:r>
                                <w:rPr>
                                  <w:rFonts w:ascii="Bradley Hand ITC" w:eastAsia="Calibri" w:hAnsi="Bradley Hand ITC" w:cs="Aharoni"/>
                                  <w:b/>
                                  <w:bCs/>
                                  <w:sz w:val="20"/>
                                  <w:szCs w:val="20"/>
                                </w:rPr>
                                <w:t>rotate</w:t>
                              </w:r>
                            </w:p>
                            <w:p w14:paraId="03A65BE4" w14:textId="3B12824B" w:rsidR="006A55E5" w:rsidRDefault="006A55E5" w:rsidP="006A55E5">
                              <w:pPr>
                                <w:spacing w:after="0" w:line="252" w:lineRule="auto"/>
                                <w:rPr>
                                  <w:rFonts w:ascii="Bradley Hand ITC" w:eastAsia="Calibri" w:hAnsi="Bradley Hand ITC" w:cs="Aharoni"/>
                                  <w:b/>
                                  <w:bCs/>
                                  <w:sz w:val="20"/>
                                  <w:szCs w:val="20"/>
                                </w:rPr>
                              </w:pPr>
                              <w:r>
                                <w:rPr>
                                  <w:rFonts w:ascii="Bradley Hand ITC" w:eastAsia="Calibri" w:hAnsi="Bradley Hand ITC" w:cs="Aharoni"/>
                                  <w:b/>
                                  <w:bCs/>
                                  <w:sz w:val="20"/>
                                  <w:szCs w:val="20"/>
                                </w:rPr>
                                <w:t>Zoom</w:t>
                              </w:r>
                            </w:p>
                            <w:p w14:paraId="051A20AC" w14:textId="1429F619" w:rsidR="006A55E5" w:rsidRDefault="006A55E5" w:rsidP="006A55E5">
                              <w:pPr>
                                <w:spacing w:after="0" w:line="252" w:lineRule="auto"/>
                                <w:rPr>
                                  <w:rFonts w:ascii="Bradley Hand ITC" w:eastAsia="Calibri" w:hAnsi="Bradley Hand ITC" w:cs="Aharoni"/>
                                  <w:b/>
                                  <w:bCs/>
                                  <w:sz w:val="20"/>
                                  <w:szCs w:val="20"/>
                                </w:rPr>
                              </w:pPr>
                              <w:r>
                                <w:rPr>
                                  <w:rFonts w:ascii="Bradley Hand ITC" w:eastAsia="Calibri" w:hAnsi="Bradley Hand ITC" w:cs="Aharoni"/>
                                  <w:b/>
                                  <w:bCs/>
                                  <w:sz w:val="20"/>
                                  <w:szCs w:val="20"/>
                                </w:rPr>
                                <w:t>Pan</w:t>
                              </w:r>
                            </w:p>
                            <w:p w14:paraId="65AA8992" w14:textId="5242963D" w:rsidR="006A55E5" w:rsidRDefault="006A55E5" w:rsidP="006A55E5">
                              <w:pPr>
                                <w:spacing w:after="0" w:line="252" w:lineRule="auto"/>
                                <w:rPr>
                                  <w:rFonts w:ascii="Bradley Hand ITC" w:eastAsia="Calibri" w:hAnsi="Bradley Hand ITC" w:cs="Aharoni"/>
                                  <w:b/>
                                  <w:bCs/>
                                  <w:sz w:val="20"/>
                                  <w:szCs w:val="20"/>
                                </w:rPr>
                              </w:pPr>
                              <w:r>
                                <w:rPr>
                                  <w:rFonts w:ascii="Bradley Hand ITC" w:eastAsia="Calibri" w:hAnsi="Bradley Hand ITC" w:cs="Aharoni"/>
                                  <w:b/>
                                  <w:bCs/>
                                  <w:sz w:val="20"/>
                                  <w:szCs w:val="20"/>
                                </w:rPr>
                                <w:t>reset</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7" name="Πλαίσιο κειμένου 5"/>
                        <wps:cNvSpPr txBox="1"/>
                        <wps:spPr>
                          <a:xfrm>
                            <a:off x="1847460" y="1185064"/>
                            <a:ext cx="1122680" cy="453390"/>
                          </a:xfrm>
                          <a:prstGeom prst="rect">
                            <a:avLst/>
                          </a:prstGeom>
                          <a:solidFill>
                            <a:schemeClr val="lt1"/>
                          </a:solidFill>
                          <a:ln w="6350">
                            <a:solidFill>
                              <a:prstClr val="black"/>
                            </a:solidFill>
                          </a:ln>
                        </wps:spPr>
                        <wps:txbx>
                          <w:txbxContent>
                            <w:p w14:paraId="000D3618" w14:textId="7B52FB11" w:rsidR="006A55E5" w:rsidRDefault="002755FC" w:rsidP="002755FC">
                              <w:pPr>
                                <w:pBdr>
                                  <w:bottom w:val="single" w:sz="6" w:space="1" w:color="auto"/>
                                </w:pBdr>
                                <w:spacing w:after="0" w:line="252" w:lineRule="auto"/>
                                <w:rPr>
                                  <w:rFonts w:ascii="Bradley Hand ITC" w:eastAsia="Calibri" w:hAnsi="Bradley Hand ITC" w:cs="Aharoni"/>
                                  <w:b/>
                                  <w:bCs/>
                                  <w:sz w:val="20"/>
                                  <w:szCs w:val="20"/>
                                </w:rPr>
                              </w:pPr>
                              <w:r>
                                <w:rPr>
                                  <w:rFonts w:ascii="Bradley Hand ITC" w:eastAsia="Calibri" w:hAnsi="Bradley Hand ITC" w:cs="Aharoni"/>
                                  <w:b/>
                                  <w:bCs/>
                                  <w:sz w:val="20"/>
                                  <w:szCs w:val="20"/>
                                </w:rPr>
                                <w:t>Car systems…</w:t>
                              </w:r>
                            </w:p>
                            <w:p w14:paraId="6F40CE92" w14:textId="5F996E71" w:rsidR="002755FC" w:rsidRDefault="002755FC" w:rsidP="002755FC">
                              <w:pPr>
                                <w:spacing w:after="0" w:line="252" w:lineRule="auto"/>
                                <w:rPr>
                                  <w:rFonts w:ascii="Bradley Hand ITC" w:eastAsia="Calibri" w:hAnsi="Bradley Hand ITC" w:cs="Aharoni"/>
                                  <w:b/>
                                  <w:bCs/>
                                  <w:sz w:val="20"/>
                                  <w:szCs w:val="20"/>
                                </w:rPr>
                              </w:pPr>
                              <w:r>
                                <w:rPr>
                                  <w:rFonts w:ascii="Bradley Hand ITC" w:eastAsia="Calibri" w:hAnsi="Bradley Hand ITC" w:cs="Aharoni"/>
                                  <w:b/>
                                  <w:bCs/>
                                  <w:sz w:val="20"/>
                                  <w:szCs w:val="20"/>
                                </w:rPr>
                                <w:t>Student</w:t>
                              </w:r>
                              <w:r w:rsidR="00061F37">
                                <w:rPr>
                                  <w:rFonts w:ascii="Bradley Hand ITC" w:eastAsia="Calibri" w:hAnsi="Bradley Hand ITC" w:cs="Aharoni"/>
                                  <w:b/>
                                  <w:bCs/>
                                  <w:sz w:val="20"/>
                                  <w:szCs w:val="20"/>
                                </w:rPr>
                                <w:t>’s</w:t>
                              </w:r>
                              <w:r>
                                <w:rPr>
                                  <w:rFonts w:ascii="Bradley Hand ITC" w:eastAsia="Calibri" w:hAnsi="Bradley Hand ITC" w:cs="Aharoni"/>
                                  <w:b/>
                                  <w:bCs/>
                                  <w:sz w:val="20"/>
                                  <w:szCs w:val="20"/>
                                </w:rPr>
                                <w:t xml:space="preserve"> Level…</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8" name="Πλαίσιο κειμένου 5"/>
                        <wps:cNvSpPr txBox="1"/>
                        <wps:spPr>
                          <a:xfrm>
                            <a:off x="2140472" y="216577"/>
                            <a:ext cx="516255" cy="204470"/>
                          </a:xfrm>
                          <a:prstGeom prst="rect">
                            <a:avLst/>
                          </a:prstGeom>
                          <a:solidFill>
                            <a:schemeClr val="lt1"/>
                          </a:solidFill>
                          <a:ln w="6350">
                            <a:solidFill>
                              <a:schemeClr val="tx1">
                                <a:lumMod val="50000"/>
                                <a:lumOff val="50000"/>
                              </a:schemeClr>
                            </a:solidFill>
                          </a:ln>
                        </wps:spPr>
                        <wps:txbx>
                          <w:txbxContent>
                            <w:p w14:paraId="1964AB48" w14:textId="369ED046" w:rsidR="002755FC" w:rsidRPr="002755FC" w:rsidRDefault="002755FC" w:rsidP="002755FC">
                              <w:pPr>
                                <w:spacing w:line="254" w:lineRule="auto"/>
                                <w:rPr>
                                  <w:rFonts w:ascii="Bradley Hand ITC" w:eastAsia="Calibri" w:hAnsi="Bradley Hand ITC"/>
                                  <w:b/>
                                  <w:bCs/>
                                  <w:color w:val="7F7F7F" w:themeColor="text1" w:themeTint="80"/>
                                  <w:sz w:val="20"/>
                                  <w:szCs w:val="20"/>
                                </w:rPr>
                              </w:pPr>
                              <w:r w:rsidRPr="002755FC">
                                <w:rPr>
                                  <w:rFonts w:ascii="Bradley Hand ITC" w:eastAsia="Calibri" w:hAnsi="Bradley Hand ITC"/>
                                  <w:b/>
                                  <w:bCs/>
                                  <w:color w:val="7F7F7F" w:themeColor="text1" w:themeTint="80"/>
                                  <w:sz w:val="20"/>
                                  <w:szCs w:val="20"/>
                                </w:rPr>
                                <w:t>QUI</w:t>
                              </w:r>
                              <w:r w:rsidR="00B46EDC">
                                <w:rPr>
                                  <w:rFonts w:ascii="Bradley Hand ITC" w:eastAsia="Calibri" w:hAnsi="Bradley Hand ITC"/>
                                  <w:b/>
                                  <w:bCs/>
                                  <w:color w:val="7F7F7F" w:themeColor="text1" w:themeTint="80"/>
                                  <w:sz w:val="20"/>
                                  <w:szCs w:val="20"/>
                                </w:rPr>
                                <w:t>Z</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9" name="Πλαίσιο κειμένου 5"/>
                        <wps:cNvSpPr txBox="1"/>
                        <wps:spPr>
                          <a:xfrm>
                            <a:off x="2827800" y="1272848"/>
                            <a:ext cx="904875" cy="910052"/>
                          </a:xfrm>
                          <a:prstGeom prst="rect">
                            <a:avLst/>
                          </a:prstGeom>
                          <a:solidFill>
                            <a:schemeClr val="lt1"/>
                          </a:solidFill>
                          <a:ln w="6350">
                            <a:solidFill>
                              <a:prstClr val="black"/>
                            </a:solidFill>
                          </a:ln>
                        </wps:spPr>
                        <wps:txbx>
                          <w:txbxContent>
                            <w:p w14:paraId="16E7C528" w14:textId="77777777" w:rsidR="00D7717A" w:rsidRDefault="00D7717A" w:rsidP="00D7717A">
                              <w:pPr>
                                <w:spacing w:after="0" w:line="252" w:lineRule="auto"/>
                                <w:rPr>
                                  <w:rFonts w:ascii="Bradley Hand ITC" w:eastAsia="Calibri" w:hAnsi="Bradley Hand ITC" w:cs="Aharoni"/>
                                  <w:b/>
                                  <w:bCs/>
                                  <w:sz w:val="20"/>
                                  <w:szCs w:val="20"/>
                                </w:rPr>
                              </w:pPr>
                              <w:r w:rsidRPr="00D7717A">
                                <w:rPr>
                                  <w:rFonts w:ascii="Bradley Hand ITC" w:eastAsia="Calibri" w:hAnsi="Bradley Hand ITC" w:cs="Aharoni"/>
                                  <w:b/>
                                  <w:bCs/>
                                  <w:sz w:val="20"/>
                                  <w:szCs w:val="20"/>
                                </w:rPr>
                                <w:t>break system</w:t>
                              </w:r>
                            </w:p>
                            <w:p w14:paraId="7A83A4B5" w14:textId="586AA199" w:rsidR="00D7717A" w:rsidRDefault="00D7717A" w:rsidP="00D7717A">
                              <w:pPr>
                                <w:spacing w:after="0" w:line="252" w:lineRule="auto"/>
                                <w:rPr>
                                  <w:rFonts w:ascii="Bradley Hand ITC" w:eastAsia="Calibri" w:hAnsi="Bradley Hand ITC" w:cs="Aharoni"/>
                                  <w:b/>
                                  <w:bCs/>
                                  <w:sz w:val="20"/>
                                  <w:szCs w:val="20"/>
                                </w:rPr>
                              </w:pPr>
                              <w:r>
                                <w:rPr>
                                  <w:rFonts w:ascii="Bradley Hand ITC" w:eastAsia="Calibri" w:hAnsi="Bradley Hand ITC" w:cs="Aharoni"/>
                                  <w:b/>
                                  <w:bCs/>
                                  <w:sz w:val="20"/>
                                  <w:szCs w:val="20"/>
                                </w:rPr>
                                <w:t>clutch</w:t>
                              </w:r>
                            </w:p>
                            <w:p w14:paraId="3E6B67A4" w14:textId="200853CD" w:rsidR="00D7717A" w:rsidRDefault="00D7717A" w:rsidP="00D7717A">
                              <w:pPr>
                                <w:spacing w:after="0" w:line="252" w:lineRule="auto"/>
                                <w:rPr>
                                  <w:rFonts w:ascii="Bradley Hand ITC" w:eastAsia="Calibri" w:hAnsi="Bradley Hand ITC" w:cs="Aharoni"/>
                                  <w:b/>
                                  <w:bCs/>
                                  <w:sz w:val="20"/>
                                  <w:szCs w:val="20"/>
                                </w:rPr>
                              </w:pPr>
                              <w:r w:rsidRPr="00D7717A">
                                <w:rPr>
                                  <w:rFonts w:ascii="Bradley Hand ITC" w:eastAsia="Calibri" w:hAnsi="Bradley Hand ITC" w:cs="Aharoni"/>
                                  <w:b/>
                                  <w:bCs/>
                                  <w:sz w:val="20"/>
                                  <w:szCs w:val="20"/>
                                </w:rPr>
                                <w:t>engine</w:t>
                              </w:r>
                            </w:p>
                            <w:p w14:paraId="02F8DB79" w14:textId="77777777" w:rsidR="00D7717A" w:rsidRDefault="00D7717A" w:rsidP="00D7717A">
                              <w:pPr>
                                <w:spacing w:after="0" w:line="252" w:lineRule="auto"/>
                                <w:rPr>
                                  <w:rFonts w:ascii="Bradley Hand ITC" w:eastAsia="Calibri" w:hAnsi="Bradley Hand ITC" w:cs="Aharoni"/>
                                  <w:b/>
                                  <w:bCs/>
                                  <w:sz w:val="20"/>
                                  <w:szCs w:val="20"/>
                                </w:rPr>
                              </w:pPr>
                              <w:r w:rsidRPr="00D7717A">
                                <w:rPr>
                                  <w:rFonts w:ascii="Bradley Hand ITC" w:eastAsia="Calibri" w:hAnsi="Bradley Hand ITC" w:cs="Aharoni"/>
                                  <w:b/>
                                  <w:bCs/>
                                  <w:sz w:val="20"/>
                                  <w:szCs w:val="20"/>
                                </w:rPr>
                                <w:t xml:space="preserve"> gear</w:t>
                              </w:r>
                              <w:r>
                                <w:rPr>
                                  <w:rFonts w:ascii="Bradley Hand ITC" w:eastAsia="Calibri" w:hAnsi="Bradley Hand ITC" w:cs="Aharoni"/>
                                  <w:b/>
                                  <w:bCs/>
                                  <w:sz w:val="20"/>
                                  <w:szCs w:val="20"/>
                                </w:rPr>
                                <w:t>box</w:t>
                              </w:r>
                            </w:p>
                            <w:p w14:paraId="42F01C45" w14:textId="1D27B058" w:rsidR="00D7717A" w:rsidRDefault="00D7717A" w:rsidP="00D7717A">
                              <w:pPr>
                                <w:spacing w:after="0" w:line="252" w:lineRule="auto"/>
                                <w:rPr>
                                  <w:rFonts w:ascii="Bradley Hand ITC" w:eastAsia="Calibri" w:hAnsi="Bradley Hand ITC" w:cs="Aharoni"/>
                                  <w:b/>
                                  <w:bCs/>
                                  <w:sz w:val="20"/>
                                  <w:szCs w:val="20"/>
                                </w:rPr>
                              </w:pPr>
                              <w:r>
                                <w:rPr>
                                  <w:rFonts w:ascii="Bradley Hand ITC" w:eastAsia="Calibri" w:hAnsi="Bradley Hand ITC" w:cs="Aharoni"/>
                                  <w:b/>
                                  <w:bCs/>
                                  <w:sz w:val="20"/>
                                  <w:szCs w:val="20"/>
                                </w:rPr>
                                <w:t>other…</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30" name="Πλαίσιο κειμένου 5"/>
                        <wps:cNvSpPr txBox="1"/>
                        <wps:spPr>
                          <a:xfrm>
                            <a:off x="1790792" y="1547990"/>
                            <a:ext cx="1002030" cy="397853"/>
                          </a:xfrm>
                          <a:prstGeom prst="rect">
                            <a:avLst/>
                          </a:prstGeom>
                          <a:solidFill>
                            <a:schemeClr val="lt1"/>
                          </a:solidFill>
                          <a:ln w="6350">
                            <a:solidFill>
                              <a:prstClr val="black"/>
                            </a:solidFill>
                          </a:ln>
                        </wps:spPr>
                        <wps:txbx>
                          <w:txbxContent>
                            <w:p w14:paraId="1B274E89" w14:textId="02E3BDD4" w:rsidR="00D7717A" w:rsidRDefault="00D7717A" w:rsidP="00061F37">
                              <w:pPr>
                                <w:spacing w:after="0" w:line="252" w:lineRule="auto"/>
                                <w:rPr>
                                  <w:rFonts w:ascii="Bradley Hand ITC" w:eastAsia="Calibri" w:hAnsi="Bradley Hand ITC" w:cs="Aharoni"/>
                                  <w:b/>
                                  <w:bCs/>
                                  <w:sz w:val="20"/>
                                  <w:szCs w:val="20"/>
                                </w:rPr>
                              </w:pPr>
                              <w:r>
                                <w:rPr>
                                  <w:rFonts w:ascii="Bradley Hand ITC" w:eastAsia="Calibri" w:hAnsi="Bradley Hand ITC" w:cs="Aharoni"/>
                                  <w:b/>
                                  <w:bCs/>
                                  <w:sz w:val="20"/>
                                  <w:szCs w:val="20"/>
                                </w:rPr>
                                <w:t>Easy mode</w:t>
                              </w:r>
                            </w:p>
                            <w:p w14:paraId="75F6204A" w14:textId="2C95B80D" w:rsidR="00D7717A" w:rsidRDefault="00D7717A" w:rsidP="00061F37">
                              <w:pPr>
                                <w:spacing w:after="0" w:line="252" w:lineRule="auto"/>
                                <w:rPr>
                                  <w:rFonts w:ascii="Bradley Hand ITC" w:eastAsia="Calibri" w:hAnsi="Bradley Hand ITC" w:cs="Aharoni"/>
                                  <w:b/>
                                  <w:bCs/>
                                  <w:sz w:val="20"/>
                                  <w:szCs w:val="20"/>
                                </w:rPr>
                              </w:pPr>
                              <w:r>
                                <w:rPr>
                                  <w:rFonts w:ascii="Bradley Hand ITC" w:eastAsia="Calibri" w:hAnsi="Bradley Hand ITC" w:cs="Aharoni"/>
                                  <w:b/>
                                  <w:bCs/>
                                  <w:sz w:val="20"/>
                                  <w:szCs w:val="20"/>
                                </w:rPr>
                                <w:t>Extensive mode</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31" name="Πλαίσιο κειμένου 5"/>
                        <wps:cNvSpPr txBox="1"/>
                        <wps:spPr>
                          <a:xfrm>
                            <a:off x="5069433" y="765216"/>
                            <a:ext cx="307340" cy="1894205"/>
                          </a:xfrm>
                          <a:prstGeom prst="rect">
                            <a:avLst/>
                          </a:prstGeom>
                          <a:solidFill>
                            <a:sysClr val="window" lastClr="FFFFFF"/>
                          </a:solidFill>
                          <a:ln w="6350">
                            <a:solidFill>
                              <a:prstClr val="black"/>
                            </a:solidFill>
                          </a:ln>
                        </wps:spPr>
                        <wps:txbx>
                          <w:txbxContent>
                            <w:p w14:paraId="3EE6316A" w14:textId="0C34888F" w:rsidR="00955221" w:rsidRDefault="00955221" w:rsidP="00341C9C">
                              <w:pPr>
                                <w:spacing w:line="254" w:lineRule="auto"/>
                                <w:rPr>
                                  <w:rFonts w:ascii="Bradley Hand ITC" w:eastAsia="Calibri" w:hAnsi="Bradley Hand ITC" w:cs="Aharoni"/>
                                  <w:b/>
                                  <w:bCs/>
                                  <w:sz w:val="20"/>
                                  <w:szCs w:val="20"/>
                                </w:rPr>
                              </w:pPr>
                              <w:r>
                                <w:rPr>
                                  <w:rFonts w:ascii="Bradley Hand ITC" w:eastAsia="Calibri" w:hAnsi="Bradley Hand ITC" w:cs="Aharoni"/>
                                  <w:b/>
                                  <w:bCs/>
                                  <w:sz w:val="20"/>
                                  <w:szCs w:val="20"/>
                                </w:rPr>
                                <w:t xml:space="preserve">|          |     S I </w:t>
                              </w:r>
                              <w:r w:rsidR="007B2D6F">
                                <w:rPr>
                                  <w:rFonts w:ascii="Bradley Hand ITC" w:eastAsia="Calibri" w:hAnsi="Bradley Hand ITC" w:cs="Aharoni"/>
                                  <w:b/>
                                  <w:bCs/>
                                  <w:sz w:val="20"/>
                                  <w:szCs w:val="20"/>
                                </w:rPr>
                                <w:t>d</w:t>
                              </w:r>
                              <w:r>
                                <w:rPr>
                                  <w:rFonts w:ascii="Bradley Hand ITC" w:eastAsia="Calibri" w:hAnsi="Bradley Hand ITC" w:cs="Aharoni"/>
                                  <w:b/>
                                  <w:bCs/>
                                  <w:sz w:val="20"/>
                                  <w:szCs w:val="20"/>
                                </w:rPr>
                                <w:t xml:space="preserve"> </w:t>
                              </w:r>
                              <w:r w:rsidR="007B2D6F">
                                <w:rPr>
                                  <w:rFonts w:ascii="Bradley Hand ITC" w:eastAsia="Calibri" w:hAnsi="Bradley Hand ITC" w:cs="Aharoni"/>
                                  <w:b/>
                                  <w:bCs/>
                                  <w:sz w:val="20"/>
                                  <w:szCs w:val="20"/>
                                </w:rPr>
                                <w:t>e</w:t>
                              </w:r>
                              <w:r>
                                <w:rPr>
                                  <w:rFonts w:ascii="Bradley Hand ITC" w:eastAsia="Calibri" w:hAnsi="Bradley Hand ITC" w:cs="Aharoni"/>
                                  <w:b/>
                                  <w:bCs/>
                                  <w:sz w:val="20"/>
                                  <w:szCs w:val="20"/>
                                </w:rPr>
                                <w:t xml:space="preserve"> </w:t>
                              </w:r>
                              <w:r w:rsidR="007B2D6F">
                                <w:rPr>
                                  <w:rFonts w:ascii="Bradley Hand ITC" w:eastAsia="Calibri" w:hAnsi="Bradley Hand ITC" w:cs="Aharoni"/>
                                  <w:b/>
                                  <w:bCs/>
                                  <w:sz w:val="20"/>
                                  <w:szCs w:val="20"/>
                                </w:rPr>
                                <w:t>b</w:t>
                              </w:r>
                              <w:r>
                                <w:rPr>
                                  <w:rFonts w:ascii="Bradley Hand ITC" w:eastAsia="Calibri" w:hAnsi="Bradley Hand ITC" w:cs="Aharoni"/>
                                  <w:b/>
                                  <w:bCs/>
                                  <w:sz w:val="20"/>
                                  <w:szCs w:val="20"/>
                                </w:rPr>
                                <w:t xml:space="preserve"> </w:t>
                              </w:r>
                              <w:r w:rsidR="007B2D6F">
                                <w:rPr>
                                  <w:rFonts w:ascii="Bradley Hand ITC" w:eastAsia="Calibri" w:hAnsi="Bradley Hand ITC" w:cs="Aharoni"/>
                                  <w:b/>
                                  <w:bCs/>
                                  <w:sz w:val="20"/>
                                  <w:szCs w:val="20"/>
                                </w:rPr>
                                <w:t>a</w:t>
                              </w:r>
                              <w:r>
                                <w:rPr>
                                  <w:rFonts w:ascii="Bradley Hand ITC" w:eastAsia="Calibri" w:hAnsi="Bradley Hand ITC" w:cs="Aharoni"/>
                                  <w:b/>
                                  <w:bCs/>
                                  <w:sz w:val="20"/>
                                  <w:szCs w:val="20"/>
                                </w:rPr>
                                <w:t xml:space="preserve"> </w:t>
                              </w:r>
                              <w:r w:rsidR="007B2D6F">
                                <w:rPr>
                                  <w:rFonts w:ascii="Bradley Hand ITC" w:eastAsia="Calibri" w:hAnsi="Bradley Hand ITC" w:cs="Aharoni"/>
                                  <w:b/>
                                  <w:bCs/>
                                  <w:sz w:val="20"/>
                                  <w:szCs w:val="20"/>
                                </w:rPr>
                                <w:t>r</w:t>
                              </w:r>
                              <w:r>
                                <w:rPr>
                                  <w:rFonts w:ascii="Bradley Hand ITC" w:eastAsia="Calibri" w:hAnsi="Bradley Hand ITC" w:cs="Aharoni"/>
                                  <w:b/>
                                  <w:bCs/>
                                  <w:sz w:val="20"/>
                                  <w:szCs w:val="20"/>
                                </w:rPr>
                                <w:t xml:space="preserve">   |            |</w:t>
                              </w:r>
                            </w:p>
                          </w:txbxContent>
                        </wps:txbx>
                        <wps:bodyPr rot="0" spcFirstLastPara="0" vert="vert"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34" name="Εικόνα 34"/>
                          <pic:cNvPicPr>
                            <a:picLocks noChangeAspect="1"/>
                          </pic:cNvPicPr>
                        </pic:nvPicPr>
                        <pic:blipFill>
                          <a:blip r:embed="rId50"/>
                          <a:stretch>
                            <a:fillRect/>
                          </a:stretch>
                        </pic:blipFill>
                        <pic:spPr>
                          <a:xfrm>
                            <a:off x="4551109" y="42567"/>
                            <a:ext cx="706408" cy="134554"/>
                          </a:xfrm>
                          <a:prstGeom prst="rect">
                            <a:avLst/>
                          </a:prstGeom>
                        </pic:spPr>
                      </pic:pic>
                    </wpc:wpc>
                  </a:graphicData>
                </a:graphic>
              </wp:inline>
            </w:drawing>
          </mc:Choice>
          <mc:Fallback>
            <w:pict>
              <v:group w14:anchorId="6687A3D8" id="Καμβάς 1" o:spid="_x0000_s1026" editas="canvas" style="width:429.35pt;height:242.25pt;mso-position-horizontal-relative:char;mso-position-vertical-relative:line" coordsize="54527,307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&#1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527;height:30765;visibility:visible;mso-wrap-style:square" filled="t" stroked="t" strokecolor="black [3213]">
                  <v:fill o:detectmouseclick="t"/>
                  <v:path o:connecttype="none"/>
                </v:shape>
                <v:line id="Ευθεία γραμμή σύνδεσης 4" o:spid="_x0000_s1028" style="position:absolute;visibility:visible;mso-wrap-style:square" from="804,4315" to="51425,43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" strokecolor="#4472c4 [3204]" strokeweight=".5pt">
                  <v:stroke joinstyle="miter"/>
                </v:line>
                <v:shapetype id="_x0000_t202" coordsize="21600,21600" o:spt="202" path="m,l,21600r21600,l21600,xe">
                  <v:stroke joinstyle="miter"/>
                  <v:path gradientshapeok="t" o:connecttype="rect"/>
                </v:shapetype>
                <v:shape id="Πλαίσιο κειμένου 5" o:spid="_x0000_s1029" type="#_x0000_t202" style="position:absolute;left:1243;top:2267;width:4464;height:205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" fillcolor="white [3201]" strokeweight=".5pt">
                  <v:textbox>
                    <w:txbxContent>
                      <w:p w14:paraId="22183778" w14:textId="018CDAF3" w:rsidR="0005288E" w:rsidRPr="001F7C2E" w:rsidRDefault="0005288E">
                        <w:pPr>
                          <w:rPr>
                            <w:rFonts w:ascii="Bradley Hand ITC" w:hAnsi="Bradley Hand ITC" w:cs="Aharoni"/>
                            <w:b/>
                            <w:bCs/>
                            <w:sz w:val="20"/>
                            <w:szCs w:val="20"/>
                          </w:rPr>
                        </w:pPr>
                        <w:r w:rsidRPr="001F7C2E">
                          <w:rPr>
                            <w:rFonts w:ascii="Bradley Hand ITC" w:hAnsi="Bradley Hand ITC" w:cs="Aharoni"/>
                            <w:b/>
                            <w:bCs/>
                            <w:sz w:val="20"/>
                            <w:szCs w:val="20"/>
                          </w:rPr>
                          <w:t xml:space="preserve">FILE </w:t>
                        </w:r>
                      </w:p>
                    </w:txbxContent>
                  </v:textbox>
                </v:shape>
                <v:shape id="Πλαίσιο κειμένου 5" o:spid="_x0000_s1030" type="#_x0000_t202" style="position:absolute;left:7685;top:2238;width:4534;height:204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" fillcolor="white [3201]" strokeweight=".5pt">
                  <v:textbox>
                    <w:txbxContent>
                      <w:p w14:paraId="4C528133" w14:textId="2540C94B" w:rsidR="00BD4B58" w:rsidRPr="001F7C2E" w:rsidRDefault="00BD4B58" w:rsidP="00BD4B58">
                        <w:pPr>
                          <w:spacing w:line="256" w:lineRule="auto"/>
                          <w:rPr>
                            <w:rFonts w:ascii="Bradley Hand ITC" w:eastAsia="Calibri" w:hAnsi="Bradley Hand ITC"/>
                            <w:b/>
                            <w:bCs/>
                            <w:sz w:val="20"/>
                            <w:szCs w:val="20"/>
                          </w:rPr>
                        </w:pPr>
                        <w:r w:rsidRPr="001F7C2E">
                          <w:rPr>
                            <w:rFonts w:ascii="Bradley Hand ITC" w:eastAsia="Calibri" w:hAnsi="Bradley Hand ITC"/>
                            <w:b/>
                            <w:bCs/>
                            <w:sz w:val="20"/>
                            <w:szCs w:val="20"/>
                          </w:rPr>
                          <w:t xml:space="preserve">EDIT </w:t>
                        </w:r>
                      </w:p>
                    </w:txbxContent>
                  </v:textbox>
                </v:shape>
                <v:shape id="Πλαίσιο κειμένου 5" o:spid="_x0000_s1031" type="#_x0000_t202" style="position:absolute;left:14309;top:2238;width:5010;height:204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" fillcolor="white [3201]" strokeweight=".5pt">
                  <v:textbox>
                    <w:txbxContent>
                      <w:p w14:paraId="5772FD93" w14:textId="1D793164" w:rsidR="00BD4B58" w:rsidRPr="001F7C2E" w:rsidRDefault="00BD4B58" w:rsidP="00BD4B58">
                        <w:pPr>
                          <w:spacing w:line="256" w:lineRule="auto"/>
                          <w:rPr>
                            <w:rFonts w:ascii="Bradley Hand ITC" w:eastAsia="Calibri" w:hAnsi="Bradley Hand ITC"/>
                            <w:b/>
                            <w:bCs/>
                            <w:sz w:val="20"/>
                            <w:szCs w:val="20"/>
                          </w:rPr>
                        </w:pPr>
                        <w:r w:rsidRPr="001F7C2E">
                          <w:rPr>
                            <w:rFonts w:ascii="Bradley Hand ITC" w:eastAsia="Calibri" w:hAnsi="Bradley Hand ITC"/>
                            <w:b/>
                            <w:bCs/>
                            <w:sz w:val="20"/>
                            <w:szCs w:val="20"/>
                          </w:rPr>
                          <w:t xml:space="preserve">VIEW </w:t>
                        </w:r>
                      </w:p>
                    </w:txbxContent>
                  </v:textbox>
                </v:shape>
                <v:shape id="Πλαίσιο κειμένου 5" o:spid="_x0000_s1032" type="#_x0000_t202" style="position:absolute;left:28573;top:2271;width:5067;height:20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" fillcolor="white [3201]" strokeweight=".5pt">
                  <v:textbox>
                    <w:txbxContent>
                      <w:p w14:paraId="60580D53" w14:textId="07317EDF" w:rsidR="00BD4B58" w:rsidRPr="001F7C2E" w:rsidRDefault="00BD4B58" w:rsidP="00BD4B58">
                        <w:pPr>
                          <w:spacing w:line="254" w:lineRule="auto"/>
                          <w:rPr>
                            <w:rFonts w:ascii="Bradley Hand ITC" w:eastAsia="Calibri" w:hAnsi="Bradley Hand ITC"/>
                            <w:b/>
                            <w:bCs/>
                            <w:sz w:val="20"/>
                            <w:szCs w:val="20"/>
                          </w:rPr>
                        </w:pPr>
                        <w:r w:rsidRPr="001F7C2E">
                          <w:rPr>
                            <w:rFonts w:ascii="Bradley Hand ITC" w:eastAsia="Calibri" w:hAnsi="Bradley Hand ITC"/>
                            <w:b/>
                            <w:bCs/>
                            <w:sz w:val="20"/>
                            <w:szCs w:val="20"/>
                          </w:rPr>
                          <w:t xml:space="preserve">HELP </w:t>
                        </w:r>
                      </w:p>
                    </w:txbxContent>
                  </v:textbox>
                </v:shape>
                <v:shape id="Εικόνα 13" o:spid="_x0000_s1033" type="#_x0000_t75" style="position:absolute;left:49743;top:2458;width:1651;height:16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">
                  <v:imagedata r:id="rId51" o:title=""/>
                </v:shape>
                <v:shape id="Εικόνα 14" o:spid="_x0000_s1034" type="#_x0000_t75" style="position:absolute;left:48226;top:2385;width:1809;height:1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">
                  <v:imagedata r:id="rId52" o:title=""/>
                </v:shape>
                <v:shape id="Πλαίσιο κειμένου 5" o:spid="_x0000_s1035" type="#_x0000_t202" style="position:absolute;left:1800;top:4799;width:4597;height:82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" fillcolor="white [3201]" strokeweight=".5pt">
                  <v:textbox>
                    <w:txbxContent>
                      <w:p w14:paraId="19E03662" w14:textId="242474FF" w:rsidR="0093662A" w:rsidRDefault="0093662A" w:rsidP="0093662A">
                        <w:pPr>
                          <w:spacing w:after="0" w:line="256" w:lineRule="auto"/>
                          <w:rPr>
                            <w:rFonts w:ascii="Bradley Hand ITC" w:eastAsia="Calibri" w:hAnsi="Bradley Hand ITC" w:cs="Aharoni"/>
                            <w:b/>
                            <w:bCs/>
                            <w:sz w:val="20"/>
                            <w:szCs w:val="20"/>
                          </w:rPr>
                        </w:pPr>
                        <w:r>
                          <w:rPr>
                            <w:rFonts w:ascii="Bradley Hand ITC" w:eastAsia="Calibri" w:hAnsi="Bradley Hand ITC" w:cs="Aharoni"/>
                            <w:b/>
                            <w:bCs/>
                            <w:sz w:val="20"/>
                            <w:szCs w:val="20"/>
                          </w:rPr>
                          <w:t>Open</w:t>
                        </w:r>
                      </w:p>
                      <w:p w14:paraId="7FE5F9E1" w14:textId="0E12F716" w:rsidR="0093662A" w:rsidRDefault="0093662A" w:rsidP="0093662A">
                        <w:pPr>
                          <w:spacing w:after="0" w:line="256" w:lineRule="auto"/>
                          <w:rPr>
                            <w:rFonts w:ascii="Bradley Hand ITC" w:eastAsia="Calibri" w:hAnsi="Bradley Hand ITC" w:cs="Aharoni"/>
                            <w:b/>
                            <w:bCs/>
                            <w:sz w:val="20"/>
                            <w:szCs w:val="20"/>
                          </w:rPr>
                        </w:pPr>
                        <w:r>
                          <w:rPr>
                            <w:rFonts w:ascii="Bradley Hand ITC" w:eastAsia="Calibri" w:hAnsi="Bradley Hand ITC" w:cs="Aharoni"/>
                            <w:b/>
                            <w:bCs/>
                            <w:sz w:val="20"/>
                            <w:szCs w:val="20"/>
                          </w:rPr>
                          <w:t>Save</w:t>
                        </w:r>
                      </w:p>
                      <w:p w14:paraId="4DAFA680" w14:textId="6D22062A" w:rsidR="0093662A" w:rsidRDefault="0093662A" w:rsidP="0093662A">
                        <w:pPr>
                          <w:pBdr>
                            <w:bottom w:val="single" w:sz="12" w:space="1" w:color="auto"/>
                          </w:pBdr>
                          <w:spacing w:after="0" w:line="256" w:lineRule="auto"/>
                          <w:rPr>
                            <w:rFonts w:ascii="Bradley Hand ITC" w:eastAsia="Calibri" w:hAnsi="Bradley Hand ITC" w:cs="Aharoni"/>
                            <w:b/>
                            <w:bCs/>
                            <w:sz w:val="20"/>
                            <w:szCs w:val="20"/>
                          </w:rPr>
                        </w:pPr>
                        <w:r>
                          <w:rPr>
                            <w:rFonts w:ascii="Bradley Hand ITC" w:eastAsia="Calibri" w:hAnsi="Bradley Hand ITC" w:cs="Aharoni"/>
                            <w:b/>
                            <w:bCs/>
                            <w:sz w:val="20"/>
                            <w:szCs w:val="20"/>
                          </w:rPr>
                          <w:t>Close</w:t>
                        </w:r>
                      </w:p>
                      <w:p w14:paraId="1EC04BBF" w14:textId="7F0A5200" w:rsidR="0093662A" w:rsidRDefault="0093662A" w:rsidP="0093662A">
                        <w:pPr>
                          <w:spacing w:after="0" w:line="256" w:lineRule="auto"/>
                          <w:rPr>
                            <w:rFonts w:ascii="Bradley Hand ITC" w:eastAsia="Calibri" w:hAnsi="Bradley Hand ITC" w:cs="Aharoni"/>
                            <w:b/>
                            <w:bCs/>
                            <w:sz w:val="20"/>
                            <w:szCs w:val="20"/>
                          </w:rPr>
                        </w:pPr>
                        <w:r>
                          <w:rPr>
                            <w:rFonts w:ascii="Bradley Hand ITC" w:eastAsia="Calibri" w:hAnsi="Bradley Hand ITC" w:cs="Aharoni"/>
                            <w:b/>
                            <w:bCs/>
                            <w:sz w:val="20"/>
                            <w:szCs w:val="20"/>
                          </w:rPr>
                          <w:t>EXIT</w:t>
                        </w:r>
                      </w:p>
                    </w:txbxContent>
                  </v:textbox>
                </v:shape>
                <v:shape id="Πλαίσιο κειμένου 5" o:spid="_x0000_s1036" type="#_x0000_t202" style="position:absolute;left:6745;top:5091;width:9208;height:97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" fillcolor="white [3201]" strokeweight=".5pt">
                  <v:textbox>
                    <w:txbxContent>
                      <w:p w14:paraId="6AB6ECD4" w14:textId="588F546E" w:rsidR="0093662A" w:rsidRDefault="0093662A" w:rsidP="00A4318E">
                        <w:pPr>
                          <w:spacing w:after="0" w:line="254" w:lineRule="auto"/>
                          <w:ind w:right="71"/>
                          <w:jc w:val="center"/>
                          <w:rPr>
                            <w:rFonts w:ascii="Bradley Hand ITC" w:eastAsia="Calibri" w:hAnsi="Bradley Hand ITC" w:cs="Aharoni"/>
                            <w:b/>
                            <w:bCs/>
                            <w:sz w:val="20"/>
                            <w:szCs w:val="20"/>
                          </w:rPr>
                        </w:pPr>
                        <w:r>
                          <w:rPr>
                            <w:rFonts w:ascii="Bradley Hand ITC" w:eastAsia="Calibri" w:hAnsi="Bradley Hand ITC" w:cs="Aharoni"/>
                            <w:b/>
                            <w:bCs/>
                            <w:sz w:val="20"/>
                            <w:szCs w:val="20"/>
                          </w:rPr>
                          <w:t>Undo</w:t>
                        </w:r>
                      </w:p>
                      <w:p w14:paraId="0DA6D981" w14:textId="7D831829" w:rsidR="0093662A" w:rsidRDefault="0093662A" w:rsidP="00A4318E">
                        <w:pPr>
                          <w:pBdr>
                            <w:bottom w:val="single" w:sz="6" w:space="1" w:color="auto"/>
                          </w:pBdr>
                          <w:spacing w:after="0" w:line="254" w:lineRule="auto"/>
                          <w:ind w:right="71"/>
                          <w:jc w:val="center"/>
                          <w:rPr>
                            <w:rFonts w:ascii="Bradley Hand ITC" w:eastAsia="Calibri" w:hAnsi="Bradley Hand ITC" w:cs="Aharoni"/>
                            <w:b/>
                            <w:bCs/>
                            <w:sz w:val="20"/>
                            <w:szCs w:val="20"/>
                          </w:rPr>
                        </w:pPr>
                        <w:r>
                          <w:rPr>
                            <w:rFonts w:ascii="Bradley Hand ITC" w:eastAsia="Calibri" w:hAnsi="Bradley Hand ITC" w:cs="Aharoni"/>
                            <w:b/>
                            <w:bCs/>
                            <w:sz w:val="20"/>
                            <w:szCs w:val="20"/>
                          </w:rPr>
                          <w:t>Redo</w:t>
                        </w:r>
                      </w:p>
                      <w:p w14:paraId="05B3B18E" w14:textId="76F9DD97" w:rsidR="0093662A" w:rsidRDefault="0093662A" w:rsidP="00A4318E">
                        <w:pPr>
                          <w:spacing w:after="0" w:line="254" w:lineRule="auto"/>
                          <w:ind w:right="71"/>
                          <w:jc w:val="center"/>
                          <w:rPr>
                            <w:rFonts w:ascii="Bradley Hand ITC" w:eastAsia="Calibri" w:hAnsi="Bradley Hand ITC" w:cs="Aharoni"/>
                            <w:b/>
                            <w:bCs/>
                            <w:sz w:val="20"/>
                            <w:szCs w:val="20"/>
                          </w:rPr>
                        </w:pPr>
                        <w:r>
                          <w:rPr>
                            <w:rFonts w:ascii="Bradley Hand ITC" w:eastAsia="Calibri" w:hAnsi="Bradley Hand ITC" w:cs="Aharoni"/>
                            <w:b/>
                            <w:bCs/>
                            <w:sz w:val="20"/>
                            <w:szCs w:val="20"/>
                          </w:rPr>
                          <w:t>Edit text</w:t>
                        </w:r>
                      </w:p>
                      <w:p w14:paraId="0916854D" w14:textId="700BE450" w:rsidR="00FE1CAE" w:rsidRDefault="0093662A" w:rsidP="00FE1CAE">
                        <w:pPr>
                          <w:pBdr>
                            <w:bottom w:val="single" w:sz="6" w:space="1" w:color="auto"/>
                          </w:pBdr>
                          <w:spacing w:after="0" w:line="254" w:lineRule="auto"/>
                          <w:ind w:right="71"/>
                          <w:jc w:val="center"/>
                          <w:rPr>
                            <w:rFonts w:ascii="Bradley Hand ITC" w:eastAsia="Calibri" w:hAnsi="Bradley Hand ITC" w:cs="Aharoni"/>
                            <w:b/>
                            <w:bCs/>
                            <w:sz w:val="20"/>
                            <w:szCs w:val="20"/>
                          </w:rPr>
                        </w:pPr>
                        <w:r>
                          <w:rPr>
                            <w:rFonts w:ascii="Bradley Hand ITC" w:eastAsia="Calibri" w:hAnsi="Bradley Hand ITC" w:cs="Aharoni"/>
                            <w:b/>
                            <w:bCs/>
                            <w:sz w:val="20"/>
                            <w:szCs w:val="20"/>
                          </w:rPr>
                          <w:t>Copy</w:t>
                        </w:r>
                      </w:p>
                      <w:p w14:paraId="797A8DC3" w14:textId="15D230D0" w:rsidR="0093662A" w:rsidRDefault="0093662A" w:rsidP="00A4318E">
                        <w:pPr>
                          <w:spacing w:after="0" w:line="254" w:lineRule="auto"/>
                          <w:ind w:right="71"/>
                          <w:jc w:val="center"/>
                          <w:rPr>
                            <w:rFonts w:ascii="Bradley Hand ITC" w:eastAsia="Calibri" w:hAnsi="Bradley Hand ITC" w:cs="Aharoni"/>
                            <w:b/>
                            <w:bCs/>
                            <w:sz w:val="20"/>
                            <w:szCs w:val="20"/>
                          </w:rPr>
                        </w:pPr>
                        <w:r>
                          <w:rPr>
                            <w:rFonts w:ascii="Bradley Hand ITC" w:eastAsia="Calibri" w:hAnsi="Bradley Hand ITC" w:cs="Aharoni"/>
                            <w:b/>
                            <w:bCs/>
                            <w:sz w:val="20"/>
                            <w:szCs w:val="20"/>
                          </w:rPr>
                          <w:t>Preferences</w:t>
                        </w:r>
                        <w:r w:rsidR="00FD7D60">
                          <w:rPr>
                            <w:rFonts w:ascii="Bradley Hand ITC" w:eastAsia="Calibri" w:hAnsi="Bradley Hand ITC" w:cs="Aharoni"/>
                            <w:b/>
                            <w:bCs/>
                            <w:sz w:val="20"/>
                            <w:szCs w:val="20"/>
                          </w:rPr>
                          <w:t>…</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Ισοσκελές τρίγωνο 17" o:spid="_x0000_s1037" type="#_x0000_t5" style="position:absolute;left:4901;top:4109;width:587;height:98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" fillcolor="#f2f2f2 [3052]" strokecolor="black [3213]"/>
                <v:shape id="Ισοσκελές τρίγωνο 18" o:spid="_x0000_s1038" type="#_x0000_t5" style="position:absolute;left:11456;top:3994;width:584;height:97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" fillcolor="#f2f2f2 [3052]" strokecolor="black [3213]"/>
                <v:shape id="Πλαίσιο κειμένου 5" o:spid="_x0000_s1039" type="#_x0000_t202" style="position:absolute;left:11381;top:14235;width:5671;height:58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" fillcolor="white [3201]" strokeweight=".5pt">
                  <v:textbox>
                    <w:txbxContent>
                      <w:p w14:paraId="10DA67B2" w14:textId="0788861B" w:rsidR="00FD7D60" w:rsidRDefault="00FD7D60" w:rsidP="00FD7D60">
                        <w:pPr>
                          <w:spacing w:after="0" w:line="254" w:lineRule="auto"/>
                          <w:rPr>
                            <w:rFonts w:ascii="Bradley Hand ITC" w:eastAsia="Calibri" w:hAnsi="Bradley Hand ITC" w:cs="Aharoni"/>
                            <w:b/>
                            <w:bCs/>
                            <w:sz w:val="20"/>
                            <w:szCs w:val="20"/>
                          </w:rPr>
                        </w:pPr>
                        <w:r>
                          <w:rPr>
                            <w:rFonts w:ascii="Bradley Hand ITC" w:eastAsia="Calibri" w:hAnsi="Bradley Hand ITC" w:cs="Aharoni"/>
                            <w:b/>
                            <w:bCs/>
                            <w:sz w:val="20"/>
                            <w:szCs w:val="20"/>
                          </w:rPr>
                          <w:t>Path</w:t>
                        </w:r>
                      </w:p>
                      <w:p w14:paraId="1B400047" w14:textId="0C776DCB" w:rsidR="00FD7D60" w:rsidRDefault="00FD7D60" w:rsidP="00FD7D60">
                        <w:pPr>
                          <w:spacing w:after="0" w:line="254" w:lineRule="auto"/>
                          <w:rPr>
                            <w:rFonts w:ascii="Bradley Hand ITC" w:eastAsia="Calibri" w:hAnsi="Bradley Hand ITC" w:cs="Aharoni"/>
                            <w:b/>
                            <w:bCs/>
                            <w:sz w:val="20"/>
                            <w:szCs w:val="20"/>
                          </w:rPr>
                        </w:pPr>
                        <w:r>
                          <w:rPr>
                            <w:rFonts w:ascii="Bradley Hand ITC" w:eastAsia="Calibri" w:hAnsi="Bradley Hand ITC" w:cs="Aharoni"/>
                            <w:b/>
                            <w:bCs/>
                            <w:sz w:val="20"/>
                            <w:szCs w:val="20"/>
                          </w:rPr>
                          <w:t>Devices</w:t>
                        </w:r>
                      </w:p>
                      <w:p w14:paraId="5CED42D7" w14:textId="2FAE0138" w:rsidR="00FD7D60" w:rsidRDefault="00FD7D60" w:rsidP="00FD7D60">
                        <w:pPr>
                          <w:spacing w:after="0" w:line="254" w:lineRule="auto"/>
                          <w:rPr>
                            <w:rFonts w:ascii="Bradley Hand ITC" w:eastAsia="Calibri" w:hAnsi="Bradley Hand ITC" w:cs="Aharoni"/>
                            <w:b/>
                            <w:bCs/>
                            <w:sz w:val="20"/>
                            <w:szCs w:val="20"/>
                          </w:rPr>
                        </w:pPr>
                        <w:r>
                          <w:rPr>
                            <w:rFonts w:ascii="Bradley Hand ITC" w:eastAsia="Calibri" w:hAnsi="Bradley Hand ITC" w:cs="Aharoni"/>
                            <w:b/>
                            <w:bCs/>
                            <w:sz w:val="20"/>
                            <w:szCs w:val="20"/>
                          </w:rPr>
                          <w:t>…</w:t>
                        </w:r>
                      </w:p>
                    </w:txbxContent>
                  </v:textbox>
                </v:shape>
                <v:shape id="Πλαίσιο κειμένου 5" o:spid="_x0000_s1040" type="#_x0000_t202" style="position:absolute;left:17161;top:5357;width:7855;height:67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" fillcolor="white [3201]" strokeweight=".5pt">
                  <v:textbox>
                    <w:txbxContent>
                      <w:p w14:paraId="16E8BF1E" w14:textId="1F939F31" w:rsidR="00FE1CAE" w:rsidRDefault="00FE1CAE" w:rsidP="007B2D6F">
                        <w:pPr>
                          <w:spacing w:after="0" w:line="254" w:lineRule="auto"/>
                          <w:rPr>
                            <w:rFonts w:ascii="Bradley Hand ITC" w:eastAsia="Calibri" w:hAnsi="Bradley Hand ITC" w:cs="Aharoni"/>
                            <w:b/>
                            <w:bCs/>
                            <w:sz w:val="20"/>
                            <w:szCs w:val="20"/>
                          </w:rPr>
                        </w:pPr>
                        <w:r>
                          <w:rPr>
                            <w:rFonts w:ascii="Bradley Hand ITC" w:eastAsia="Calibri" w:hAnsi="Bradley Hand ITC" w:cs="Aharoni"/>
                            <w:b/>
                            <w:bCs/>
                            <w:sz w:val="20"/>
                            <w:szCs w:val="20"/>
                          </w:rPr>
                          <w:t>Nav tools</w:t>
                        </w:r>
                        <w:r w:rsidR="006A55E5">
                          <w:rPr>
                            <w:rFonts w:ascii="Bradley Hand ITC" w:eastAsia="Calibri" w:hAnsi="Bradley Hand ITC" w:cs="Aharoni"/>
                            <w:b/>
                            <w:bCs/>
                            <w:sz w:val="20"/>
                            <w:szCs w:val="20"/>
                          </w:rPr>
                          <w:t>…</w:t>
                        </w:r>
                      </w:p>
                      <w:p w14:paraId="37E20461" w14:textId="7473F749" w:rsidR="00D7717A" w:rsidRDefault="002755FC" w:rsidP="007B2D6F">
                        <w:pPr>
                          <w:pBdr>
                            <w:top w:val="single" w:sz="6" w:space="1" w:color="auto"/>
                            <w:bottom w:val="single" w:sz="6" w:space="1" w:color="auto"/>
                          </w:pBdr>
                          <w:spacing w:after="0" w:line="254" w:lineRule="auto"/>
                          <w:rPr>
                            <w:rFonts w:ascii="Bradley Hand ITC" w:eastAsia="Calibri" w:hAnsi="Bradley Hand ITC" w:cs="Aharoni"/>
                            <w:b/>
                            <w:bCs/>
                            <w:sz w:val="20"/>
                            <w:szCs w:val="20"/>
                          </w:rPr>
                        </w:pPr>
                        <w:r>
                          <w:rPr>
                            <w:rFonts w:ascii="Bradley Hand ITC" w:eastAsia="Calibri" w:hAnsi="Bradley Hand ITC" w:cs="Aharoni"/>
                            <w:b/>
                            <w:bCs/>
                            <w:sz w:val="20"/>
                            <w:szCs w:val="20"/>
                          </w:rPr>
                          <w:t>Test mode</w:t>
                        </w:r>
                      </w:p>
                      <w:p w14:paraId="3B2552A5" w14:textId="2B676031" w:rsidR="00D7717A" w:rsidRDefault="00D7717A" w:rsidP="007B2D6F">
                        <w:pPr>
                          <w:spacing w:after="0" w:line="254" w:lineRule="auto"/>
                          <w:rPr>
                            <w:rFonts w:ascii="Bradley Hand ITC" w:eastAsia="Calibri" w:hAnsi="Bradley Hand ITC" w:cs="Aharoni"/>
                            <w:b/>
                            <w:bCs/>
                            <w:sz w:val="20"/>
                            <w:szCs w:val="20"/>
                          </w:rPr>
                        </w:pPr>
                        <w:r w:rsidRPr="00D7717A">
                          <w:rPr>
                            <w:rFonts w:ascii="Bradley Hand ITC" w:eastAsia="Calibri" w:hAnsi="Bradley Hand ITC" w:cs="Aharoni"/>
                            <w:b/>
                            <w:bCs/>
                            <w:sz w:val="20"/>
                            <w:szCs w:val="20"/>
                          </w:rPr>
                          <w:t xml:space="preserve"> </w:t>
                        </w:r>
                        <w:r>
                          <w:rPr>
                            <w:rFonts w:ascii="Bradley Hand ITC" w:eastAsia="Calibri" w:hAnsi="Bradley Hand ITC" w:cs="Aharoni"/>
                            <w:b/>
                            <w:bCs/>
                            <w:sz w:val="20"/>
                            <w:szCs w:val="20"/>
                          </w:rPr>
                          <w:t>Tools…</w:t>
                        </w:r>
                      </w:p>
                      <w:p w14:paraId="16076F71" w14:textId="21E06520" w:rsidR="002755FC" w:rsidRDefault="002755FC" w:rsidP="002755FC">
                        <w:pPr>
                          <w:spacing w:line="252" w:lineRule="auto"/>
                          <w:rPr>
                            <w:rFonts w:ascii="Bradley Hand ITC" w:eastAsia="Calibri" w:hAnsi="Bradley Hand ITC" w:cs="Aharoni"/>
                            <w:b/>
                            <w:bCs/>
                            <w:sz w:val="20"/>
                            <w:szCs w:val="20"/>
                          </w:rPr>
                        </w:pPr>
                      </w:p>
                      <w:p w14:paraId="176C741B" w14:textId="77777777" w:rsidR="002755FC" w:rsidRDefault="002755FC" w:rsidP="00FE1CAE">
                        <w:pPr>
                          <w:spacing w:line="254" w:lineRule="auto"/>
                          <w:rPr>
                            <w:rFonts w:ascii="Bradley Hand ITC" w:eastAsia="Calibri" w:hAnsi="Bradley Hand ITC" w:cs="Aharoni"/>
                            <w:b/>
                            <w:bCs/>
                            <w:sz w:val="20"/>
                            <w:szCs w:val="20"/>
                          </w:rPr>
                        </w:pPr>
                      </w:p>
                    </w:txbxContent>
                  </v:textbox>
                </v:shape>
                <v:shape id="Ισοσκελές τρίγωνο 22" o:spid="_x0000_s1041" type="#_x0000_t5" style="position:absolute;left:17890;top:4228;width:584;height:977;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" fillcolor="#f2f2f2 [3052]" strokecolor="black [3213]"/>
                <v:shape id="Πλαίσιο κειμένου 5" o:spid="_x0000_s1042" type="#_x0000_t202" style="position:absolute;left:32158;top:4649;width:5257;height:559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" fillcolor="window" strokeweight=".5pt">
                  <v:textbox>
                    <w:txbxContent>
                      <w:p w14:paraId="0D2ECFC6" w14:textId="6EA18CC1" w:rsidR="006A55E5" w:rsidRDefault="006A55E5" w:rsidP="006A55E5">
                        <w:pPr>
                          <w:pBdr>
                            <w:bottom w:val="single" w:sz="6" w:space="1" w:color="auto"/>
                          </w:pBdr>
                          <w:spacing w:line="252" w:lineRule="auto"/>
                          <w:rPr>
                            <w:rFonts w:ascii="Bradley Hand ITC" w:eastAsia="Calibri" w:hAnsi="Bradley Hand ITC" w:cs="Aharoni"/>
                            <w:b/>
                            <w:bCs/>
                            <w:sz w:val="20"/>
                            <w:szCs w:val="20"/>
                          </w:rPr>
                        </w:pPr>
                        <w:r>
                          <w:rPr>
                            <w:rFonts w:ascii="Bradley Hand ITC" w:eastAsia="Calibri" w:hAnsi="Bradley Hand ITC" w:cs="Aharoni"/>
                            <w:b/>
                            <w:bCs/>
                            <w:sz w:val="20"/>
                            <w:szCs w:val="20"/>
                          </w:rPr>
                          <w:t>Help…</w:t>
                        </w:r>
                      </w:p>
                      <w:p w14:paraId="57F5B45C" w14:textId="2D09DE4A" w:rsidR="006A55E5" w:rsidRDefault="006A55E5" w:rsidP="006A55E5">
                        <w:pPr>
                          <w:spacing w:line="252" w:lineRule="auto"/>
                          <w:rPr>
                            <w:rFonts w:ascii="Bradley Hand ITC" w:eastAsia="Calibri" w:hAnsi="Bradley Hand ITC" w:cs="Aharoni"/>
                            <w:b/>
                            <w:bCs/>
                            <w:sz w:val="20"/>
                            <w:szCs w:val="20"/>
                          </w:rPr>
                        </w:pPr>
                        <w:r>
                          <w:rPr>
                            <w:rFonts w:ascii="Bradley Hand ITC" w:eastAsia="Calibri" w:hAnsi="Bradley Hand ITC" w:cs="Aharoni"/>
                            <w:b/>
                            <w:bCs/>
                            <w:sz w:val="20"/>
                            <w:szCs w:val="20"/>
                          </w:rPr>
                          <w:t>About</w:t>
                        </w:r>
                      </w:p>
                    </w:txbxContent>
                  </v:textbox>
                </v:shape>
                <v:shape id="Ισοσκελές τρίγωνο 25" o:spid="_x0000_s1043" type="#_x0000_t5" style="position:absolute;left:32953;top:4113;width:584;height:97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" fillcolor="#f2f2f2 [3052]" strokecolor="black [3213]"/>
                <v:shape id="Πλαίσιο κειμένου 5" o:spid="_x0000_s1044" type="#_x0000_t202" style="position:absolute;left:24009;top:5018;width:5150;height:749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" fillcolor="white [3201]" strokeweight=".5pt">
                  <v:textbox>
                    <w:txbxContent>
                      <w:p w14:paraId="501D5AAD" w14:textId="378A60B9" w:rsidR="00955221" w:rsidRDefault="00955221" w:rsidP="006A55E5">
                        <w:pPr>
                          <w:spacing w:after="0" w:line="252" w:lineRule="auto"/>
                          <w:rPr>
                            <w:rFonts w:ascii="Bradley Hand ITC" w:eastAsia="Calibri" w:hAnsi="Bradley Hand ITC" w:cs="Aharoni"/>
                            <w:b/>
                            <w:bCs/>
                            <w:sz w:val="20"/>
                            <w:szCs w:val="20"/>
                          </w:rPr>
                        </w:pPr>
                        <w:r>
                          <w:rPr>
                            <w:rFonts w:ascii="Bradley Hand ITC" w:eastAsia="Calibri" w:hAnsi="Bradley Hand ITC" w:cs="Aharoni"/>
                            <w:b/>
                            <w:bCs/>
                            <w:sz w:val="20"/>
                            <w:szCs w:val="20"/>
                          </w:rPr>
                          <w:t>rotate</w:t>
                        </w:r>
                      </w:p>
                      <w:p w14:paraId="03A65BE4" w14:textId="3B12824B" w:rsidR="006A55E5" w:rsidRDefault="006A55E5" w:rsidP="006A55E5">
                        <w:pPr>
                          <w:spacing w:after="0" w:line="252" w:lineRule="auto"/>
                          <w:rPr>
                            <w:rFonts w:ascii="Bradley Hand ITC" w:eastAsia="Calibri" w:hAnsi="Bradley Hand ITC" w:cs="Aharoni"/>
                            <w:b/>
                            <w:bCs/>
                            <w:sz w:val="20"/>
                            <w:szCs w:val="20"/>
                          </w:rPr>
                        </w:pPr>
                        <w:r>
                          <w:rPr>
                            <w:rFonts w:ascii="Bradley Hand ITC" w:eastAsia="Calibri" w:hAnsi="Bradley Hand ITC" w:cs="Aharoni"/>
                            <w:b/>
                            <w:bCs/>
                            <w:sz w:val="20"/>
                            <w:szCs w:val="20"/>
                          </w:rPr>
                          <w:t>Zoom</w:t>
                        </w:r>
                      </w:p>
                      <w:p w14:paraId="051A20AC" w14:textId="1429F619" w:rsidR="006A55E5" w:rsidRDefault="006A55E5" w:rsidP="006A55E5">
                        <w:pPr>
                          <w:spacing w:after="0" w:line="252" w:lineRule="auto"/>
                          <w:rPr>
                            <w:rFonts w:ascii="Bradley Hand ITC" w:eastAsia="Calibri" w:hAnsi="Bradley Hand ITC" w:cs="Aharoni"/>
                            <w:b/>
                            <w:bCs/>
                            <w:sz w:val="20"/>
                            <w:szCs w:val="20"/>
                          </w:rPr>
                        </w:pPr>
                        <w:r>
                          <w:rPr>
                            <w:rFonts w:ascii="Bradley Hand ITC" w:eastAsia="Calibri" w:hAnsi="Bradley Hand ITC" w:cs="Aharoni"/>
                            <w:b/>
                            <w:bCs/>
                            <w:sz w:val="20"/>
                            <w:szCs w:val="20"/>
                          </w:rPr>
                          <w:t>Pan</w:t>
                        </w:r>
                      </w:p>
                      <w:p w14:paraId="65AA8992" w14:textId="5242963D" w:rsidR="006A55E5" w:rsidRDefault="006A55E5" w:rsidP="006A55E5">
                        <w:pPr>
                          <w:spacing w:after="0" w:line="252" w:lineRule="auto"/>
                          <w:rPr>
                            <w:rFonts w:ascii="Bradley Hand ITC" w:eastAsia="Calibri" w:hAnsi="Bradley Hand ITC" w:cs="Aharoni"/>
                            <w:b/>
                            <w:bCs/>
                            <w:sz w:val="20"/>
                            <w:szCs w:val="20"/>
                          </w:rPr>
                        </w:pPr>
                        <w:r>
                          <w:rPr>
                            <w:rFonts w:ascii="Bradley Hand ITC" w:eastAsia="Calibri" w:hAnsi="Bradley Hand ITC" w:cs="Aharoni"/>
                            <w:b/>
                            <w:bCs/>
                            <w:sz w:val="20"/>
                            <w:szCs w:val="20"/>
                          </w:rPr>
                          <w:t>reset</w:t>
                        </w:r>
                      </w:p>
                    </w:txbxContent>
                  </v:textbox>
                </v:shape>
                <v:shape id="Πλαίσιο κειμένου 5" o:spid="_x0000_s1045" type="#_x0000_t202" style="position:absolute;left:18474;top:11850;width:11227;height:453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" fillcolor="white [3201]" strokeweight=".5pt">
                  <v:textbox>
                    <w:txbxContent>
                      <w:p w14:paraId="000D3618" w14:textId="7B52FB11" w:rsidR="006A55E5" w:rsidRDefault="002755FC" w:rsidP="002755FC">
                        <w:pPr>
                          <w:pBdr>
                            <w:bottom w:val="single" w:sz="6" w:space="1" w:color="auto"/>
                          </w:pBdr>
                          <w:spacing w:after="0" w:line="252" w:lineRule="auto"/>
                          <w:rPr>
                            <w:rFonts w:ascii="Bradley Hand ITC" w:eastAsia="Calibri" w:hAnsi="Bradley Hand ITC" w:cs="Aharoni"/>
                            <w:b/>
                            <w:bCs/>
                            <w:sz w:val="20"/>
                            <w:szCs w:val="20"/>
                          </w:rPr>
                        </w:pPr>
                        <w:r>
                          <w:rPr>
                            <w:rFonts w:ascii="Bradley Hand ITC" w:eastAsia="Calibri" w:hAnsi="Bradley Hand ITC" w:cs="Aharoni"/>
                            <w:b/>
                            <w:bCs/>
                            <w:sz w:val="20"/>
                            <w:szCs w:val="20"/>
                          </w:rPr>
                          <w:t>Car systems…</w:t>
                        </w:r>
                      </w:p>
                      <w:p w14:paraId="6F40CE92" w14:textId="5F996E71" w:rsidR="002755FC" w:rsidRDefault="002755FC" w:rsidP="002755FC">
                        <w:pPr>
                          <w:spacing w:after="0" w:line="252" w:lineRule="auto"/>
                          <w:rPr>
                            <w:rFonts w:ascii="Bradley Hand ITC" w:eastAsia="Calibri" w:hAnsi="Bradley Hand ITC" w:cs="Aharoni"/>
                            <w:b/>
                            <w:bCs/>
                            <w:sz w:val="20"/>
                            <w:szCs w:val="20"/>
                          </w:rPr>
                        </w:pPr>
                        <w:r>
                          <w:rPr>
                            <w:rFonts w:ascii="Bradley Hand ITC" w:eastAsia="Calibri" w:hAnsi="Bradley Hand ITC" w:cs="Aharoni"/>
                            <w:b/>
                            <w:bCs/>
                            <w:sz w:val="20"/>
                            <w:szCs w:val="20"/>
                          </w:rPr>
                          <w:t>Student</w:t>
                        </w:r>
                        <w:r w:rsidR="00061F37">
                          <w:rPr>
                            <w:rFonts w:ascii="Bradley Hand ITC" w:eastAsia="Calibri" w:hAnsi="Bradley Hand ITC" w:cs="Aharoni"/>
                            <w:b/>
                            <w:bCs/>
                            <w:sz w:val="20"/>
                            <w:szCs w:val="20"/>
                          </w:rPr>
                          <w:t>’s</w:t>
                        </w:r>
                        <w:r>
                          <w:rPr>
                            <w:rFonts w:ascii="Bradley Hand ITC" w:eastAsia="Calibri" w:hAnsi="Bradley Hand ITC" w:cs="Aharoni"/>
                            <w:b/>
                            <w:bCs/>
                            <w:sz w:val="20"/>
                            <w:szCs w:val="20"/>
                          </w:rPr>
                          <w:t xml:space="preserve"> Level…</w:t>
                        </w:r>
                      </w:p>
                    </w:txbxContent>
                  </v:textbox>
                </v:shape>
                <v:shape id="Πλαίσιο κειμένου 5" o:spid="_x0000_s1046" type="#_x0000_t202" style="position:absolute;left:21404;top:2165;width:5163;height:204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" fillcolor="white [3201]" strokecolor="gray [1629]" strokeweight=".5pt">
                  <v:textbox>
                    <w:txbxContent>
                      <w:p w14:paraId="1964AB48" w14:textId="369ED046" w:rsidR="002755FC" w:rsidRPr="002755FC" w:rsidRDefault="002755FC" w:rsidP="002755FC">
                        <w:pPr>
                          <w:spacing w:line="254" w:lineRule="auto"/>
                          <w:rPr>
                            <w:rFonts w:ascii="Bradley Hand ITC" w:eastAsia="Calibri" w:hAnsi="Bradley Hand ITC"/>
                            <w:b/>
                            <w:bCs/>
                            <w:color w:val="7F7F7F" w:themeColor="text1" w:themeTint="80"/>
                            <w:sz w:val="20"/>
                            <w:szCs w:val="20"/>
                          </w:rPr>
                        </w:pPr>
                        <w:r w:rsidRPr="002755FC">
                          <w:rPr>
                            <w:rFonts w:ascii="Bradley Hand ITC" w:eastAsia="Calibri" w:hAnsi="Bradley Hand ITC"/>
                            <w:b/>
                            <w:bCs/>
                            <w:color w:val="7F7F7F" w:themeColor="text1" w:themeTint="80"/>
                            <w:sz w:val="20"/>
                            <w:szCs w:val="20"/>
                          </w:rPr>
                          <w:t>QUI</w:t>
                        </w:r>
                        <w:r w:rsidR="00B46EDC">
                          <w:rPr>
                            <w:rFonts w:ascii="Bradley Hand ITC" w:eastAsia="Calibri" w:hAnsi="Bradley Hand ITC"/>
                            <w:b/>
                            <w:bCs/>
                            <w:color w:val="7F7F7F" w:themeColor="text1" w:themeTint="80"/>
                            <w:sz w:val="20"/>
                            <w:szCs w:val="20"/>
                          </w:rPr>
                          <w:t>Z</w:t>
                        </w:r>
                      </w:p>
                    </w:txbxContent>
                  </v:textbox>
                </v:shape>
                <v:shape id="Πλαίσιο κειμένου 5" o:spid="_x0000_s1047" type="#_x0000_t202" style="position:absolute;left:28278;top:12728;width:9048;height:910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" fillcolor="white [3201]" strokeweight=".5pt">
                  <v:textbox>
                    <w:txbxContent>
                      <w:p w14:paraId="16E7C528" w14:textId="77777777" w:rsidR="00D7717A" w:rsidRDefault="00D7717A" w:rsidP="00D7717A">
                        <w:pPr>
                          <w:spacing w:after="0" w:line="252" w:lineRule="auto"/>
                          <w:rPr>
                            <w:rFonts w:ascii="Bradley Hand ITC" w:eastAsia="Calibri" w:hAnsi="Bradley Hand ITC" w:cs="Aharoni"/>
                            <w:b/>
                            <w:bCs/>
                            <w:sz w:val="20"/>
                            <w:szCs w:val="20"/>
                          </w:rPr>
                        </w:pPr>
                        <w:r w:rsidRPr="00D7717A">
                          <w:rPr>
                            <w:rFonts w:ascii="Bradley Hand ITC" w:eastAsia="Calibri" w:hAnsi="Bradley Hand ITC" w:cs="Aharoni"/>
                            <w:b/>
                            <w:bCs/>
                            <w:sz w:val="20"/>
                            <w:szCs w:val="20"/>
                          </w:rPr>
                          <w:t>break system</w:t>
                        </w:r>
                      </w:p>
                      <w:p w14:paraId="7A83A4B5" w14:textId="586AA199" w:rsidR="00D7717A" w:rsidRDefault="00D7717A" w:rsidP="00D7717A">
                        <w:pPr>
                          <w:spacing w:after="0" w:line="252" w:lineRule="auto"/>
                          <w:rPr>
                            <w:rFonts w:ascii="Bradley Hand ITC" w:eastAsia="Calibri" w:hAnsi="Bradley Hand ITC" w:cs="Aharoni"/>
                            <w:b/>
                            <w:bCs/>
                            <w:sz w:val="20"/>
                            <w:szCs w:val="20"/>
                          </w:rPr>
                        </w:pPr>
                        <w:r>
                          <w:rPr>
                            <w:rFonts w:ascii="Bradley Hand ITC" w:eastAsia="Calibri" w:hAnsi="Bradley Hand ITC" w:cs="Aharoni"/>
                            <w:b/>
                            <w:bCs/>
                            <w:sz w:val="20"/>
                            <w:szCs w:val="20"/>
                          </w:rPr>
                          <w:t>clutch</w:t>
                        </w:r>
                      </w:p>
                      <w:p w14:paraId="3E6B67A4" w14:textId="200853CD" w:rsidR="00D7717A" w:rsidRDefault="00D7717A" w:rsidP="00D7717A">
                        <w:pPr>
                          <w:spacing w:after="0" w:line="252" w:lineRule="auto"/>
                          <w:rPr>
                            <w:rFonts w:ascii="Bradley Hand ITC" w:eastAsia="Calibri" w:hAnsi="Bradley Hand ITC" w:cs="Aharoni"/>
                            <w:b/>
                            <w:bCs/>
                            <w:sz w:val="20"/>
                            <w:szCs w:val="20"/>
                          </w:rPr>
                        </w:pPr>
                        <w:r w:rsidRPr="00D7717A">
                          <w:rPr>
                            <w:rFonts w:ascii="Bradley Hand ITC" w:eastAsia="Calibri" w:hAnsi="Bradley Hand ITC" w:cs="Aharoni"/>
                            <w:b/>
                            <w:bCs/>
                            <w:sz w:val="20"/>
                            <w:szCs w:val="20"/>
                          </w:rPr>
                          <w:t>engine</w:t>
                        </w:r>
                      </w:p>
                      <w:p w14:paraId="02F8DB79" w14:textId="77777777" w:rsidR="00D7717A" w:rsidRDefault="00D7717A" w:rsidP="00D7717A">
                        <w:pPr>
                          <w:spacing w:after="0" w:line="252" w:lineRule="auto"/>
                          <w:rPr>
                            <w:rFonts w:ascii="Bradley Hand ITC" w:eastAsia="Calibri" w:hAnsi="Bradley Hand ITC" w:cs="Aharoni"/>
                            <w:b/>
                            <w:bCs/>
                            <w:sz w:val="20"/>
                            <w:szCs w:val="20"/>
                          </w:rPr>
                        </w:pPr>
                        <w:r w:rsidRPr="00D7717A">
                          <w:rPr>
                            <w:rFonts w:ascii="Bradley Hand ITC" w:eastAsia="Calibri" w:hAnsi="Bradley Hand ITC" w:cs="Aharoni"/>
                            <w:b/>
                            <w:bCs/>
                            <w:sz w:val="20"/>
                            <w:szCs w:val="20"/>
                          </w:rPr>
                          <w:t xml:space="preserve"> gear</w:t>
                        </w:r>
                        <w:r>
                          <w:rPr>
                            <w:rFonts w:ascii="Bradley Hand ITC" w:eastAsia="Calibri" w:hAnsi="Bradley Hand ITC" w:cs="Aharoni"/>
                            <w:b/>
                            <w:bCs/>
                            <w:sz w:val="20"/>
                            <w:szCs w:val="20"/>
                          </w:rPr>
                          <w:t>box</w:t>
                        </w:r>
                      </w:p>
                      <w:p w14:paraId="42F01C45" w14:textId="1D27B058" w:rsidR="00D7717A" w:rsidRDefault="00D7717A" w:rsidP="00D7717A">
                        <w:pPr>
                          <w:spacing w:after="0" w:line="252" w:lineRule="auto"/>
                          <w:rPr>
                            <w:rFonts w:ascii="Bradley Hand ITC" w:eastAsia="Calibri" w:hAnsi="Bradley Hand ITC" w:cs="Aharoni"/>
                            <w:b/>
                            <w:bCs/>
                            <w:sz w:val="20"/>
                            <w:szCs w:val="20"/>
                          </w:rPr>
                        </w:pPr>
                        <w:r>
                          <w:rPr>
                            <w:rFonts w:ascii="Bradley Hand ITC" w:eastAsia="Calibri" w:hAnsi="Bradley Hand ITC" w:cs="Aharoni"/>
                            <w:b/>
                            <w:bCs/>
                            <w:sz w:val="20"/>
                            <w:szCs w:val="20"/>
                          </w:rPr>
                          <w:t>other…</w:t>
                        </w:r>
                      </w:p>
                    </w:txbxContent>
                  </v:textbox>
                </v:shape>
                <v:shape id="Πλαίσιο κειμένου 5" o:spid="_x0000_s1048" type="#_x0000_t202" style="position:absolute;left:17907;top:15479;width:10021;height:397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" fillcolor="white [3201]" strokeweight=".5pt">
                  <v:textbox>
                    <w:txbxContent>
                      <w:p w14:paraId="1B274E89" w14:textId="02E3BDD4" w:rsidR="00D7717A" w:rsidRDefault="00D7717A" w:rsidP="00061F37">
                        <w:pPr>
                          <w:spacing w:after="0" w:line="252" w:lineRule="auto"/>
                          <w:rPr>
                            <w:rFonts w:ascii="Bradley Hand ITC" w:eastAsia="Calibri" w:hAnsi="Bradley Hand ITC" w:cs="Aharoni"/>
                            <w:b/>
                            <w:bCs/>
                            <w:sz w:val="20"/>
                            <w:szCs w:val="20"/>
                          </w:rPr>
                        </w:pPr>
                        <w:r>
                          <w:rPr>
                            <w:rFonts w:ascii="Bradley Hand ITC" w:eastAsia="Calibri" w:hAnsi="Bradley Hand ITC" w:cs="Aharoni"/>
                            <w:b/>
                            <w:bCs/>
                            <w:sz w:val="20"/>
                            <w:szCs w:val="20"/>
                          </w:rPr>
                          <w:t>Easy mode</w:t>
                        </w:r>
                      </w:p>
                      <w:p w14:paraId="75F6204A" w14:textId="2C95B80D" w:rsidR="00D7717A" w:rsidRDefault="00D7717A" w:rsidP="00061F37">
                        <w:pPr>
                          <w:spacing w:after="0" w:line="252" w:lineRule="auto"/>
                          <w:rPr>
                            <w:rFonts w:ascii="Bradley Hand ITC" w:eastAsia="Calibri" w:hAnsi="Bradley Hand ITC" w:cs="Aharoni"/>
                            <w:b/>
                            <w:bCs/>
                            <w:sz w:val="20"/>
                            <w:szCs w:val="20"/>
                          </w:rPr>
                        </w:pPr>
                        <w:r>
                          <w:rPr>
                            <w:rFonts w:ascii="Bradley Hand ITC" w:eastAsia="Calibri" w:hAnsi="Bradley Hand ITC" w:cs="Aharoni"/>
                            <w:b/>
                            <w:bCs/>
                            <w:sz w:val="20"/>
                            <w:szCs w:val="20"/>
                          </w:rPr>
                          <w:t>Extensive mode</w:t>
                        </w:r>
                      </w:p>
                    </w:txbxContent>
                  </v:textbox>
                </v:shape>
                <v:shape id="Πλαίσιο κειμένου 5" o:spid="_x0000_s1049" type="#_x0000_t202" style="position:absolute;left:50694;top:7652;width:3073;height:189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" fillcolor="window" strokeweight=".5pt">
                  <v:textbox style="layout-flow:vertical">
                    <w:txbxContent>
                      <w:p w14:paraId="3EE6316A" w14:textId="0C34888F" w:rsidR="00955221" w:rsidRDefault="00955221" w:rsidP="00341C9C">
                        <w:pPr>
                          <w:spacing w:line="254" w:lineRule="auto"/>
                          <w:rPr>
                            <w:rFonts w:ascii="Bradley Hand ITC" w:eastAsia="Calibri" w:hAnsi="Bradley Hand ITC" w:cs="Aharoni"/>
                            <w:b/>
                            <w:bCs/>
                            <w:sz w:val="20"/>
                            <w:szCs w:val="20"/>
                          </w:rPr>
                        </w:pPr>
                        <w:r>
                          <w:rPr>
                            <w:rFonts w:ascii="Bradley Hand ITC" w:eastAsia="Calibri" w:hAnsi="Bradley Hand ITC" w:cs="Aharoni"/>
                            <w:b/>
                            <w:bCs/>
                            <w:sz w:val="20"/>
                            <w:szCs w:val="20"/>
                          </w:rPr>
                          <w:t xml:space="preserve">|          |     S I </w:t>
                        </w:r>
                        <w:r w:rsidR="007B2D6F">
                          <w:rPr>
                            <w:rFonts w:ascii="Bradley Hand ITC" w:eastAsia="Calibri" w:hAnsi="Bradley Hand ITC" w:cs="Aharoni"/>
                            <w:b/>
                            <w:bCs/>
                            <w:sz w:val="20"/>
                            <w:szCs w:val="20"/>
                          </w:rPr>
                          <w:t>d</w:t>
                        </w:r>
                        <w:r>
                          <w:rPr>
                            <w:rFonts w:ascii="Bradley Hand ITC" w:eastAsia="Calibri" w:hAnsi="Bradley Hand ITC" w:cs="Aharoni"/>
                            <w:b/>
                            <w:bCs/>
                            <w:sz w:val="20"/>
                            <w:szCs w:val="20"/>
                          </w:rPr>
                          <w:t xml:space="preserve"> </w:t>
                        </w:r>
                        <w:r w:rsidR="007B2D6F">
                          <w:rPr>
                            <w:rFonts w:ascii="Bradley Hand ITC" w:eastAsia="Calibri" w:hAnsi="Bradley Hand ITC" w:cs="Aharoni"/>
                            <w:b/>
                            <w:bCs/>
                            <w:sz w:val="20"/>
                            <w:szCs w:val="20"/>
                          </w:rPr>
                          <w:t>e</w:t>
                        </w:r>
                        <w:r>
                          <w:rPr>
                            <w:rFonts w:ascii="Bradley Hand ITC" w:eastAsia="Calibri" w:hAnsi="Bradley Hand ITC" w:cs="Aharoni"/>
                            <w:b/>
                            <w:bCs/>
                            <w:sz w:val="20"/>
                            <w:szCs w:val="20"/>
                          </w:rPr>
                          <w:t xml:space="preserve"> </w:t>
                        </w:r>
                        <w:r w:rsidR="007B2D6F">
                          <w:rPr>
                            <w:rFonts w:ascii="Bradley Hand ITC" w:eastAsia="Calibri" w:hAnsi="Bradley Hand ITC" w:cs="Aharoni"/>
                            <w:b/>
                            <w:bCs/>
                            <w:sz w:val="20"/>
                            <w:szCs w:val="20"/>
                          </w:rPr>
                          <w:t>b</w:t>
                        </w:r>
                        <w:r>
                          <w:rPr>
                            <w:rFonts w:ascii="Bradley Hand ITC" w:eastAsia="Calibri" w:hAnsi="Bradley Hand ITC" w:cs="Aharoni"/>
                            <w:b/>
                            <w:bCs/>
                            <w:sz w:val="20"/>
                            <w:szCs w:val="20"/>
                          </w:rPr>
                          <w:t xml:space="preserve"> </w:t>
                        </w:r>
                        <w:r w:rsidR="007B2D6F">
                          <w:rPr>
                            <w:rFonts w:ascii="Bradley Hand ITC" w:eastAsia="Calibri" w:hAnsi="Bradley Hand ITC" w:cs="Aharoni"/>
                            <w:b/>
                            <w:bCs/>
                            <w:sz w:val="20"/>
                            <w:szCs w:val="20"/>
                          </w:rPr>
                          <w:t>a</w:t>
                        </w:r>
                        <w:r>
                          <w:rPr>
                            <w:rFonts w:ascii="Bradley Hand ITC" w:eastAsia="Calibri" w:hAnsi="Bradley Hand ITC" w:cs="Aharoni"/>
                            <w:b/>
                            <w:bCs/>
                            <w:sz w:val="20"/>
                            <w:szCs w:val="20"/>
                          </w:rPr>
                          <w:t xml:space="preserve"> </w:t>
                        </w:r>
                        <w:r w:rsidR="007B2D6F">
                          <w:rPr>
                            <w:rFonts w:ascii="Bradley Hand ITC" w:eastAsia="Calibri" w:hAnsi="Bradley Hand ITC" w:cs="Aharoni"/>
                            <w:b/>
                            <w:bCs/>
                            <w:sz w:val="20"/>
                            <w:szCs w:val="20"/>
                          </w:rPr>
                          <w:t>r</w:t>
                        </w:r>
                        <w:r>
                          <w:rPr>
                            <w:rFonts w:ascii="Bradley Hand ITC" w:eastAsia="Calibri" w:hAnsi="Bradley Hand ITC" w:cs="Aharoni"/>
                            <w:b/>
                            <w:bCs/>
                            <w:sz w:val="20"/>
                            <w:szCs w:val="20"/>
                          </w:rPr>
                          <w:t xml:space="preserve">   |            |</w:t>
                        </w:r>
                      </w:p>
                    </w:txbxContent>
                  </v:textbox>
                </v:shape>
                <v:shape id="Εικόνα 34" o:spid="_x0000_s1050" type="#_x0000_t75" style="position:absolute;left:45511;top:425;width:7064;height:1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">
                  <v:imagedata r:id="rId53" o:title=""/>
                </v:shape>
                <w10:anchorlock/>
              </v:group>
            </w:pict>
          </mc:Fallback>
        </mc:AlternateContent>
      </w:r>
    </w:p>
    <w:p w14:paraId="6989589E" w14:textId="77777777" w:rsidR="00AA5C27" w:rsidRDefault="00AA5C27" w:rsidP="00AA5C27">
      <w:pPr>
        <w:pStyle w:val="ListParagraph"/>
        <w:ind w:left="360"/>
        <w:jc w:val="both"/>
      </w:pPr>
    </w:p>
    <w:p w14:paraId="6D61AF10" w14:textId="1A0B8CB7" w:rsidR="00515610" w:rsidRDefault="00D32E04" w:rsidP="007A5CD7">
      <w:pPr>
        <w:pStyle w:val="ListParagraph"/>
        <w:ind w:left="360"/>
        <w:jc w:val="both"/>
        <w:rPr>
          <w:b/>
          <w:bCs/>
          <w:u w:val="single"/>
        </w:rPr>
      </w:pPr>
      <w:r>
        <w:t xml:space="preserve">The teachers will be able to upload their own systems on the website, add their descriptions, images, </w:t>
      </w:r>
      <w:r w:rsidR="00B53BA6">
        <w:t xml:space="preserve">and create their quizzes. </w:t>
      </w:r>
      <w:r w:rsidR="0090280C" w:rsidRPr="00B53BA6">
        <w:t xml:space="preserve">Based on teacher’s </w:t>
      </w:r>
      <w:r w:rsidR="00AA5C27" w:rsidRPr="00B53BA6">
        <w:t>indications</w:t>
      </w:r>
      <w:r w:rsidR="0090280C" w:rsidRPr="00B53BA6">
        <w:t xml:space="preserve"> t</w:t>
      </w:r>
      <w:r w:rsidR="00515610" w:rsidRPr="00B53BA6">
        <w:t xml:space="preserve">he </w:t>
      </w:r>
      <w:r w:rsidR="00AA5C27" w:rsidRPr="00B53BA6">
        <w:t xml:space="preserve">structure of </w:t>
      </w:r>
      <w:r w:rsidR="00515610" w:rsidRPr="00B53BA6">
        <w:t>the website should be as follows:</w:t>
      </w:r>
    </w:p>
    <w:p w14:paraId="374CFA00" w14:textId="77777777" w:rsidR="00AA5C27" w:rsidRDefault="00AA5C27" w:rsidP="007A5CD7">
      <w:pPr>
        <w:pStyle w:val="ListParagraph"/>
        <w:ind w:left="360"/>
        <w:jc w:val="both"/>
        <w:rPr>
          <w:b/>
          <w:bCs/>
          <w:u w:val="single"/>
        </w:rPr>
      </w:pPr>
    </w:p>
    <w:p w14:paraId="30FE9618" w14:textId="1121595A" w:rsidR="00AA5C27" w:rsidRDefault="00C568F0" w:rsidP="0074190C">
      <w:pPr>
        <w:pStyle w:val="ListParagraph"/>
        <w:numPr>
          <w:ilvl w:val="0"/>
          <w:numId w:val="4"/>
        </w:numPr>
        <w:jc w:val="both"/>
        <w:rPr>
          <w:b/>
          <w:bCs/>
          <w:u w:val="single"/>
        </w:rPr>
      </w:pPr>
      <w:r>
        <w:rPr>
          <w:b/>
          <w:bCs/>
          <w:u w:val="single"/>
        </w:rPr>
        <w:t>Navigation Bar</w:t>
      </w:r>
    </w:p>
    <w:p w14:paraId="4E8F66AF" w14:textId="2EDC5CE8" w:rsidR="00C568F0" w:rsidRPr="00C568F0" w:rsidRDefault="00C568F0" w:rsidP="00C568F0">
      <w:pPr>
        <w:pStyle w:val="ListParagraph"/>
        <w:jc w:val="both"/>
      </w:pPr>
      <w:r w:rsidRPr="00C568F0">
        <w:t xml:space="preserve">The navigation bar should </w:t>
      </w:r>
      <w:r>
        <w:t>have</w:t>
      </w:r>
      <w:r w:rsidRPr="00C568F0">
        <w:t xml:space="preserve"> the following tabs:</w:t>
      </w:r>
    </w:p>
    <w:p w14:paraId="4E6A0515" w14:textId="77777777" w:rsidR="00AA5C27" w:rsidRDefault="00AA5C27" w:rsidP="0074190C">
      <w:pPr>
        <w:pStyle w:val="ListParagraph"/>
        <w:numPr>
          <w:ilvl w:val="0"/>
          <w:numId w:val="5"/>
        </w:numPr>
        <w:spacing w:after="0"/>
        <w:ind w:left="1080"/>
        <w:jc w:val="both"/>
        <w:rPr>
          <w:b/>
          <w:bCs/>
        </w:rPr>
      </w:pPr>
      <w:r w:rsidRPr="00AA5C27">
        <w:rPr>
          <w:b/>
          <w:bCs/>
        </w:rPr>
        <w:t>[File]</w:t>
      </w:r>
    </w:p>
    <w:p w14:paraId="596973EB" w14:textId="39AABA80" w:rsidR="00AA5C27" w:rsidRPr="00AA5C27" w:rsidRDefault="00AA5C27" w:rsidP="00C568F0">
      <w:pPr>
        <w:ind w:left="360" w:firstLine="720"/>
        <w:jc w:val="both"/>
      </w:pPr>
      <w:r>
        <w:t>The File tab has b</w:t>
      </w:r>
      <w:r w:rsidRPr="00AA5C27">
        <w:t xml:space="preserve">asic functions </w:t>
      </w:r>
      <w:r>
        <w:t>such as:</w:t>
      </w:r>
    </w:p>
    <w:p w14:paraId="634FB920" w14:textId="46915C4D" w:rsidR="00AA5C27" w:rsidRDefault="00AA5C27" w:rsidP="0074190C">
      <w:pPr>
        <w:pStyle w:val="ListParagraph"/>
        <w:numPr>
          <w:ilvl w:val="1"/>
          <w:numId w:val="5"/>
        </w:numPr>
        <w:spacing w:after="0"/>
        <w:ind w:left="1800"/>
        <w:jc w:val="both"/>
        <w:rPr>
          <w:b/>
          <w:bCs/>
        </w:rPr>
      </w:pPr>
      <w:r>
        <w:rPr>
          <w:b/>
          <w:bCs/>
        </w:rPr>
        <w:t xml:space="preserve">Open </w:t>
      </w:r>
      <w:r>
        <w:t>(load a system)</w:t>
      </w:r>
    </w:p>
    <w:p w14:paraId="26998C17" w14:textId="088F49D3" w:rsidR="00AA5C27" w:rsidRDefault="00AA5C27" w:rsidP="0074190C">
      <w:pPr>
        <w:pStyle w:val="ListParagraph"/>
        <w:numPr>
          <w:ilvl w:val="1"/>
          <w:numId w:val="5"/>
        </w:numPr>
        <w:spacing w:after="0"/>
        <w:ind w:left="1800"/>
        <w:jc w:val="both"/>
        <w:rPr>
          <w:b/>
          <w:bCs/>
        </w:rPr>
      </w:pPr>
      <w:r>
        <w:rPr>
          <w:b/>
          <w:bCs/>
        </w:rPr>
        <w:t xml:space="preserve">Save </w:t>
      </w:r>
      <w:r w:rsidRPr="00AA5C27">
        <w:t>(</w:t>
      </w:r>
      <w:r>
        <w:t>save a system</w:t>
      </w:r>
      <w:r w:rsidRPr="00AA5C27">
        <w:t>)</w:t>
      </w:r>
    </w:p>
    <w:p w14:paraId="6FD761AB" w14:textId="4C476A64" w:rsidR="00AA5C27" w:rsidRDefault="00AA5C27" w:rsidP="0074190C">
      <w:pPr>
        <w:pStyle w:val="ListParagraph"/>
        <w:numPr>
          <w:ilvl w:val="1"/>
          <w:numId w:val="5"/>
        </w:numPr>
        <w:spacing w:after="0"/>
        <w:ind w:left="1800"/>
        <w:jc w:val="both"/>
        <w:rPr>
          <w:b/>
          <w:bCs/>
        </w:rPr>
      </w:pPr>
      <w:r>
        <w:rPr>
          <w:b/>
          <w:bCs/>
        </w:rPr>
        <w:t xml:space="preserve">Close </w:t>
      </w:r>
      <w:r>
        <w:t>(close a system)</w:t>
      </w:r>
    </w:p>
    <w:p w14:paraId="7180350A" w14:textId="7F84194E" w:rsidR="00AA5C27" w:rsidRPr="00AA5C27" w:rsidRDefault="00AA5C27" w:rsidP="0074190C">
      <w:pPr>
        <w:pStyle w:val="ListParagraph"/>
        <w:numPr>
          <w:ilvl w:val="1"/>
          <w:numId w:val="5"/>
        </w:numPr>
        <w:spacing w:after="0"/>
        <w:ind w:left="1800"/>
        <w:jc w:val="both"/>
        <w:rPr>
          <w:b/>
          <w:bCs/>
        </w:rPr>
      </w:pPr>
      <w:r>
        <w:rPr>
          <w:b/>
          <w:bCs/>
        </w:rPr>
        <w:t xml:space="preserve">Exit </w:t>
      </w:r>
      <w:r w:rsidRPr="00AA5C27">
        <w:t>(</w:t>
      </w:r>
      <w:r w:rsidR="00356091">
        <w:t>exit/log out</w:t>
      </w:r>
      <w:r w:rsidRPr="00AA5C27">
        <w:t>)</w:t>
      </w:r>
    </w:p>
    <w:p w14:paraId="6138E2F4" w14:textId="77777777" w:rsidR="00AA5C27" w:rsidRDefault="00AA5C27" w:rsidP="0074190C">
      <w:pPr>
        <w:pStyle w:val="ListParagraph"/>
        <w:numPr>
          <w:ilvl w:val="0"/>
          <w:numId w:val="5"/>
        </w:numPr>
        <w:ind w:left="1080"/>
        <w:jc w:val="both"/>
        <w:rPr>
          <w:b/>
          <w:bCs/>
        </w:rPr>
      </w:pPr>
      <w:r>
        <w:rPr>
          <w:b/>
          <w:bCs/>
        </w:rPr>
        <w:t>[</w:t>
      </w:r>
      <w:r w:rsidRPr="00515610">
        <w:rPr>
          <w:b/>
          <w:bCs/>
        </w:rPr>
        <w:t>Edit</w:t>
      </w:r>
      <w:r>
        <w:rPr>
          <w:b/>
          <w:bCs/>
        </w:rPr>
        <w:t>]</w:t>
      </w:r>
    </w:p>
    <w:p w14:paraId="334C3800" w14:textId="5FF3A5E1" w:rsidR="00AA5C27" w:rsidRPr="0077583E" w:rsidRDefault="0077583E" w:rsidP="0074190C">
      <w:pPr>
        <w:pStyle w:val="ListParagraph"/>
        <w:numPr>
          <w:ilvl w:val="1"/>
          <w:numId w:val="5"/>
        </w:numPr>
        <w:ind w:left="1800"/>
        <w:jc w:val="both"/>
        <w:rPr>
          <w:b/>
          <w:bCs/>
        </w:rPr>
      </w:pPr>
      <w:r>
        <w:rPr>
          <w:b/>
          <w:bCs/>
        </w:rPr>
        <w:t xml:space="preserve">Undo </w:t>
      </w:r>
      <w:r w:rsidRPr="0077583E">
        <w:t>(</w:t>
      </w:r>
      <w:r>
        <w:t xml:space="preserve">undo </w:t>
      </w:r>
      <w:r w:rsidR="00D32E04">
        <w:t>an action</w:t>
      </w:r>
      <w:r>
        <w:t>)</w:t>
      </w:r>
    </w:p>
    <w:p w14:paraId="19450125" w14:textId="350DE8B3" w:rsidR="0077583E" w:rsidRPr="0077583E" w:rsidRDefault="0077583E" w:rsidP="0074190C">
      <w:pPr>
        <w:pStyle w:val="ListParagraph"/>
        <w:numPr>
          <w:ilvl w:val="1"/>
          <w:numId w:val="5"/>
        </w:numPr>
        <w:ind w:left="1800"/>
        <w:jc w:val="both"/>
        <w:rPr>
          <w:b/>
          <w:bCs/>
        </w:rPr>
      </w:pPr>
      <w:r>
        <w:rPr>
          <w:b/>
          <w:bCs/>
        </w:rPr>
        <w:lastRenderedPageBreak/>
        <w:t xml:space="preserve">Redo </w:t>
      </w:r>
      <w:r w:rsidRPr="0077583E">
        <w:t>(</w:t>
      </w:r>
      <w:r>
        <w:t>redo a</w:t>
      </w:r>
      <w:r w:rsidR="00D32E04">
        <w:t>n action</w:t>
      </w:r>
      <w:r>
        <w:t>)</w:t>
      </w:r>
    </w:p>
    <w:p w14:paraId="1302DC39" w14:textId="587FF42B" w:rsidR="0077583E" w:rsidRPr="00F838C0" w:rsidRDefault="00D32E04" w:rsidP="0074190C">
      <w:pPr>
        <w:pStyle w:val="ListParagraph"/>
        <w:numPr>
          <w:ilvl w:val="1"/>
          <w:numId w:val="5"/>
        </w:numPr>
        <w:ind w:left="1800"/>
        <w:jc w:val="both"/>
        <w:rPr>
          <w:b/>
          <w:bCs/>
        </w:rPr>
      </w:pPr>
      <w:r>
        <w:rPr>
          <w:b/>
          <w:bCs/>
        </w:rPr>
        <w:t>Edit Text</w:t>
      </w:r>
      <w:r w:rsidR="00B53BA6">
        <w:rPr>
          <w:b/>
          <w:bCs/>
        </w:rPr>
        <w:t xml:space="preserve"> </w:t>
      </w:r>
      <w:r w:rsidR="00B53BA6" w:rsidRPr="00B53BA6">
        <w:t>(</w:t>
      </w:r>
      <w:r w:rsidR="00356091">
        <w:t>e</w:t>
      </w:r>
      <w:r w:rsidR="00B53BA6">
        <w:t>dit a component</w:t>
      </w:r>
      <w:r w:rsidR="00356091">
        <w:t>’</w:t>
      </w:r>
      <w:r w:rsidR="00B53BA6">
        <w:t>s description or title</w:t>
      </w:r>
      <w:r w:rsidR="00B53BA6" w:rsidRPr="00B53BA6">
        <w:t>)</w:t>
      </w:r>
    </w:p>
    <w:p w14:paraId="641E4962" w14:textId="77777777" w:rsidR="00C568F0" w:rsidRPr="00C568F0" w:rsidRDefault="00F838C0" w:rsidP="0074190C">
      <w:pPr>
        <w:pStyle w:val="ListParagraph"/>
        <w:numPr>
          <w:ilvl w:val="1"/>
          <w:numId w:val="5"/>
        </w:numPr>
        <w:ind w:left="1800"/>
        <w:jc w:val="both"/>
        <w:rPr>
          <w:b/>
          <w:bCs/>
        </w:rPr>
      </w:pPr>
      <w:r>
        <w:rPr>
          <w:b/>
          <w:bCs/>
        </w:rPr>
        <w:t xml:space="preserve">Copy </w:t>
      </w:r>
      <w:r w:rsidRPr="00F838C0">
        <w:t>(</w:t>
      </w:r>
      <w:r>
        <w:t>copy an element)</w:t>
      </w:r>
    </w:p>
    <w:p w14:paraId="01CBD762" w14:textId="7238EB0B" w:rsidR="00C568F0" w:rsidRDefault="00AA5C27" w:rsidP="0074190C">
      <w:pPr>
        <w:pStyle w:val="ListParagraph"/>
        <w:numPr>
          <w:ilvl w:val="1"/>
          <w:numId w:val="5"/>
        </w:numPr>
        <w:ind w:left="1800"/>
        <w:jc w:val="both"/>
        <w:rPr>
          <w:b/>
          <w:bCs/>
        </w:rPr>
      </w:pPr>
      <w:r w:rsidRPr="00C568F0">
        <w:rPr>
          <w:b/>
          <w:bCs/>
        </w:rPr>
        <w:t>{Preferences</w:t>
      </w:r>
      <w:r w:rsidR="00D76407">
        <w:rPr>
          <w:b/>
          <w:bCs/>
        </w:rPr>
        <w:t xml:space="preserve"> </w:t>
      </w:r>
      <w:r w:rsidRPr="00C568F0">
        <w:rPr>
          <w:b/>
          <w:bCs/>
        </w:rPr>
        <w:t>…}</w:t>
      </w:r>
    </w:p>
    <w:p w14:paraId="3401DFA8" w14:textId="0F271B7F" w:rsidR="00C568F0" w:rsidRPr="00C568F0" w:rsidRDefault="00C568F0" w:rsidP="0074190C">
      <w:pPr>
        <w:pStyle w:val="ListParagraph"/>
        <w:numPr>
          <w:ilvl w:val="2"/>
          <w:numId w:val="5"/>
        </w:numPr>
        <w:jc w:val="both"/>
        <w:rPr>
          <w:b/>
          <w:bCs/>
        </w:rPr>
      </w:pPr>
      <w:r>
        <w:rPr>
          <w:b/>
          <w:bCs/>
        </w:rPr>
        <w:t xml:space="preserve">Path </w:t>
      </w:r>
      <w:r w:rsidRPr="00C568F0">
        <w:t>(</w:t>
      </w:r>
      <w:r w:rsidR="00AA5C27">
        <w:t>indicates the root path that graphical elements reside</w:t>
      </w:r>
      <w:r>
        <w:t>)</w:t>
      </w:r>
    </w:p>
    <w:p w14:paraId="27F8DD2C" w14:textId="0C3A4159" w:rsidR="00AA5C27" w:rsidRPr="00C568F0" w:rsidRDefault="00C568F0" w:rsidP="0074190C">
      <w:pPr>
        <w:pStyle w:val="ListParagraph"/>
        <w:numPr>
          <w:ilvl w:val="2"/>
          <w:numId w:val="5"/>
        </w:numPr>
        <w:jc w:val="both"/>
        <w:rPr>
          <w:b/>
          <w:bCs/>
        </w:rPr>
      </w:pPr>
      <w:r>
        <w:rPr>
          <w:b/>
          <w:bCs/>
        </w:rPr>
        <w:t>D</w:t>
      </w:r>
      <w:r w:rsidR="00AA5C27" w:rsidRPr="00C568F0">
        <w:rPr>
          <w:b/>
          <w:bCs/>
        </w:rPr>
        <w:t>evices</w:t>
      </w:r>
      <w:r w:rsidR="00AA5C27">
        <w:t xml:space="preserve"> </w:t>
      </w:r>
      <w:r w:rsidR="0010369F">
        <w:t>(</w:t>
      </w:r>
      <w:r w:rsidR="00AA5C27">
        <w:t xml:space="preserve">for </w:t>
      </w:r>
      <w:r w:rsidR="0010369F">
        <w:t>the</w:t>
      </w:r>
      <w:r w:rsidR="00AA5C27">
        <w:t xml:space="preserve"> 3</w:t>
      </w:r>
      <w:r w:rsidR="0010369F">
        <w:t>D</w:t>
      </w:r>
      <w:r w:rsidR="00AA5C27">
        <w:t xml:space="preserve"> </w:t>
      </w:r>
      <w:r w:rsidR="00AA5C27" w:rsidRPr="00034749">
        <w:t>(AR) interface</w:t>
      </w:r>
      <w:r w:rsidR="0010369F">
        <w:t xml:space="preserve"> – future work)</w:t>
      </w:r>
    </w:p>
    <w:p w14:paraId="114996A3" w14:textId="77777777" w:rsidR="00AA5C27" w:rsidRDefault="00AA5C27" w:rsidP="0074190C">
      <w:pPr>
        <w:pStyle w:val="ListParagraph"/>
        <w:numPr>
          <w:ilvl w:val="0"/>
          <w:numId w:val="5"/>
        </w:numPr>
        <w:ind w:left="1080"/>
        <w:jc w:val="both"/>
        <w:rPr>
          <w:b/>
          <w:bCs/>
        </w:rPr>
      </w:pPr>
      <w:r>
        <w:rPr>
          <w:b/>
          <w:bCs/>
        </w:rPr>
        <w:t>[</w:t>
      </w:r>
      <w:r w:rsidRPr="00515610">
        <w:rPr>
          <w:b/>
          <w:bCs/>
        </w:rPr>
        <w:t>View</w:t>
      </w:r>
      <w:r>
        <w:rPr>
          <w:b/>
          <w:bCs/>
        </w:rPr>
        <w:t>]</w:t>
      </w:r>
    </w:p>
    <w:p w14:paraId="2E9C0EE0" w14:textId="21D06E97" w:rsidR="00D76407" w:rsidRDefault="00D76407" w:rsidP="0074190C">
      <w:pPr>
        <w:pStyle w:val="ListParagraph"/>
        <w:numPr>
          <w:ilvl w:val="1"/>
          <w:numId w:val="5"/>
        </w:numPr>
        <w:jc w:val="both"/>
        <w:rPr>
          <w:b/>
          <w:bCs/>
        </w:rPr>
      </w:pPr>
      <w:r>
        <w:rPr>
          <w:b/>
          <w:bCs/>
        </w:rPr>
        <w:t>{Nav tools …}</w:t>
      </w:r>
    </w:p>
    <w:p w14:paraId="3C558D41" w14:textId="2E60E88A" w:rsidR="00511AA5" w:rsidRPr="00FC0162" w:rsidRDefault="00511AA5" w:rsidP="00511AA5">
      <w:pPr>
        <w:ind w:left="1800"/>
        <w:jc w:val="both"/>
      </w:pPr>
      <w:r w:rsidRPr="00FC0162">
        <w:t xml:space="preserve">The navigation tools allow you to change the </w:t>
      </w:r>
      <w:r w:rsidR="00FC0162" w:rsidRPr="00FC0162">
        <w:t>perspective</w:t>
      </w:r>
      <w:r w:rsidRPr="00FC0162">
        <w:t xml:space="preserve"> of your </w:t>
      </w:r>
      <w:r w:rsidR="00FC0162" w:rsidRPr="00FC0162">
        <w:t xml:space="preserve">3D model. </w:t>
      </w:r>
    </w:p>
    <w:p w14:paraId="3A0359D9" w14:textId="13255DE9" w:rsidR="00D76407" w:rsidRDefault="00511AA5" w:rsidP="0074190C">
      <w:pPr>
        <w:pStyle w:val="ListParagraph"/>
        <w:numPr>
          <w:ilvl w:val="2"/>
          <w:numId w:val="5"/>
        </w:numPr>
        <w:jc w:val="both"/>
        <w:rPr>
          <w:b/>
          <w:bCs/>
        </w:rPr>
      </w:pPr>
      <w:r>
        <w:rPr>
          <w:b/>
          <w:bCs/>
        </w:rPr>
        <w:t>Rotate</w:t>
      </w:r>
      <w:r w:rsidR="00FC0162">
        <w:rPr>
          <w:b/>
          <w:bCs/>
        </w:rPr>
        <w:t xml:space="preserve"> </w:t>
      </w:r>
      <w:r w:rsidR="00FC0162" w:rsidRPr="00FC0162">
        <w:t xml:space="preserve">(rotate </w:t>
      </w:r>
      <w:r w:rsidR="005D7151">
        <w:t>an</w:t>
      </w:r>
      <w:r w:rsidR="00FC0162" w:rsidRPr="00FC0162">
        <w:t xml:space="preserve"> element)</w:t>
      </w:r>
    </w:p>
    <w:p w14:paraId="1133B63B" w14:textId="001574CC" w:rsidR="00511AA5" w:rsidRDefault="00511AA5" w:rsidP="0074190C">
      <w:pPr>
        <w:pStyle w:val="ListParagraph"/>
        <w:numPr>
          <w:ilvl w:val="2"/>
          <w:numId w:val="5"/>
        </w:numPr>
        <w:jc w:val="both"/>
        <w:rPr>
          <w:b/>
          <w:bCs/>
        </w:rPr>
      </w:pPr>
      <w:r>
        <w:rPr>
          <w:b/>
          <w:bCs/>
        </w:rPr>
        <w:t>Zoom</w:t>
      </w:r>
      <w:r w:rsidR="00FC0162">
        <w:rPr>
          <w:b/>
          <w:bCs/>
        </w:rPr>
        <w:t xml:space="preserve"> </w:t>
      </w:r>
      <w:r w:rsidR="00FC0162" w:rsidRPr="00FC0162">
        <w:t xml:space="preserve">(zoom </w:t>
      </w:r>
      <w:r w:rsidR="005D7151">
        <w:t>an</w:t>
      </w:r>
      <w:r w:rsidR="005D7151" w:rsidRPr="00FC0162">
        <w:t xml:space="preserve"> </w:t>
      </w:r>
      <w:r w:rsidR="00FC0162" w:rsidRPr="00FC0162">
        <w:t>element)</w:t>
      </w:r>
    </w:p>
    <w:p w14:paraId="2133CADF" w14:textId="562CAA04" w:rsidR="00511AA5" w:rsidRDefault="00511AA5" w:rsidP="0074190C">
      <w:pPr>
        <w:pStyle w:val="ListParagraph"/>
        <w:numPr>
          <w:ilvl w:val="2"/>
          <w:numId w:val="5"/>
        </w:numPr>
        <w:jc w:val="both"/>
        <w:rPr>
          <w:b/>
          <w:bCs/>
        </w:rPr>
      </w:pPr>
      <w:r>
        <w:rPr>
          <w:b/>
          <w:bCs/>
        </w:rPr>
        <w:t>Pan</w:t>
      </w:r>
      <w:r w:rsidR="00FC0162">
        <w:rPr>
          <w:b/>
          <w:bCs/>
        </w:rPr>
        <w:t xml:space="preserve"> </w:t>
      </w:r>
      <w:r w:rsidR="00FC0162">
        <w:t>(pan through screen)</w:t>
      </w:r>
    </w:p>
    <w:p w14:paraId="7915DE88" w14:textId="25A61F5B" w:rsidR="00511AA5" w:rsidRDefault="00511AA5" w:rsidP="0074190C">
      <w:pPr>
        <w:pStyle w:val="ListParagraph"/>
        <w:numPr>
          <w:ilvl w:val="2"/>
          <w:numId w:val="5"/>
        </w:numPr>
        <w:jc w:val="both"/>
        <w:rPr>
          <w:b/>
          <w:bCs/>
        </w:rPr>
      </w:pPr>
      <w:r>
        <w:rPr>
          <w:b/>
          <w:bCs/>
        </w:rPr>
        <w:t>Reset</w:t>
      </w:r>
      <w:r w:rsidR="00FC0162">
        <w:rPr>
          <w:b/>
          <w:bCs/>
        </w:rPr>
        <w:t xml:space="preserve"> </w:t>
      </w:r>
      <w:r w:rsidR="00FC0162">
        <w:t>(reset screen to initial angle)</w:t>
      </w:r>
    </w:p>
    <w:p w14:paraId="721A62BB" w14:textId="50A37570" w:rsidR="00AA5C27" w:rsidRDefault="00AA5C27" w:rsidP="0074190C">
      <w:pPr>
        <w:pStyle w:val="ListParagraph"/>
        <w:numPr>
          <w:ilvl w:val="1"/>
          <w:numId w:val="5"/>
        </w:numPr>
        <w:contextualSpacing w:val="0"/>
        <w:jc w:val="both"/>
      </w:pPr>
      <w:r>
        <w:rPr>
          <w:b/>
          <w:bCs/>
        </w:rPr>
        <w:t xml:space="preserve">Test mode </w:t>
      </w:r>
      <w:r w:rsidR="006F4FE0" w:rsidRPr="006F4FE0">
        <w:t>(</w:t>
      </w:r>
      <w:r w:rsidR="006F4FE0">
        <w:t>d</w:t>
      </w:r>
      <w:r w:rsidRPr="00B03E49">
        <w:t xml:space="preserve">isplays the </w:t>
      </w:r>
      <w:r w:rsidR="00BD2D05">
        <w:t>quiz</w:t>
      </w:r>
      <w:r w:rsidRPr="00B03E49">
        <w:t xml:space="preserve"> for the selected car system. The system contains blank boxes where you drag</w:t>
      </w:r>
      <w:r w:rsidR="00BD2D05">
        <w:t>-</w:t>
      </w:r>
      <w:r w:rsidRPr="00B03E49">
        <w:t>and</w:t>
      </w:r>
      <w:r w:rsidR="00BD2D05">
        <w:t>-</w:t>
      </w:r>
      <w:r w:rsidRPr="00B03E49">
        <w:t>drop the name of the specific component</w:t>
      </w:r>
      <w:r w:rsidR="00BD2D05">
        <w:t>, and the components to the correct place)</w:t>
      </w:r>
    </w:p>
    <w:p w14:paraId="6CA1A0FA" w14:textId="4C5D9001" w:rsidR="007547CC" w:rsidRDefault="007547CC" w:rsidP="0074190C">
      <w:pPr>
        <w:pStyle w:val="ListParagraph"/>
        <w:numPr>
          <w:ilvl w:val="1"/>
          <w:numId w:val="5"/>
        </w:numPr>
        <w:jc w:val="both"/>
      </w:pPr>
      <w:r>
        <w:rPr>
          <w:b/>
          <w:bCs/>
        </w:rPr>
        <w:t>{</w:t>
      </w:r>
      <w:r w:rsidR="00AA5C27">
        <w:rPr>
          <w:b/>
          <w:bCs/>
        </w:rPr>
        <w:t>Tools</w:t>
      </w:r>
      <w:r>
        <w:rPr>
          <w:b/>
          <w:bCs/>
        </w:rPr>
        <w:t xml:space="preserve"> ...}</w:t>
      </w:r>
      <w:r w:rsidR="00AA5C27">
        <w:rPr>
          <w:b/>
          <w:bCs/>
        </w:rPr>
        <w:t xml:space="preserve"> </w:t>
      </w:r>
    </w:p>
    <w:p w14:paraId="3F4A2C53" w14:textId="2C0BE495" w:rsidR="00AA5C27" w:rsidRDefault="007547CC" w:rsidP="0074190C">
      <w:pPr>
        <w:pStyle w:val="ListParagraph"/>
        <w:numPr>
          <w:ilvl w:val="2"/>
          <w:numId w:val="5"/>
        </w:numPr>
        <w:jc w:val="both"/>
      </w:pPr>
      <w:r>
        <w:rPr>
          <w:b/>
          <w:bCs/>
        </w:rPr>
        <w:t>C</w:t>
      </w:r>
      <w:r w:rsidR="00AA5C27" w:rsidRPr="007547CC">
        <w:rPr>
          <w:b/>
          <w:bCs/>
        </w:rPr>
        <w:t>ar systems</w:t>
      </w:r>
      <w:r w:rsidR="00AA5C27" w:rsidRPr="00C378D8">
        <w:t xml:space="preserve"> </w:t>
      </w:r>
      <w:bookmarkStart w:id="0" w:name="_Hlk98694090"/>
      <w:r>
        <w:t>(d</w:t>
      </w:r>
      <w:r w:rsidR="00AA5C27" w:rsidRPr="00C378D8">
        <w:t>rop-down menu with the different car systems (brak</w:t>
      </w:r>
      <w:r>
        <w:t>e</w:t>
      </w:r>
      <w:r w:rsidR="00AA5C27" w:rsidRPr="00C378D8">
        <w:t xml:space="preserve"> </w:t>
      </w:r>
      <w:bookmarkEnd w:id="0"/>
      <w:r w:rsidR="00AA5C27" w:rsidRPr="00C378D8">
        <w:t xml:space="preserve">system, engine, </w:t>
      </w:r>
      <w:r w:rsidR="00AA5C27">
        <w:tab/>
        <w:t xml:space="preserve">transmission </w:t>
      </w:r>
      <w:r w:rsidR="00AA5C27" w:rsidRPr="00C378D8">
        <w:t>system, etc.)</w:t>
      </w:r>
    </w:p>
    <w:p w14:paraId="7A6A0488" w14:textId="504F9155" w:rsidR="00AA5C27" w:rsidRDefault="00AA5C27" w:rsidP="0074190C">
      <w:pPr>
        <w:pStyle w:val="ListParagraph"/>
        <w:numPr>
          <w:ilvl w:val="2"/>
          <w:numId w:val="5"/>
        </w:numPr>
        <w:jc w:val="both"/>
      </w:pPr>
      <w:r>
        <w:rPr>
          <w:b/>
          <w:bCs/>
        </w:rPr>
        <w:t xml:space="preserve">Student’s level </w:t>
      </w:r>
      <w:r w:rsidR="00393647" w:rsidRPr="00DC7969">
        <w:t>(</w:t>
      </w:r>
      <w:r w:rsidR="00DC7969" w:rsidRPr="00DC7969">
        <w:t>s</w:t>
      </w:r>
      <w:r w:rsidRPr="00061F37">
        <w:t xml:space="preserve">elect student’s </w:t>
      </w:r>
      <w:r w:rsidRPr="000510D7">
        <w:t>level by exposing information in accordance with th</w:t>
      </w:r>
      <w:r>
        <w:t xml:space="preserve">e </w:t>
      </w:r>
      <w:r w:rsidRPr="000510D7">
        <w:t>level selected for secondary and high school</w:t>
      </w:r>
      <w:r w:rsidR="00393647">
        <w:t xml:space="preserve"> (Easy mode)</w:t>
      </w:r>
      <w:r>
        <w:t xml:space="preserve">, or </w:t>
      </w:r>
      <w:r w:rsidRPr="000510D7">
        <w:t xml:space="preserve">for academic </w:t>
      </w:r>
      <w:r w:rsidRPr="00C378D8">
        <w:t>level</w:t>
      </w:r>
      <w:r w:rsidR="00393647">
        <w:t xml:space="preserve"> (Extensive mode)</w:t>
      </w:r>
      <w:r w:rsidRPr="00C378D8">
        <w:t>. Based on the selected level the info texts for the components change accordingly.</w:t>
      </w:r>
      <w:r w:rsidR="00393647">
        <w:t>)</w:t>
      </w:r>
    </w:p>
    <w:p w14:paraId="7FF0E517" w14:textId="77777777" w:rsidR="00393647" w:rsidRPr="00393647" w:rsidRDefault="00AA5C27" w:rsidP="0074190C">
      <w:pPr>
        <w:pStyle w:val="ListParagraph"/>
        <w:numPr>
          <w:ilvl w:val="0"/>
          <w:numId w:val="5"/>
        </w:numPr>
        <w:ind w:left="1080"/>
        <w:contextualSpacing w:val="0"/>
        <w:jc w:val="both"/>
      </w:pPr>
      <w:r>
        <w:rPr>
          <w:b/>
          <w:bCs/>
        </w:rPr>
        <w:t xml:space="preserve">[Quiz] </w:t>
      </w:r>
    </w:p>
    <w:p w14:paraId="503CC62C" w14:textId="0E8887F8" w:rsidR="00AA5C27" w:rsidRPr="00366D0B" w:rsidRDefault="00393647" w:rsidP="00393647">
      <w:pPr>
        <w:ind w:left="720" w:firstLine="360"/>
        <w:jc w:val="both"/>
      </w:pPr>
      <w:r>
        <w:t>Show the</w:t>
      </w:r>
      <w:r w:rsidR="00AA5C27">
        <w:t xml:space="preserve"> quiz under the active car </w:t>
      </w:r>
      <w:r w:rsidR="00AA5C27" w:rsidRPr="00366D0B">
        <w:t xml:space="preserve">system on the Main </w:t>
      </w:r>
      <w:r w:rsidR="00AF3418">
        <w:t>A</w:t>
      </w:r>
      <w:r>
        <w:t>rea</w:t>
      </w:r>
      <w:r w:rsidR="00AA5C27" w:rsidRPr="00366D0B">
        <w:t>.</w:t>
      </w:r>
    </w:p>
    <w:p w14:paraId="39FF5832" w14:textId="77777777" w:rsidR="00393647" w:rsidRDefault="00AA5C27" w:rsidP="0074190C">
      <w:pPr>
        <w:pStyle w:val="ListParagraph"/>
        <w:numPr>
          <w:ilvl w:val="0"/>
          <w:numId w:val="5"/>
        </w:numPr>
        <w:ind w:left="1080"/>
        <w:contextualSpacing w:val="0"/>
        <w:jc w:val="both"/>
        <w:rPr>
          <w:b/>
          <w:bCs/>
        </w:rPr>
      </w:pPr>
      <w:r>
        <w:rPr>
          <w:b/>
          <w:bCs/>
        </w:rPr>
        <w:t>[</w:t>
      </w:r>
      <w:r w:rsidRPr="00515610">
        <w:rPr>
          <w:b/>
          <w:bCs/>
        </w:rPr>
        <w:t>Help</w:t>
      </w:r>
      <w:r>
        <w:rPr>
          <w:b/>
          <w:bCs/>
        </w:rPr>
        <w:t>]</w:t>
      </w:r>
    </w:p>
    <w:p w14:paraId="468B6E0F" w14:textId="74DAD31B" w:rsidR="00AA5C27" w:rsidRPr="00393647" w:rsidRDefault="00393647" w:rsidP="0074190C">
      <w:pPr>
        <w:pStyle w:val="ListParagraph"/>
        <w:numPr>
          <w:ilvl w:val="1"/>
          <w:numId w:val="4"/>
        </w:numPr>
        <w:jc w:val="both"/>
        <w:rPr>
          <w:b/>
          <w:bCs/>
        </w:rPr>
      </w:pPr>
      <w:r w:rsidRPr="00393647">
        <w:rPr>
          <w:b/>
          <w:bCs/>
        </w:rPr>
        <w:t>Help</w:t>
      </w:r>
      <w:r>
        <w:t xml:space="preserve"> (a</w:t>
      </w:r>
      <w:r w:rsidR="00AA5C27" w:rsidRPr="00C378D8">
        <w:t xml:space="preserve"> link with application instructions</w:t>
      </w:r>
      <w:r>
        <w:t>)</w:t>
      </w:r>
    </w:p>
    <w:p w14:paraId="0927ABBC" w14:textId="77777777" w:rsidR="007E59A6" w:rsidRPr="007E59A6" w:rsidRDefault="00AA5C27" w:rsidP="0074190C">
      <w:pPr>
        <w:pStyle w:val="ListParagraph"/>
        <w:numPr>
          <w:ilvl w:val="1"/>
          <w:numId w:val="5"/>
        </w:numPr>
        <w:spacing w:before="240" w:after="0" w:line="360" w:lineRule="auto"/>
        <w:jc w:val="both"/>
        <w:rPr>
          <w:b/>
          <w:bCs/>
        </w:rPr>
      </w:pPr>
      <w:r w:rsidRPr="007E59A6">
        <w:rPr>
          <w:b/>
          <w:bCs/>
        </w:rPr>
        <w:t xml:space="preserve">About </w:t>
      </w:r>
      <w:r w:rsidR="00393647" w:rsidRPr="00393647">
        <w:t>(shows the</w:t>
      </w:r>
      <w:r w:rsidRPr="00393647">
        <w:t xml:space="preserve"> credits</w:t>
      </w:r>
      <w:r w:rsidR="00393647" w:rsidRPr="00393647">
        <w:t>)</w:t>
      </w:r>
    </w:p>
    <w:p w14:paraId="65F8B4C6" w14:textId="03EB02A9" w:rsidR="00393647" w:rsidRPr="007D297B" w:rsidRDefault="007E59A6" w:rsidP="0074190C">
      <w:pPr>
        <w:pStyle w:val="ListParagraph"/>
        <w:numPr>
          <w:ilvl w:val="0"/>
          <w:numId w:val="5"/>
        </w:numPr>
        <w:spacing w:before="240" w:after="0" w:line="360" w:lineRule="auto"/>
        <w:ind w:left="1080"/>
        <w:jc w:val="both"/>
      </w:pPr>
      <w:r w:rsidRPr="007E59A6">
        <w:rPr>
          <w:b/>
          <w:bCs/>
        </w:rPr>
        <w:t>Language</w:t>
      </w:r>
      <w:r>
        <w:rPr>
          <w:b/>
          <w:bCs/>
        </w:rPr>
        <w:t xml:space="preserve"> </w:t>
      </w:r>
      <w:r w:rsidRPr="007D297B">
        <w:t>(Greek or English)</w:t>
      </w:r>
    </w:p>
    <w:p w14:paraId="2290FA10" w14:textId="17228A5F" w:rsidR="007E59A6" w:rsidRPr="007E59A6" w:rsidRDefault="007E59A6" w:rsidP="007E59A6">
      <w:pPr>
        <w:ind w:left="1080"/>
        <w:jc w:val="both"/>
      </w:pPr>
      <w:r w:rsidRPr="007E59A6">
        <w:t>Change the current language</w:t>
      </w:r>
    </w:p>
    <w:p w14:paraId="7632B183" w14:textId="77777777" w:rsidR="00AA5C27" w:rsidRDefault="00AA5C27" w:rsidP="00AA5C27">
      <w:pPr>
        <w:pStyle w:val="ListParagraph"/>
        <w:jc w:val="both"/>
        <w:rPr>
          <w:b/>
          <w:bCs/>
          <w:u w:val="single"/>
        </w:rPr>
      </w:pPr>
    </w:p>
    <w:p w14:paraId="3546EADE" w14:textId="74F96A14" w:rsidR="00F57A1A" w:rsidRDefault="002409FA" w:rsidP="0074190C">
      <w:pPr>
        <w:pStyle w:val="ListParagraph"/>
        <w:numPr>
          <w:ilvl w:val="0"/>
          <w:numId w:val="4"/>
        </w:numPr>
        <w:jc w:val="both"/>
        <w:rPr>
          <w:b/>
          <w:bCs/>
          <w:u w:val="single"/>
        </w:rPr>
      </w:pPr>
      <w:r>
        <w:rPr>
          <w:b/>
          <w:bCs/>
          <w:u w:val="single"/>
        </w:rPr>
        <w:t>Main Area</w:t>
      </w:r>
    </w:p>
    <w:p w14:paraId="49205658" w14:textId="5718E84A" w:rsidR="00AA5C27" w:rsidRPr="00AA5C27" w:rsidRDefault="00393173" w:rsidP="00AA5C27">
      <w:pPr>
        <w:ind w:left="360"/>
        <w:jc w:val="both"/>
      </w:pPr>
      <w:r>
        <w:t xml:space="preserve">It </w:t>
      </w:r>
      <w:r w:rsidR="00236B17">
        <w:t>has two modes</w:t>
      </w:r>
      <w:r w:rsidR="00754F6C">
        <w:t xml:space="preserve"> in the case of the student</w:t>
      </w:r>
      <w:r w:rsidR="00236B17">
        <w:t xml:space="preserve">. The learning mode and the testing/quiz mode. </w:t>
      </w:r>
    </w:p>
    <w:p w14:paraId="3C3B76E2" w14:textId="6FE582DD" w:rsidR="00236B17" w:rsidRPr="00236B17" w:rsidRDefault="00F57A1A" w:rsidP="00F054E0">
      <w:pPr>
        <w:pStyle w:val="ListParagraph"/>
        <w:numPr>
          <w:ilvl w:val="0"/>
          <w:numId w:val="6"/>
        </w:numPr>
        <w:spacing w:after="0"/>
        <w:ind w:left="709"/>
        <w:jc w:val="both"/>
        <w:rPr>
          <w:b/>
          <w:bCs/>
        </w:rPr>
      </w:pPr>
      <w:r w:rsidRPr="00236B17">
        <w:rPr>
          <w:b/>
          <w:bCs/>
        </w:rPr>
        <w:t xml:space="preserve">Learning </w:t>
      </w:r>
      <w:r w:rsidR="00236B17" w:rsidRPr="00236B17">
        <w:rPr>
          <w:b/>
          <w:bCs/>
        </w:rPr>
        <w:t>Mode</w:t>
      </w:r>
    </w:p>
    <w:p w14:paraId="67776F2B" w14:textId="5B97F89D" w:rsidR="00F57A1A" w:rsidRDefault="00F57A1A" w:rsidP="00F054E0">
      <w:pPr>
        <w:spacing w:after="0"/>
        <w:ind w:left="709"/>
        <w:jc w:val="both"/>
        <w:rPr>
          <w:b/>
          <w:bCs/>
        </w:rPr>
      </w:pPr>
      <w:r w:rsidRPr="00F57A1A">
        <w:t xml:space="preserve">When selecting a system from the drop-down menu, the learning area updates </w:t>
      </w:r>
      <w:r w:rsidR="00992120">
        <w:t xml:space="preserve">itself </w:t>
      </w:r>
      <w:r w:rsidRPr="00F57A1A">
        <w:t>with the current system. The user can interact with the system (zoom in, zoom out, rotate, etc.) and can click in certain points of interests which are indicated with a special icon. When clicking to those points the user can read more about that component from a small pop-up dialog.</w:t>
      </w:r>
    </w:p>
    <w:p w14:paraId="5DA2CF96" w14:textId="77777777" w:rsidR="002409FA" w:rsidRDefault="002409FA" w:rsidP="00F054E0">
      <w:pPr>
        <w:spacing w:after="0"/>
        <w:ind w:left="709"/>
        <w:jc w:val="both"/>
        <w:rPr>
          <w:b/>
          <w:bCs/>
        </w:rPr>
      </w:pPr>
    </w:p>
    <w:p w14:paraId="3C86E60B" w14:textId="640E8272" w:rsidR="00236B17" w:rsidRPr="00236B17" w:rsidRDefault="00061F37" w:rsidP="00F054E0">
      <w:pPr>
        <w:pStyle w:val="ListParagraph"/>
        <w:numPr>
          <w:ilvl w:val="0"/>
          <w:numId w:val="6"/>
        </w:numPr>
        <w:spacing w:after="0"/>
        <w:ind w:left="709"/>
        <w:jc w:val="both"/>
        <w:rPr>
          <w:b/>
          <w:bCs/>
        </w:rPr>
      </w:pPr>
      <w:r w:rsidRPr="00061F37">
        <w:rPr>
          <w:b/>
          <w:bCs/>
        </w:rPr>
        <w:t xml:space="preserve">Testing </w:t>
      </w:r>
      <w:r w:rsidR="00236B17">
        <w:rPr>
          <w:b/>
          <w:bCs/>
        </w:rPr>
        <w:t>Mode</w:t>
      </w:r>
    </w:p>
    <w:p w14:paraId="153E6EF3" w14:textId="152EA6F9" w:rsidR="00F57A1A" w:rsidRDefault="00061F37" w:rsidP="00F054E0">
      <w:pPr>
        <w:spacing w:after="0"/>
        <w:ind w:left="709"/>
        <w:jc w:val="both"/>
      </w:pPr>
      <w:r w:rsidRPr="00061F37">
        <w:t>Displays the test for the selected car system. The system contains blank boxes where you drag</w:t>
      </w:r>
      <w:r w:rsidR="00F41979">
        <w:t>-</w:t>
      </w:r>
      <w:r w:rsidRPr="00061F37">
        <w:t>and</w:t>
      </w:r>
      <w:r w:rsidR="00F41979">
        <w:t>-</w:t>
      </w:r>
      <w:r w:rsidRPr="00061F37">
        <w:t>drop the name of the specific component</w:t>
      </w:r>
      <w:r>
        <w:t>.</w:t>
      </w:r>
    </w:p>
    <w:p w14:paraId="5CE38EFF" w14:textId="57DECE42" w:rsidR="00A35A86" w:rsidRPr="00A35A86" w:rsidRDefault="00A35A86" w:rsidP="00A35A86">
      <w:pPr>
        <w:ind w:left="360"/>
        <w:jc w:val="both"/>
      </w:pPr>
      <w:r w:rsidRPr="00A35A86">
        <w:lastRenderedPageBreak/>
        <w:t>In the case of a tu</w:t>
      </w:r>
      <w:r>
        <w:t>tor the main area can be modifie</w:t>
      </w:r>
      <w:r w:rsidR="00F41979">
        <w:t>d</w:t>
      </w:r>
      <w:r>
        <w:t xml:space="preserve">. So, the tutor can </w:t>
      </w:r>
      <w:r w:rsidR="00FE2B2A">
        <w:t xml:space="preserve">add the different systems and their components in the learning </w:t>
      </w:r>
      <w:r w:rsidR="001D2CAB">
        <w:t>mode and</w:t>
      </w:r>
      <w:r w:rsidR="00FE2B2A">
        <w:t xml:space="preserve"> create the corresponding tests for the quiz mode. </w:t>
      </w:r>
    </w:p>
    <w:p w14:paraId="04D70366" w14:textId="01741202" w:rsidR="002409FA" w:rsidRPr="002409FA" w:rsidRDefault="00061F37" w:rsidP="0074190C">
      <w:pPr>
        <w:pStyle w:val="ListParagraph"/>
        <w:numPr>
          <w:ilvl w:val="0"/>
          <w:numId w:val="4"/>
        </w:numPr>
        <w:jc w:val="both"/>
        <w:rPr>
          <w:b/>
          <w:bCs/>
          <w:u w:val="single"/>
        </w:rPr>
      </w:pPr>
      <w:r w:rsidRPr="002409FA">
        <w:rPr>
          <w:b/>
          <w:bCs/>
          <w:u w:val="single"/>
        </w:rPr>
        <w:t>Sidebar</w:t>
      </w:r>
    </w:p>
    <w:p w14:paraId="1681481C" w14:textId="4E484DD4" w:rsidR="00EA7833" w:rsidRPr="00B15EAD" w:rsidRDefault="001D2CAB" w:rsidP="00B15EAD">
      <w:pPr>
        <w:pStyle w:val="ListParagraph"/>
        <w:ind w:left="357"/>
        <w:contextualSpacing w:val="0"/>
        <w:jc w:val="both"/>
        <w:rPr>
          <w:b/>
          <w:bCs/>
        </w:rPr>
      </w:pPr>
      <w:r>
        <w:t xml:space="preserve">The student during the learning mode can hover the mouse above different </w:t>
      </w:r>
      <w:r w:rsidR="00EE536F">
        <w:t xml:space="preserve">components and read a description. An alternative way to search for components will be through a sidebar. </w:t>
      </w:r>
      <w:r w:rsidR="00061F37" w:rsidRPr="00061F37">
        <w:t xml:space="preserve">The sidebar provides in a list </w:t>
      </w:r>
      <w:r w:rsidR="0030236E">
        <w:t>of</w:t>
      </w:r>
      <w:r w:rsidR="00061F37" w:rsidRPr="00061F37">
        <w:t xml:space="preserve"> different components of the current system that is displayed in the learning area. When the user clicks a component, the </w:t>
      </w:r>
      <w:r w:rsidR="009C7C11">
        <w:t>related</w:t>
      </w:r>
      <w:r w:rsidR="00061F37" w:rsidRPr="00061F37">
        <w:t xml:space="preserve"> pop-up dialog appears in the learning area.</w:t>
      </w:r>
    </w:p>
    <w:p w14:paraId="39DDD3DC" w14:textId="3B7E3EFF" w:rsidR="00A8435C" w:rsidRDefault="00EA7833" w:rsidP="00A8435C">
      <w:pPr>
        <w:pStyle w:val="ListParagraph"/>
        <w:numPr>
          <w:ilvl w:val="1"/>
          <w:numId w:val="3"/>
        </w:numPr>
        <w:jc w:val="both"/>
        <w:rPr>
          <w:b/>
          <w:bCs/>
          <w:u w:val="single"/>
        </w:rPr>
      </w:pPr>
      <w:r>
        <w:rPr>
          <w:b/>
          <w:bCs/>
          <w:u w:val="single"/>
        </w:rPr>
        <w:t>Sketches of Screen: Application View</w:t>
      </w:r>
    </w:p>
    <w:p w14:paraId="3AD4304E" w14:textId="149306D5" w:rsidR="00A8435C" w:rsidRDefault="00A8435C" w:rsidP="00A8435C">
      <w:pPr>
        <w:ind w:left="360"/>
        <w:jc w:val="both"/>
      </w:pPr>
      <w:r w:rsidRPr="001D78AC">
        <w:t xml:space="preserve">A low </w:t>
      </w:r>
      <w:r w:rsidR="00677543" w:rsidRPr="001D78AC">
        <w:t xml:space="preserve">fidelity prototype </w:t>
      </w:r>
      <w:r w:rsidR="00313879" w:rsidRPr="001D78AC">
        <w:t xml:space="preserve">of the application view </w:t>
      </w:r>
      <w:r w:rsidR="00677543" w:rsidRPr="001D78AC">
        <w:t>was designed for the web</w:t>
      </w:r>
      <w:r w:rsidR="00313879" w:rsidRPr="001D78AC">
        <w:t>site</w:t>
      </w:r>
      <w:r w:rsidR="00677543" w:rsidRPr="001D78AC">
        <w:t>. The goal wa</w:t>
      </w:r>
      <w:r w:rsidR="00677543">
        <w:t xml:space="preserve">s to understand how the responsive elements </w:t>
      </w:r>
      <w:r w:rsidR="00313879">
        <w:t>will</w:t>
      </w:r>
      <w:r w:rsidR="00677543">
        <w:t xml:space="preserve"> adapt to be </w:t>
      </w:r>
      <w:r w:rsidR="00313879">
        <w:t>usable</w:t>
      </w:r>
      <w:r w:rsidR="00677543">
        <w:t xml:space="preserve"> on a smartphone</w:t>
      </w:r>
      <w:r w:rsidR="00313879">
        <w:t>’s screen</w:t>
      </w:r>
      <w:r w:rsidR="00677543">
        <w:t xml:space="preserve">. </w:t>
      </w:r>
      <w:r w:rsidR="001C41DE">
        <w:t xml:space="preserve">Based on our </w:t>
      </w:r>
      <w:r w:rsidR="001C41F0">
        <w:t>2</w:t>
      </w:r>
      <w:r w:rsidR="001C41F0" w:rsidRPr="00F854AC">
        <w:rPr>
          <w:vertAlign w:val="superscript"/>
        </w:rPr>
        <w:t>nd</w:t>
      </w:r>
      <w:r w:rsidR="001C41F0">
        <w:t xml:space="preserve"> </w:t>
      </w:r>
      <w:r w:rsidR="00F854AC">
        <w:t>S</w:t>
      </w:r>
      <w:r w:rsidR="001C41F0">
        <w:t xml:space="preserve">cenario, we </w:t>
      </w:r>
      <w:r w:rsidR="001D78AC">
        <w:t>realized</w:t>
      </w:r>
      <w:r w:rsidR="001C41F0">
        <w:t xml:space="preserve"> that </w:t>
      </w:r>
      <w:r w:rsidR="001D78AC">
        <w:t>the</w:t>
      </w:r>
      <w:r w:rsidR="00677543">
        <w:t xml:space="preserve"> </w:t>
      </w:r>
      <w:r w:rsidR="001C41F0">
        <w:t xml:space="preserve">student users might </w:t>
      </w:r>
      <w:r w:rsidR="001C41DE">
        <w:t>not have access to a personal computer</w:t>
      </w:r>
      <w:r w:rsidR="001C41F0">
        <w:t xml:space="preserve">. Therefore, the need of a responsive website </w:t>
      </w:r>
      <w:r w:rsidR="001D78AC">
        <w:t>for</w:t>
      </w:r>
      <w:r w:rsidR="001C41F0">
        <w:t xml:space="preserve"> </w:t>
      </w:r>
      <w:r w:rsidR="001C41DE">
        <w:t>mobile device</w:t>
      </w:r>
      <w:r w:rsidR="001C41F0">
        <w:t>s is essential.</w:t>
      </w:r>
    </w:p>
    <w:p w14:paraId="528ADC7E" w14:textId="647DF76B" w:rsidR="00F854AC" w:rsidRDefault="00F854AC" w:rsidP="00A8435C">
      <w:pPr>
        <w:ind w:left="360"/>
        <w:jc w:val="both"/>
      </w:pPr>
      <w:r>
        <w:t xml:space="preserve">The users can read </w:t>
      </w:r>
      <w:r w:rsidR="000A26B6">
        <w:t xml:space="preserve">information </w:t>
      </w:r>
      <w:r>
        <w:t xml:space="preserve">about </w:t>
      </w:r>
      <w:r w:rsidR="000A26B6">
        <w:t xml:space="preserve">our goal </w:t>
      </w:r>
      <w:r w:rsidR="004C35FF">
        <w:t>in the home screen (1</w:t>
      </w:r>
      <w:r w:rsidR="004C35FF" w:rsidRPr="004C35FF">
        <w:rPr>
          <w:vertAlign w:val="superscript"/>
        </w:rPr>
        <w:t>st</w:t>
      </w:r>
      <w:r w:rsidR="004C35FF">
        <w:t xml:space="preserve"> row, 1</w:t>
      </w:r>
      <w:r w:rsidR="004C35FF" w:rsidRPr="00483E3B">
        <w:rPr>
          <w:vertAlign w:val="superscript"/>
        </w:rPr>
        <w:t>st</w:t>
      </w:r>
      <w:r w:rsidR="004C35FF">
        <w:t xml:space="preserve"> image), </w:t>
      </w:r>
      <w:r w:rsidR="000A26B6">
        <w:t xml:space="preserve">he </w:t>
      </w:r>
      <w:r w:rsidR="004C35FF">
        <w:t>can navigate through the drawer menu (1</w:t>
      </w:r>
      <w:r w:rsidR="004C35FF" w:rsidRPr="004C35FF">
        <w:rPr>
          <w:vertAlign w:val="superscript"/>
        </w:rPr>
        <w:t>st</w:t>
      </w:r>
      <w:r w:rsidR="004C35FF">
        <w:t xml:space="preserve"> row, 2</w:t>
      </w:r>
      <w:r w:rsidR="004C35FF" w:rsidRPr="004C35FF">
        <w:rPr>
          <w:vertAlign w:val="superscript"/>
        </w:rPr>
        <w:t>nd</w:t>
      </w:r>
      <w:r w:rsidR="004C35FF">
        <w:t xml:space="preserve"> image) and </w:t>
      </w:r>
      <w:r>
        <w:t>login</w:t>
      </w:r>
      <w:r w:rsidR="004C35FF">
        <w:t xml:space="preserve"> (1</w:t>
      </w:r>
      <w:r w:rsidR="004C35FF" w:rsidRPr="004C35FF">
        <w:rPr>
          <w:vertAlign w:val="superscript"/>
        </w:rPr>
        <w:t>st</w:t>
      </w:r>
      <w:r w:rsidR="004C35FF">
        <w:t xml:space="preserve"> row, 3</w:t>
      </w:r>
      <w:r w:rsidR="004C35FF" w:rsidRPr="004C35FF">
        <w:rPr>
          <w:vertAlign w:val="superscript"/>
        </w:rPr>
        <w:t>rd</w:t>
      </w:r>
      <w:r w:rsidR="004C35FF">
        <w:t xml:space="preserve"> image) or</w:t>
      </w:r>
      <w:r>
        <w:t xml:space="preserve"> register</w:t>
      </w:r>
      <w:r w:rsidR="004C35FF">
        <w:t xml:space="preserve"> (1</w:t>
      </w:r>
      <w:r w:rsidR="004C35FF" w:rsidRPr="004C35FF">
        <w:rPr>
          <w:vertAlign w:val="superscript"/>
        </w:rPr>
        <w:t>st</w:t>
      </w:r>
      <w:r w:rsidR="004C35FF">
        <w:t xml:space="preserve"> row, 4</w:t>
      </w:r>
      <w:r w:rsidR="004C35FF" w:rsidRPr="004C35FF">
        <w:rPr>
          <w:vertAlign w:val="superscript"/>
        </w:rPr>
        <w:t>th</w:t>
      </w:r>
      <w:r w:rsidR="004C35FF">
        <w:t xml:space="preserve"> image).</w:t>
      </w:r>
      <w:r>
        <w:t xml:space="preserve"> </w:t>
      </w:r>
    </w:p>
    <w:p w14:paraId="1A2B0C5E" w14:textId="3BEC6D33" w:rsidR="00970346" w:rsidRDefault="00566CBF" w:rsidP="00A8435C">
      <w:pPr>
        <w:ind w:left="360"/>
        <w:jc w:val="both"/>
      </w:pPr>
      <w:r>
        <w:t xml:space="preserve">In the prototype designs the student can </w:t>
      </w:r>
      <w:r w:rsidR="00E25596">
        <w:t xml:space="preserve">learn about </w:t>
      </w:r>
      <w:r w:rsidR="007573F3">
        <w:t>a</w:t>
      </w:r>
      <w:r w:rsidR="00E25596">
        <w:t xml:space="preserve"> </w:t>
      </w:r>
      <w:r w:rsidR="007573F3">
        <w:t xml:space="preserve">vehicle </w:t>
      </w:r>
      <w:r w:rsidR="00E25596">
        <w:t>system</w:t>
      </w:r>
      <w:r w:rsidR="00F6287D">
        <w:t xml:space="preserve"> (images 2</w:t>
      </w:r>
      <w:r w:rsidR="00F6287D" w:rsidRPr="00F6287D">
        <w:rPr>
          <w:vertAlign w:val="superscript"/>
        </w:rPr>
        <w:t>nd</w:t>
      </w:r>
      <w:r w:rsidR="00F6287D">
        <w:t xml:space="preserve"> row)</w:t>
      </w:r>
      <w:r w:rsidR="00E25596">
        <w:t xml:space="preserve">. The user is not required to log in to use the service.  From a drop-down menu he can easily switch between different </w:t>
      </w:r>
      <w:r w:rsidR="00B9204E">
        <w:t xml:space="preserve">vehicle </w:t>
      </w:r>
      <w:r w:rsidR="00E25596">
        <w:t xml:space="preserve">systems. When learning a system, he can click </w:t>
      </w:r>
      <w:r w:rsidR="00B9204E">
        <w:t xml:space="preserve">the </w:t>
      </w:r>
      <w:r w:rsidR="00E25596">
        <w:t>points of interest to read a description about a system’s component which is shown as a modal</w:t>
      </w:r>
      <w:r w:rsidR="00BB3BCE">
        <w:t xml:space="preserve"> (2</w:t>
      </w:r>
      <w:r w:rsidR="00BB3BCE" w:rsidRPr="00F6287D">
        <w:rPr>
          <w:vertAlign w:val="superscript"/>
        </w:rPr>
        <w:t>nd</w:t>
      </w:r>
      <w:r w:rsidR="00BB3BCE">
        <w:t xml:space="preserve"> row, </w:t>
      </w:r>
      <w:proofErr w:type="gramStart"/>
      <w:r w:rsidR="00BB3BCE">
        <w:t>1</w:t>
      </w:r>
      <w:r w:rsidR="00BB3BCE" w:rsidRPr="00BB3BCE">
        <w:rPr>
          <w:vertAlign w:val="superscript"/>
        </w:rPr>
        <w:t>st</w:t>
      </w:r>
      <w:proofErr w:type="gramEnd"/>
      <w:r w:rsidR="00BB3BCE">
        <w:t xml:space="preserve"> and 2</w:t>
      </w:r>
      <w:r w:rsidR="00BB3BCE" w:rsidRPr="00BB3BCE">
        <w:rPr>
          <w:vertAlign w:val="superscript"/>
        </w:rPr>
        <w:t>nd</w:t>
      </w:r>
      <w:r w:rsidR="00BB3BCE">
        <w:t xml:space="preserve"> images)</w:t>
      </w:r>
      <w:r w:rsidR="00E25596">
        <w:t xml:space="preserve">. </w:t>
      </w:r>
      <w:r w:rsidR="00BB3BCE">
        <w:t>For each vehicle system, a 3D preview of the system is available where the user can zoom</w:t>
      </w:r>
      <w:r w:rsidR="004E1252">
        <w:t xml:space="preserve"> in, zoom out, rotate</w:t>
      </w:r>
      <w:r w:rsidR="00BB3BCE">
        <w:t xml:space="preserve">, </w:t>
      </w:r>
      <w:r w:rsidR="004E1252">
        <w:t xml:space="preserve">and </w:t>
      </w:r>
      <w:r w:rsidR="00BB3BCE">
        <w:t>explode</w:t>
      </w:r>
      <w:r w:rsidR="004E1252">
        <w:t xml:space="preserve"> to </w:t>
      </w:r>
      <w:r w:rsidR="00BB3BCE">
        <w:t>isolate the different components (2</w:t>
      </w:r>
      <w:r w:rsidR="00BB3BCE" w:rsidRPr="002970D2">
        <w:rPr>
          <w:vertAlign w:val="superscript"/>
        </w:rPr>
        <w:t>nd</w:t>
      </w:r>
      <w:r w:rsidR="00BB3BCE">
        <w:t xml:space="preserve"> row, 3</w:t>
      </w:r>
      <w:r w:rsidR="00BB3BCE" w:rsidRPr="002970D2">
        <w:rPr>
          <w:vertAlign w:val="superscript"/>
        </w:rPr>
        <w:t>rd</w:t>
      </w:r>
      <w:r w:rsidR="00BB3BCE">
        <w:t xml:space="preserve"> image). </w:t>
      </w:r>
      <w:r w:rsidR="00E25596">
        <w:t>From the sidebar, the user can view a list of all the different components of the current system, and rapidly switch between their descriptions</w:t>
      </w:r>
      <w:r w:rsidR="00BB3BCE">
        <w:t xml:space="preserve"> (2</w:t>
      </w:r>
      <w:r w:rsidR="00BB3BCE" w:rsidRPr="002970D2">
        <w:rPr>
          <w:vertAlign w:val="superscript"/>
        </w:rPr>
        <w:t>nd</w:t>
      </w:r>
      <w:r w:rsidR="00BB3BCE">
        <w:t xml:space="preserve"> row, 4</w:t>
      </w:r>
      <w:r w:rsidR="00BB3BCE" w:rsidRPr="00BB3BCE">
        <w:rPr>
          <w:vertAlign w:val="superscript"/>
        </w:rPr>
        <w:t>th</w:t>
      </w:r>
      <w:r w:rsidR="00BB3BCE">
        <w:t xml:space="preserve"> image).</w:t>
      </w:r>
    </w:p>
    <w:p w14:paraId="5669564B" w14:textId="1DC77BF2" w:rsidR="001C41DE" w:rsidRDefault="002378CE" w:rsidP="00A8435C">
      <w:pPr>
        <w:ind w:left="360"/>
        <w:jc w:val="both"/>
      </w:pPr>
      <w:r>
        <w:t>In the prototype we demonstrate the experience of a</w:t>
      </w:r>
      <w:r w:rsidR="00F6287D">
        <w:t xml:space="preserve"> student </w:t>
      </w:r>
      <w:r>
        <w:t>taking a quiz</w:t>
      </w:r>
      <w:r w:rsidR="00F6287D">
        <w:t xml:space="preserve"> (images 3</w:t>
      </w:r>
      <w:r w:rsidR="00F6287D" w:rsidRPr="00F6287D">
        <w:rPr>
          <w:vertAlign w:val="superscript"/>
        </w:rPr>
        <w:t>rd</w:t>
      </w:r>
      <w:r w:rsidR="00F6287D">
        <w:t xml:space="preserve"> row). The user can drag-and-drop the components to the correct location </w:t>
      </w:r>
      <w:proofErr w:type="gramStart"/>
      <w:r w:rsidR="00F6287D">
        <w:t>in order to</w:t>
      </w:r>
      <w:proofErr w:type="gramEnd"/>
      <w:r w:rsidR="00F6287D">
        <w:t xml:space="preserve"> assemble the vehicle system (3</w:t>
      </w:r>
      <w:r w:rsidR="00F6287D" w:rsidRPr="00F6287D">
        <w:rPr>
          <w:vertAlign w:val="superscript"/>
        </w:rPr>
        <w:t>rd</w:t>
      </w:r>
      <w:r w:rsidR="00F6287D">
        <w:t xml:space="preserve"> row, 1</w:t>
      </w:r>
      <w:r w:rsidR="00F6287D" w:rsidRPr="00F6287D">
        <w:rPr>
          <w:vertAlign w:val="superscript"/>
        </w:rPr>
        <w:t>st</w:t>
      </w:r>
      <w:r w:rsidR="00F6287D">
        <w:t xml:space="preserve"> image). Moreover, the user can match the name of the components with their image (</w:t>
      </w:r>
      <w:r w:rsidR="00DA67FA">
        <w:t>3</w:t>
      </w:r>
      <w:r w:rsidR="00DA67FA" w:rsidRPr="00DA67FA">
        <w:rPr>
          <w:vertAlign w:val="superscript"/>
        </w:rPr>
        <w:t>rd</w:t>
      </w:r>
      <w:r w:rsidR="00DA67FA">
        <w:t xml:space="preserve"> row, 2</w:t>
      </w:r>
      <w:r w:rsidR="00DA67FA" w:rsidRPr="00DA67FA">
        <w:rPr>
          <w:vertAlign w:val="superscript"/>
        </w:rPr>
        <w:t>nd</w:t>
      </w:r>
      <w:r w:rsidR="00563AE2">
        <w:t xml:space="preserve"> </w:t>
      </w:r>
      <w:r w:rsidR="00DA67FA">
        <w:t>image)</w:t>
      </w:r>
      <w:r w:rsidR="00563AE2">
        <w:t xml:space="preserve">. Additionally, the student can match </w:t>
      </w:r>
      <w:r w:rsidR="002970D2">
        <w:t xml:space="preserve">the </w:t>
      </w:r>
      <w:r w:rsidR="00563AE2">
        <w:t xml:space="preserve">description about the functionality of a component with </w:t>
      </w:r>
      <w:r w:rsidR="002970D2">
        <w:t>the correct</w:t>
      </w:r>
      <w:r w:rsidR="00563AE2">
        <w:t xml:space="preserve"> image (3</w:t>
      </w:r>
      <w:r w:rsidR="00563AE2" w:rsidRPr="00DA67FA">
        <w:rPr>
          <w:vertAlign w:val="superscript"/>
        </w:rPr>
        <w:t>rd</w:t>
      </w:r>
      <w:r w:rsidR="00563AE2">
        <w:t xml:space="preserve"> row, 3</w:t>
      </w:r>
      <w:r w:rsidR="00563AE2" w:rsidRPr="00563AE2">
        <w:rPr>
          <w:vertAlign w:val="superscript"/>
        </w:rPr>
        <w:t>rd</w:t>
      </w:r>
      <w:r w:rsidR="00563AE2">
        <w:t xml:space="preserve"> image).</w:t>
      </w:r>
      <w:r w:rsidR="002970D2">
        <w:t xml:space="preserve"> After pressing the “Done” button, the quiz is graded and the score is displayed (3</w:t>
      </w:r>
      <w:r w:rsidR="002970D2" w:rsidRPr="002970D2">
        <w:rPr>
          <w:vertAlign w:val="superscript"/>
        </w:rPr>
        <w:t>rd</w:t>
      </w:r>
      <w:r w:rsidR="002970D2">
        <w:t xml:space="preserve"> row, 4</w:t>
      </w:r>
      <w:r w:rsidR="002970D2" w:rsidRPr="002970D2">
        <w:rPr>
          <w:vertAlign w:val="superscript"/>
        </w:rPr>
        <w:t>th</w:t>
      </w:r>
      <w:r w:rsidR="002970D2">
        <w:t xml:space="preserve"> image). Finally, the </w:t>
      </w:r>
      <w:r w:rsidR="00117F1B">
        <w:t xml:space="preserve">mistakes are presented alongside the correct answers. </w:t>
      </w:r>
    </w:p>
    <w:p w14:paraId="4F052C4D" w14:textId="68DE03D7" w:rsidR="001C41DE" w:rsidRPr="00A8435C" w:rsidRDefault="00BB3BCE" w:rsidP="00A8435C">
      <w:pPr>
        <w:ind w:left="360"/>
        <w:jc w:val="both"/>
      </w:pPr>
      <w:r>
        <w:t xml:space="preserve">The tutor, after signing up can create a new system or view </w:t>
      </w:r>
      <w:r w:rsidR="00D43218">
        <w:t>systems</w:t>
      </w:r>
      <w:r>
        <w:t xml:space="preserve"> that has already created. </w:t>
      </w:r>
      <w:r w:rsidR="00FA5098">
        <w:t xml:space="preserve">The user can create a new system. </w:t>
      </w:r>
      <w:r w:rsidR="00F04D56">
        <w:t xml:space="preserve">Firstly, </w:t>
      </w:r>
      <w:r w:rsidR="00A74C2F">
        <w:t xml:space="preserve">to create a new system, </w:t>
      </w:r>
      <w:r w:rsidR="00F04D56">
        <w:t>t</w:t>
      </w:r>
      <w:r w:rsidR="00FA5098">
        <w:t xml:space="preserve">he different components of the system need to be </w:t>
      </w:r>
      <w:r w:rsidR="00F04D56">
        <w:t xml:space="preserve">created by defining their image, their </w:t>
      </w:r>
      <w:proofErr w:type="gramStart"/>
      <w:r w:rsidR="00F04D56">
        <w:t>description</w:t>
      </w:r>
      <w:proofErr w:type="gramEnd"/>
      <w:r w:rsidR="00F04D56">
        <w:t xml:space="preserve"> and their name (4</w:t>
      </w:r>
      <w:r w:rsidR="00F04D56" w:rsidRPr="00F04D56">
        <w:rPr>
          <w:vertAlign w:val="superscript"/>
        </w:rPr>
        <w:t>th</w:t>
      </w:r>
      <w:r w:rsidR="00F04D56">
        <w:t xml:space="preserve"> row, 1</w:t>
      </w:r>
      <w:r w:rsidR="00F04D56" w:rsidRPr="00F04D56">
        <w:rPr>
          <w:vertAlign w:val="superscript"/>
        </w:rPr>
        <w:t>st</w:t>
      </w:r>
      <w:r w:rsidR="00F04D56">
        <w:t xml:space="preserve"> image).</w:t>
      </w:r>
      <w:r w:rsidR="00FA5098">
        <w:t xml:space="preserve"> </w:t>
      </w:r>
      <w:r w:rsidR="00F04D56">
        <w:t xml:space="preserve">Secondly, a </w:t>
      </w:r>
      <w:r w:rsidR="00DD34C4">
        <w:t xml:space="preserve">3D model of the system needs to be uploaded. The top menu (File, Edit, View, Help) </w:t>
      </w:r>
      <w:r w:rsidR="007A2760">
        <w:t>gives access to the user to several functionalities, such as saving the model, loading a model, copy/cut/paste elements etc. (4</w:t>
      </w:r>
      <w:r w:rsidR="007A2760" w:rsidRPr="007A2760">
        <w:rPr>
          <w:vertAlign w:val="superscript"/>
        </w:rPr>
        <w:t>th</w:t>
      </w:r>
      <w:r w:rsidR="007A2760">
        <w:t xml:space="preserve"> row, 2</w:t>
      </w:r>
      <w:r w:rsidR="007A2760" w:rsidRPr="007A2760">
        <w:rPr>
          <w:vertAlign w:val="superscript"/>
        </w:rPr>
        <w:t>nd</w:t>
      </w:r>
      <w:r w:rsidR="007A2760">
        <w:t xml:space="preserve"> image). </w:t>
      </w:r>
      <w:r w:rsidR="00E165AD">
        <w:t>The drawer menu adapts to support tutor’s functionalities (4</w:t>
      </w:r>
      <w:r w:rsidR="00E165AD" w:rsidRPr="00E165AD">
        <w:rPr>
          <w:vertAlign w:val="superscript"/>
        </w:rPr>
        <w:t>th</w:t>
      </w:r>
      <w:r w:rsidR="00E165AD">
        <w:t xml:space="preserve"> row, 3</w:t>
      </w:r>
      <w:r w:rsidR="00E165AD" w:rsidRPr="00E165AD">
        <w:rPr>
          <w:vertAlign w:val="superscript"/>
        </w:rPr>
        <w:t>rd</w:t>
      </w:r>
      <w:r w:rsidR="00E165AD">
        <w:t xml:space="preserve"> image).</w:t>
      </w:r>
      <w:r w:rsidR="007A2760">
        <w:t xml:space="preserve"> Through the drawer menu, the user has access to </w:t>
      </w:r>
      <w:r w:rsidR="00B86E08">
        <w:t xml:space="preserve">his history of vehicle systems where he can view, </w:t>
      </w:r>
      <w:proofErr w:type="gramStart"/>
      <w:r w:rsidR="00B86E08">
        <w:t>edit</w:t>
      </w:r>
      <w:proofErr w:type="gramEnd"/>
      <w:r w:rsidR="00B86E08">
        <w:t xml:space="preserve"> or delete them (4</w:t>
      </w:r>
      <w:r w:rsidR="00B86E08" w:rsidRPr="00B86E08">
        <w:rPr>
          <w:vertAlign w:val="superscript"/>
        </w:rPr>
        <w:t>th</w:t>
      </w:r>
      <w:r w:rsidR="00B86E08">
        <w:t xml:space="preserve"> row, 4</w:t>
      </w:r>
      <w:r w:rsidR="00B86E08" w:rsidRPr="00B86E08">
        <w:rPr>
          <w:vertAlign w:val="superscript"/>
        </w:rPr>
        <w:t>th</w:t>
      </w:r>
      <w:r w:rsidR="00B86E08">
        <w:t xml:space="preserve"> image).</w:t>
      </w:r>
    </w:p>
    <w:p w14:paraId="2B8AA9C0" w14:textId="6F6A2563" w:rsidR="00EA7833" w:rsidRPr="00A7677D" w:rsidRDefault="00A7677D" w:rsidP="00AE23D9">
      <w:pPr>
        <w:rPr>
          <w:b/>
          <w:bCs/>
          <w:u w:val="single"/>
        </w:rPr>
      </w:pPr>
      <w:r>
        <w:rPr>
          <w:noProof/>
        </w:rPr>
        <w:lastRenderedPageBreak/>
        <w:drawing>
          <wp:inline distT="0" distB="0" distL="0" distR="0" wp14:anchorId="1F271E72" wp14:editId="77B2E140">
            <wp:extent cx="5803231" cy="8639033"/>
            <wp:effectExtent l="0" t="0" r="7620" b="0"/>
            <wp:docPr id="23" name="Picture 2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diagram&#10;&#10;Description automatically generated"/>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143" r="2848"/>
                    <a:stretch/>
                  </pic:blipFill>
                  <pic:spPr bwMode="auto">
                    <a:xfrm>
                      <a:off x="0" y="0"/>
                      <a:ext cx="5809658" cy="8648600"/>
                    </a:xfrm>
                    <a:prstGeom prst="rect">
                      <a:avLst/>
                    </a:prstGeom>
                    <a:noFill/>
                    <a:ln>
                      <a:noFill/>
                    </a:ln>
                    <a:extLst>
                      <a:ext uri="{53640926-AAD7-44D8-BBD7-CCE9431645EC}">
                        <a14:shadowObscured xmlns:a14="http://schemas.microsoft.com/office/drawing/2010/main"/>
                      </a:ext>
                    </a:extLst>
                  </pic:spPr>
                </pic:pic>
              </a:graphicData>
            </a:graphic>
          </wp:inline>
        </w:drawing>
      </w:r>
    </w:p>
    <w:p w14:paraId="2F44FE53" w14:textId="1C9557E9" w:rsidR="008441DA" w:rsidRPr="008441DA" w:rsidRDefault="008441DA" w:rsidP="0074190C">
      <w:pPr>
        <w:pStyle w:val="ListParagraph"/>
        <w:numPr>
          <w:ilvl w:val="1"/>
          <w:numId w:val="3"/>
        </w:numPr>
        <w:jc w:val="both"/>
        <w:rPr>
          <w:b/>
          <w:bCs/>
          <w:u w:val="single"/>
        </w:rPr>
      </w:pPr>
      <w:r>
        <w:rPr>
          <w:b/>
          <w:bCs/>
          <w:u w:val="single"/>
        </w:rPr>
        <w:lastRenderedPageBreak/>
        <w:t>Prototyp</w:t>
      </w:r>
      <w:r w:rsidR="005E07C1">
        <w:rPr>
          <w:b/>
          <w:bCs/>
          <w:u w:val="single"/>
        </w:rPr>
        <w:t xml:space="preserve">e: </w:t>
      </w:r>
      <w:r w:rsidR="000E3CAE">
        <w:rPr>
          <w:b/>
          <w:bCs/>
          <w:u w:val="single"/>
        </w:rPr>
        <w:t>Website</w:t>
      </w:r>
      <w:r w:rsidR="00900FDC">
        <w:rPr>
          <w:b/>
          <w:bCs/>
          <w:u w:val="single"/>
        </w:rPr>
        <w:t xml:space="preserve"> </w:t>
      </w:r>
      <w:r w:rsidR="005E07C1">
        <w:rPr>
          <w:b/>
          <w:bCs/>
          <w:u w:val="single"/>
        </w:rPr>
        <w:t>View</w:t>
      </w:r>
    </w:p>
    <w:p w14:paraId="4A4FD8F5" w14:textId="50EF5F03" w:rsidR="00515610" w:rsidRDefault="00515610" w:rsidP="007A5CD7">
      <w:pPr>
        <w:pStyle w:val="ListParagraph"/>
        <w:ind w:left="360"/>
        <w:jc w:val="both"/>
        <w:rPr>
          <w:b/>
          <w:bCs/>
          <w:u w:val="single"/>
        </w:rPr>
      </w:pPr>
    </w:p>
    <w:p w14:paraId="1E565EA0" w14:textId="72A9832F" w:rsidR="008C5E9D" w:rsidRDefault="00277758" w:rsidP="007A5CD7">
      <w:pPr>
        <w:pStyle w:val="ListParagraph"/>
        <w:ind w:left="360"/>
        <w:jc w:val="both"/>
      </w:pPr>
      <w:r>
        <w:t xml:space="preserve">We have used Bootstrap, JavaScript, HTML, </w:t>
      </w:r>
      <w:proofErr w:type="gramStart"/>
      <w:r>
        <w:t>CSS</w:t>
      </w:r>
      <w:proofErr w:type="gramEnd"/>
      <w:r w:rsidR="005E07C1">
        <w:t xml:space="preserve"> and </w:t>
      </w:r>
      <w:r>
        <w:t xml:space="preserve">jQuery </w:t>
      </w:r>
      <w:r w:rsidR="005E07C1">
        <w:t xml:space="preserve">to create a medium fidelity prototype of the Website View. </w:t>
      </w:r>
      <w:r w:rsidR="0067713B">
        <w:t xml:space="preserve">Simple functionalities were implemented. Examples of such functionalities are the </w:t>
      </w:r>
      <w:r w:rsidR="00E4487E">
        <w:t>drop-down</w:t>
      </w:r>
      <w:r w:rsidR="0067713B">
        <w:t xml:space="preserve"> menus, the navigation between sides, drag-and-drop of images</w:t>
      </w:r>
      <w:r w:rsidR="00E4487E">
        <w:t xml:space="preserve"> (Quiz Tab) and </w:t>
      </w:r>
      <w:r w:rsidR="009650A4">
        <w:t>area mapping on images (Learn Tab).</w:t>
      </w:r>
    </w:p>
    <w:p w14:paraId="5340C171" w14:textId="77777777" w:rsidR="009650A4" w:rsidRDefault="009650A4" w:rsidP="007A5CD7">
      <w:pPr>
        <w:pStyle w:val="ListParagraph"/>
        <w:ind w:left="360"/>
        <w:jc w:val="both"/>
      </w:pPr>
    </w:p>
    <w:p w14:paraId="53B539B0" w14:textId="2748A73E" w:rsidR="00BA4002" w:rsidRDefault="00F34008" w:rsidP="00FE2FF1">
      <w:pPr>
        <w:pStyle w:val="ListParagraph"/>
        <w:ind w:left="360"/>
        <w:jc w:val="both"/>
      </w:pPr>
      <w:r>
        <w:t xml:space="preserve">We </w:t>
      </w:r>
      <w:r w:rsidR="0042033C">
        <w:t xml:space="preserve">decided to give </w:t>
      </w:r>
      <w:r w:rsidR="009D2552">
        <w:t xml:space="preserve">access </w:t>
      </w:r>
      <w:r w:rsidR="0042033C">
        <w:t xml:space="preserve">to the tutors on uploading their systems only after signing up on our platform. Additionally, the </w:t>
      </w:r>
      <w:r w:rsidR="008B060E">
        <w:t xml:space="preserve">students will be able to sign in to track their </w:t>
      </w:r>
      <w:r w:rsidR="007D288C">
        <w:t xml:space="preserve">performance on the quizzes that have completed. </w:t>
      </w:r>
    </w:p>
    <w:p w14:paraId="4E83A396" w14:textId="77777777" w:rsidR="00FE2FF1" w:rsidRDefault="00FE2FF1" w:rsidP="00FE2FF1">
      <w:pPr>
        <w:pStyle w:val="ListParagraph"/>
        <w:ind w:left="360"/>
        <w:jc w:val="both"/>
      </w:pPr>
    </w:p>
    <w:p w14:paraId="2A4C48B2" w14:textId="6900C6BA" w:rsidR="00FE2FF1" w:rsidRPr="00C210A2" w:rsidRDefault="00FE2FF1" w:rsidP="00FE2FF1">
      <w:pPr>
        <w:pStyle w:val="ListParagraph"/>
        <w:ind w:left="360"/>
        <w:jc w:val="both"/>
        <w:rPr>
          <w:b/>
          <w:bCs/>
          <w:u w:val="single"/>
        </w:rPr>
      </w:pPr>
      <w:r w:rsidRPr="00C210A2">
        <w:rPr>
          <w:b/>
          <w:bCs/>
          <w:u w:val="single"/>
        </w:rPr>
        <w:t xml:space="preserve">Home </w:t>
      </w:r>
      <w:r w:rsidR="00C210A2">
        <w:rPr>
          <w:b/>
          <w:bCs/>
          <w:u w:val="single"/>
        </w:rPr>
        <w:t>Tab</w:t>
      </w:r>
      <w:r w:rsidRPr="00C210A2">
        <w:rPr>
          <w:b/>
          <w:bCs/>
          <w:u w:val="single"/>
        </w:rPr>
        <w:t>:</w:t>
      </w:r>
    </w:p>
    <w:p w14:paraId="44FD6058" w14:textId="5EE300BC" w:rsidR="001F4E74" w:rsidRDefault="00FE2FF1" w:rsidP="00C210A2">
      <w:pPr>
        <w:pStyle w:val="ListParagraph"/>
        <w:ind w:left="360"/>
        <w:jc w:val="both"/>
        <w:rPr>
          <w:color w:val="FF0000"/>
        </w:rPr>
      </w:pPr>
      <w:r>
        <w:t>The home screen will display some inf</w:t>
      </w:r>
      <w:r w:rsidR="00555FAA">
        <w:t xml:space="preserve">ormation about the </w:t>
      </w:r>
      <w:r w:rsidR="00CD3FF1">
        <w:t>software</w:t>
      </w:r>
      <w:r w:rsidR="00555FAA">
        <w:t xml:space="preserve"> (e.g., what is this tool, how you can use it (as a tutor, as a student)</w:t>
      </w:r>
      <w:r w:rsidR="00C210A2">
        <w:t>)</w:t>
      </w:r>
      <w:r w:rsidR="00261B5E">
        <w:t xml:space="preserve"> (fig. 1)</w:t>
      </w:r>
      <w:r w:rsidR="00C210A2">
        <w:t>.</w:t>
      </w:r>
    </w:p>
    <w:p w14:paraId="310C6EA4" w14:textId="77777777" w:rsidR="001F4E74" w:rsidRPr="008C5E9D" w:rsidRDefault="001F4E74" w:rsidP="007A5CD7">
      <w:pPr>
        <w:pStyle w:val="ListParagraph"/>
        <w:ind w:left="360"/>
        <w:jc w:val="both"/>
      </w:pPr>
    </w:p>
    <w:p w14:paraId="1CDB0B18" w14:textId="77777777" w:rsidR="007949F5" w:rsidRDefault="00B76CB3" w:rsidP="007949F5">
      <w:pPr>
        <w:pStyle w:val="ListParagraph"/>
        <w:keepNext/>
        <w:ind w:left="360"/>
        <w:jc w:val="center"/>
      </w:pPr>
      <w:r>
        <w:rPr>
          <w:noProof/>
        </w:rPr>
        <w:drawing>
          <wp:inline distT="0" distB="0" distL="0" distR="0" wp14:anchorId="500B69A7" wp14:editId="28C9D7F1">
            <wp:extent cx="4930495" cy="1185080"/>
            <wp:effectExtent l="152400" t="152400" r="365760" b="358140"/>
            <wp:docPr id="3" name="Picture 3" descr="Graphical user interface, text,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Teams&#10;&#10;Description automatically generated"/>
                    <pic:cNvPicPr/>
                  </pic:nvPicPr>
                  <pic:blipFill rotWithShape="1">
                    <a:blip r:embed="rId55"/>
                    <a:srcRect t="1" b="66700"/>
                    <a:stretch/>
                  </pic:blipFill>
                  <pic:spPr bwMode="auto">
                    <a:xfrm>
                      <a:off x="0" y="0"/>
                      <a:ext cx="5023055" cy="1207328"/>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0A1CE5E3" w14:textId="1C6A0358" w:rsidR="00C157CD" w:rsidRDefault="007949F5" w:rsidP="007949F5">
      <w:pPr>
        <w:pStyle w:val="Caption"/>
        <w:jc w:val="center"/>
        <w:rPr>
          <w:b/>
          <w:bCs/>
          <w:u w:val="single"/>
        </w:rPr>
      </w:pPr>
      <w:r>
        <w:t xml:space="preserve">Figure </w:t>
      </w:r>
      <w:r w:rsidR="0010162F">
        <w:fldChar w:fldCharType="begin"/>
      </w:r>
      <w:r w:rsidR="0010162F">
        <w:instrText xml:space="preserve"> STYLEREF 1 \s </w:instrText>
      </w:r>
      <w:r w:rsidR="0010162F">
        <w:fldChar w:fldCharType="separate"/>
      </w:r>
      <w:r w:rsidR="00726296">
        <w:rPr>
          <w:b/>
          <w:bCs/>
          <w:noProof/>
        </w:rPr>
        <w:t>Error! No text of specified style in document.</w:t>
      </w:r>
      <w:r w:rsidR="0010162F">
        <w:fldChar w:fldCharType="end"/>
      </w:r>
      <w:r w:rsidR="00AC31D2">
        <w:fldChar w:fldCharType="begin"/>
      </w:r>
      <w:r w:rsidR="00AC31D2">
        <w:instrText xml:space="preserve"> SEQ Figure \* ARABIC </w:instrText>
      </w:r>
      <w:r w:rsidR="00AC31D2">
        <w:fldChar w:fldCharType="separate"/>
      </w:r>
      <w:r w:rsidR="00726296">
        <w:rPr>
          <w:noProof/>
        </w:rPr>
        <w:t>1</w:t>
      </w:r>
      <w:r w:rsidR="00AC31D2">
        <w:rPr>
          <w:noProof/>
        </w:rPr>
        <w:fldChar w:fldCharType="end"/>
      </w:r>
      <w:r>
        <w:t xml:space="preserve">. </w:t>
      </w:r>
      <w:r w:rsidRPr="00DF0216">
        <w:t>Prototype Website View: Home Tab</w:t>
      </w:r>
    </w:p>
    <w:p w14:paraId="4C05BE25" w14:textId="77777777" w:rsidR="00671DC9" w:rsidRDefault="00671DC9" w:rsidP="00C210A2">
      <w:pPr>
        <w:pStyle w:val="ListParagraph"/>
        <w:ind w:left="360"/>
        <w:rPr>
          <w:b/>
          <w:bCs/>
          <w:u w:val="single"/>
        </w:rPr>
      </w:pPr>
    </w:p>
    <w:p w14:paraId="1E7059F0" w14:textId="77777777" w:rsidR="00022D16" w:rsidRDefault="00022D16" w:rsidP="00C210A2">
      <w:pPr>
        <w:pStyle w:val="ListParagraph"/>
        <w:ind w:left="360"/>
        <w:rPr>
          <w:b/>
          <w:bCs/>
          <w:u w:val="single"/>
        </w:rPr>
      </w:pPr>
    </w:p>
    <w:p w14:paraId="73909336" w14:textId="77777777" w:rsidR="00022D16" w:rsidRDefault="00022D16" w:rsidP="00C210A2">
      <w:pPr>
        <w:pStyle w:val="ListParagraph"/>
        <w:ind w:left="360"/>
        <w:rPr>
          <w:b/>
          <w:bCs/>
          <w:u w:val="single"/>
        </w:rPr>
      </w:pPr>
    </w:p>
    <w:p w14:paraId="3913726B" w14:textId="77777777" w:rsidR="00022D16" w:rsidRDefault="00022D16" w:rsidP="00C210A2">
      <w:pPr>
        <w:pStyle w:val="ListParagraph"/>
        <w:ind w:left="360"/>
        <w:rPr>
          <w:b/>
          <w:bCs/>
          <w:u w:val="single"/>
        </w:rPr>
      </w:pPr>
    </w:p>
    <w:p w14:paraId="77CBD1D9" w14:textId="77777777" w:rsidR="00022D16" w:rsidRDefault="00022D16" w:rsidP="00C210A2">
      <w:pPr>
        <w:pStyle w:val="ListParagraph"/>
        <w:ind w:left="360"/>
        <w:rPr>
          <w:b/>
          <w:bCs/>
          <w:u w:val="single"/>
        </w:rPr>
      </w:pPr>
    </w:p>
    <w:p w14:paraId="30149E33" w14:textId="77777777" w:rsidR="00022D16" w:rsidRDefault="00022D16" w:rsidP="00C210A2">
      <w:pPr>
        <w:pStyle w:val="ListParagraph"/>
        <w:ind w:left="360"/>
        <w:rPr>
          <w:b/>
          <w:bCs/>
          <w:u w:val="single"/>
        </w:rPr>
      </w:pPr>
    </w:p>
    <w:p w14:paraId="52CF8D18" w14:textId="77777777" w:rsidR="00022D16" w:rsidRDefault="00022D16" w:rsidP="00C210A2">
      <w:pPr>
        <w:pStyle w:val="ListParagraph"/>
        <w:ind w:left="360"/>
        <w:rPr>
          <w:b/>
          <w:bCs/>
          <w:u w:val="single"/>
        </w:rPr>
      </w:pPr>
    </w:p>
    <w:p w14:paraId="539AC42E" w14:textId="77777777" w:rsidR="00022D16" w:rsidRDefault="00022D16" w:rsidP="00C210A2">
      <w:pPr>
        <w:pStyle w:val="ListParagraph"/>
        <w:ind w:left="360"/>
        <w:rPr>
          <w:b/>
          <w:bCs/>
          <w:u w:val="single"/>
        </w:rPr>
      </w:pPr>
    </w:p>
    <w:p w14:paraId="063AB48C" w14:textId="77777777" w:rsidR="00022D16" w:rsidRDefault="00022D16" w:rsidP="00C210A2">
      <w:pPr>
        <w:pStyle w:val="ListParagraph"/>
        <w:ind w:left="360"/>
        <w:rPr>
          <w:b/>
          <w:bCs/>
          <w:u w:val="single"/>
        </w:rPr>
      </w:pPr>
    </w:p>
    <w:p w14:paraId="7FE29F5B" w14:textId="77777777" w:rsidR="00022D16" w:rsidRDefault="00022D16" w:rsidP="00C210A2">
      <w:pPr>
        <w:pStyle w:val="ListParagraph"/>
        <w:ind w:left="360"/>
        <w:rPr>
          <w:b/>
          <w:bCs/>
          <w:u w:val="single"/>
        </w:rPr>
      </w:pPr>
    </w:p>
    <w:p w14:paraId="400038D5" w14:textId="77777777" w:rsidR="00022D16" w:rsidRDefault="00022D16" w:rsidP="00C210A2">
      <w:pPr>
        <w:pStyle w:val="ListParagraph"/>
        <w:ind w:left="360"/>
        <w:rPr>
          <w:b/>
          <w:bCs/>
          <w:u w:val="single"/>
        </w:rPr>
      </w:pPr>
    </w:p>
    <w:p w14:paraId="4DBF45AF" w14:textId="77777777" w:rsidR="00022D16" w:rsidRDefault="00022D16" w:rsidP="00C210A2">
      <w:pPr>
        <w:pStyle w:val="ListParagraph"/>
        <w:ind w:left="360"/>
        <w:rPr>
          <w:b/>
          <w:bCs/>
          <w:u w:val="single"/>
        </w:rPr>
      </w:pPr>
    </w:p>
    <w:p w14:paraId="01DCE112" w14:textId="77777777" w:rsidR="00022D16" w:rsidRDefault="00022D16" w:rsidP="00C210A2">
      <w:pPr>
        <w:pStyle w:val="ListParagraph"/>
        <w:ind w:left="360"/>
        <w:rPr>
          <w:b/>
          <w:bCs/>
          <w:u w:val="single"/>
        </w:rPr>
      </w:pPr>
    </w:p>
    <w:p w14:paraId="20C8FCD4" w14:textId="77777777" w:rsidR="00022D16" w:rsidRDefault="00022D16" w:rsidP="00C210A2">
      <w:pPr>
        <w:pStyle w:val="ListParagraph"/>
        <w:ind w:left="360"/>
        <w:rPr>
          <w:b/>
          <w:bCs/>
          <w:u w:val="single"/>
        </w:rPr>
      </w:pPr>
    </w:p>
    <w:p w14:paraId="38FF5B4A" w14:textId="77777777" w:rsidR="00022D16" w:rsidRDefault="00022D16" w:rsidP="00C210A2">
      <w:pPr>
        <w:pStyle w:val="ListParagraph"/>
        <w:ind w:left="360"/>
        <w:rPr>
          <w:b/>
          <w:bCs/>
          <w:u w:val="single"/>
        </w:rPr>
      </w:pPr>
    </w:p>
    <w:p w14:paraId="2B87351F" w14:textId="77777777" w:rsidR="00022D16" w:rsidRDefault="00022D16" w:rsidP="00C210A2">
      <w:pPr>
        <w:pStyle w:val="ListParagraph"/>
        <w:ind w:left="360"/>
        <w:rPr>
          <w:b/>
          <w:bCs/>
          <w:u w:val="single"/>
        </w:rPr>
      </w:pPr>
    </w:p>
    <w:p w14:paraId="139536DD" w14:textId="77777777" w:rsidR="00022D16" w:rsidRDefault="00022D16" w:rsidP="00C210A2">
      <w:pPr>
        <w:pStyle w:val="ListParagraph"/>
        <w:ind w:left="360"/>
        <w:rPr>
          <w:b/>
          <w:bCs/>
          <w:u w:val="single"/>
        </w:rPr>
      </w:pPr>
    </w:p>
    <w:p w14:paraId="198CEC84" w14:textId="77777777" w:rsidR="00022D16" w:rsidRDefault="00022D16" w:rsidP="00C210A2">
      <w:pPr>
        <w:pStyle w:val="ListParagraph"/>
        <w:ind w:left="360"/>
        <w:rPr>
          <w:b/>
          <w:bCs/>
          <w:u w:val="single"/>
        </w:rPr>
      </w:pPr>
    </w:p>
    <w:p w14:paraId="78A26AE2" w14:textId="77777777" w:rsidR="00022D16" w:rsidRDefault="00022D16" w:rsidP="00C210A2">
      <w:pPr>
        <w:pStyle w:val="ListParagraph"/>
        <w:ind w:left="360"/>
        <w:rPr>
          <w:b/>
          <w:bCs/>
          <w:u w:val="single"/>
        </w:rPr>
      </w:pPr>
    </w:p>
    <w:p w14:paraId="27784F76" w14:textId="77777777" w:rsidR="00022D16" w:rsidRDefault="00022D16" w:rsidP="00C210A2">
      <w:pPr>
        <w:pStyle w:val="ListParagraph"/>
        <w:ind w:left="360"/>
        <w:rPr>
          <w:b/>
          <w:bCs/>
          <w:u w:val="single"/>
        </w:rPr>
      </w:pPr>
    </w:p>
    <w:p w14:paraId="3C809437" w14:textId="77777777" w:rsidR="00022D16" w:rsidRDefault="00022D16" w:rsidP="00C210A2">
      <w:pPr>
        <w:pStyle w:val="ListParagraph"/>
        <w:ind w:left="360"/>
        <w:rPr>
          <w:b/>
          <w:bCs/>
          <w:u w:val="single"/>
        </w:rPr>
      </w:pPr>
    </w:p>
    <w:p w14:paraId="1FC7E666" w14:textId="5A7EC2D8" w:rsidR="00C210A2" w:rsidRDefault="00C210A2" w:rsidP="00C210A2">
      <w:pPr>
        <w:pStyle w:val="ListParagraph"/>
        <w:ind w:left="360"/>
        <w:rPr>
          <w:b/>
          <w:bCs/>
          <w:u w:val="single"/>
        </w:rPr>
      </w:pPr>
      <w:r>
        <w:rPr>
          <w:b/>
          <w:bCs/>
          <w:u w:val="single"/>
        </w:rPr>
        <w:lastRenderedPageBreak/>
        <w:t>Learn Tab:</w:t>
      </w:r>
    </w:p>
    <w:p w14:paraId="44D666AA" w14:textId="77777777" w:rsidR="00AD7B65" w:rsidRDefault="00AD7B65" w:rsidP="00C210A2">
      <w:pPr>
        <w:pStyle w:val="ListParagraph"/>
        <w:ind w:left="360"/>
        <w:rPr>
          <w:b/>
          <w:bCs/>
          <w:u w:val="single"/>
        </w:rPr>
      </w:pPr>
    </w:p>
    <w:p w14:paraId="3C0E5438" w14:textId="3A829781" w:rsidR="00AE23D9" w:rsidRDefault="00AE23D9" w:rsidP="00AE23D9">
      <w:pPr>
        <w:pStyle w:val="ListParagraph"/>
        <w:ind w:left="360"/>
        <w:jc w:val="both"/>
      </w:pPr>
      <w:r>
        <w:t xml:space="preserve">The learn screen displays information about a vehicle system. You can check the selected system from the “System” drop-down menu (fig. 6). </w:t>
      </w:r>
    </w:p>
    <w:p w14:paraId="0CC1AFE7" w14:textId="77777777" w:rsidR="00AE23D9" w:rsidRDefault="00AE23D9" w:rsidP="00AE23D9">
      <w:pPr>
        <w:pStyle w:val="ListParagraph"/>
        <w:ind w:left="360"/>
        <w:jc w:val="both"/>
      </w:pPr>
    </w:p>
    <w:p w14:paraId="7D85F64C" w14:textId="3AC7B133" w:rsidR="00AE23D9" w:rsidRDefault="00AE23D9" w:rsidP="00AE23D9">
      <w:pPr>
        <w:pStyle w:val="ListParagraph"/>
        <w:ind w:left="360"/>
        <w:jc w:val="both"/>
      </w:pPr>
      <w:r>
        <w:t xml:space="preserve">This screen will display a summary about the vehicle system and how it functionates. Also, several interactive points of interest (pink circles) will be located on top of the images (fig. 2). By hovering the mouse </w:t>
      </w:r>
      <w:r w:rsidR="007D3A58">
        <w:t xml:space="preserve">over </w:t>
      </w:r>
      <w:r>
        <w:t xml:space="preserve">those </w:t>
      </w:r>
      <w:proofErr w:type="gramStart"/>
      <w:r>
        <w:t>points</w:t>
      </w:r>
      <w:proofErr w:type="gramEnd"/>
      <w:r>
        <w:t xml:space="preserve"> you can read a description about th</w:t>
      </w:r>
      <w:r w:rsidR="00857965">
        <w:t xml:space="preserve">at </w:t>
      </w:r>
      <w:r>
        <w:t xml:space="preserve">component (fig. 3). </w:t>
      </w:r>
    </w:p>
    <w:p w14:paraId="1746C975" w14:textId="77777777" w:rsidR="00AE23D9" w:rsidRDefault="00AE23D9" w:rsidP="00AE23D9">
      <w:pPr>
        <w:pStyle w:val="ListParagraph"/>
        <w:ind w:left="360"/>
        <w:jc w:val="both"/>
      </w:pPr>
    </w:p>
    <w:p w14:paraId="11AB4D1F" w14:textId="77777777" w:rsidR="00AE23D9" w:rsidRPr="00C210A2" w:rsidRDefault="00AE23D9" w:rsidP="00AE23D9">
      <w:pPr>
        <w:pStyle w:val="ListParagraph"/>
        <w:ind w:left="360"/>
        <w:jc w:val="both"/>
      </w:pPr>
      <w:r>
        <w:t xml:space="preserve">A 3D-preview of the certain vehicle system will be visible as well where you will be able to isolate its components, rotate it or zoom it, to examine further the structure and how it is assembled. </w:t>
      </w:r>
    </w:p>
    <w:p w14:paraId="5432CDCF" w14:textId="77777777" w:rsidR="00AE23D9" w:rsidRDefault="00AE23D9" w:rsidP="00C210A2">
      <w:pPr>
        <w:pStyle w:val="ListParagraph"/>
        <w:ind w:left="360"/>
        <w:rPr>
          <w:b/>
          <w:bCs/>
          <w:u w:val="single"/>
        </w:rPr>
      </w:pPr>
    </w:p>
    <w:p w14:paraId="21C1242F" w14:textId="02627FDC" w:rsidR="007949F5" w:rsidRDefault="0060717E" w:rsidP="007949F5">
      <w:pPr>
        <w:pStyle w:val="ListParagraph"/>
        <w:keepNext/>
        <w:ind w:left="360"/>
        <w:jc w:val="center"/>
      </w:pPr>
      <w:r>
        <w:rPr>
          <w:noProof/>
        </w:rPr>
        <w:drawing>
          <wp:inline distT="0" distB="0" distL="0" distR="0" wp14:anchorId="29155AEE" wp14:editId="7E2D317C">
            <wp:extent cx="4972050" cy="3531004"/>
            <wp:effectExtent l="152400" t="152400" r="361950" b="35560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56"/>
                    <a:stretch>
                      <a:fillRect/>
                    </a:stretch>
                  </pic:blipFill>
                  <pic:spPr>
                    <a:xfrm>
                      <a:off x="0" y="0"/>
                      <a:ext cx="4981600" cy="3537786"/>
                    </a:xfrm>
                    <a:prstGeom prst="rect">
                      <a:avLst/>
                    </a:prstGeom>
                    <a:ln>
                      <a:noFill/>
                    </a:ln>
                    <a:effectLst>
                      <a:outerShdw blurRad="292100" dist="139700" dir="2700000" algn="tl" rotWithShape="0">
                        <a:srgbClr val="333333">
                          <a:alpha val="65000"/>
                        </a:srgbClr>
                      </a:outerShdw>
                    </a:effectLst>
                  </pic:spPr>
                </pic:pic>
              </a:graphicData>
            </a:graphic>
          </wp:inline>
        </w:drawing>
      </w:r>
    </w:p>
    <w:p w14:paraId="49190B43" w14:textId="49B6D2A6" w:rsidR="0060717E" w:rsidRDefault="007949F5" w:rsidP="007949F5">
      <w:pPr>
        <w:pStyle w:val="Caption"/>
        <w:jc w:val="center"/>
      </w:pPr>
      <w:r>
        <w:t>Figure</w:t>
      </w:r>
      <w:r w:rsidR="00E9161A">
        <w:t xml:space="preserve"> </w:t>
      </w:r>
      <w:r w:rsidR="00AC31D2">
        <w:fldChar w:fldCharType="begin"/>
      </w:r>
      <w:r w:rsidR="00AC31D2">
        <w:instrText xml:space="preserve"> SEQ Figure \* ARABIC </w:instrText>
      </w:r>
      <w:r w:rsidR="00AC31D2">
        <w:fldChar w:fldCharType="separate"/>
      </w:r>
      <w:r w:rsidR="00726296">
        <w:rPr>
          <w:noProof/>
        </w:rPr>
        <w:t>2</w:t>
      </w:r>
      <w:r w:rsidR="00AC31D2">
        <w:rPr>
          <w:noProof/>
        </w:rPr>
        <w:fldChar w:fldCharType="end"/>
      </w:r>
      <w:r>
        <w:t xml:space="preserve">. </w:t>
      </w:r>
      <w:r w:rsidRPr="0077556C">
        <w:t xml:space="preserve">Prototype Website View: </w:t>
      </w:r>
      <w:r>
        <w:t>Learn</w:t>
      </w:r>
      <w:r w:rsidRPr="0077556C">
        <w:t xml:space="preserve"> Tab</w:t>
      </w:r>
    </w:p>
    <w:p w14:paraId="212E1BD4" w14:textId="77777777" w:rsidR="00AE23D9" w:rsidRPr="00AE23D9" w:rsidRDefault="00AE23D9" w:rsidP="00AE23D9"/>
    <w:p w14:paraId="54CFCCC0" w14:textId="236D10CB" w:rsidR="007949F5" w:rsidRDefault="00B17B9F" w:rsidP="007949F5">
      <w:pPr>
        <w:pStyle w:val="ListParagraph"/>
        <w:keepNext/>
        <w:ind w:left="360"/>
        <w:jc w:val="center"/>
      </w:pPr>
      <w:r>
        <w:rPr>
          <w:noProof/>
        </w:rPr>
        <w:lastRenderedPageBreak/>
        <w:drawing>
          <wp:inline distT="0" distB="0" distL="0" distR="0" wp14:anchorId="741CEF68" wp14:editId="17267A0B">
            <wp:extent cx="5077094" cy="6239774"/>
            <wp:effectExtent l="152400" t="152400" r="371475" b="370840"/>
            <wp:docPr id="40" name="Picture 4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Text&#10;&#10;Description automatically generated"/>
                    <pic:cNvPicPr/>
                  </pic:nvPicPr>
                  <pic:blipFill>
                    <a:blip r:embed="rId57"/>
                    <a:stretch>
                      <a:fillRect/>
                    </a:stretch>
                  </pic:blipFill>
                  <pic:spPr>
                    <a:xfrm>
                      <a:off x="0" y="0"/>
                      <a:ext cx="5079064" cy="6242195"/>
                    </a:xfrm>
                    <a:prstGeom prst="rect">
                      <a:avLst/>
                    </a:prstGeom>
                    <a:ln>
                      <a:noFill/>
                    </a:ln>
                    <a:effectLst>
                      <a:outerShdw blurRad="292100" dist="139700" dir="2700000" algn="tl" rotWithShape="0">
                        <a:srgbClr val="333333">
                          <a:alpha val="65000"/>
                        </a:srgbClr>
                      </a:outerShdw>
                    </a:effectLst>
                  </pic:spPr>
                </pic:pic>
              </a:graphicData>
            </a:graphic>
          </wp:inline>
        </w:drawing>
      </w:r>
    </w:p>
    <w:p w14:paraId="17595962" w14:textId="5BC54EF5" w:rsidR="002A5BAA" w:rsidRDefault="007949F5" w:rsidP="007949F5">
      <w:pPr>
        <w:pStyle w:val="Caption"/>
        <w:jc w:val="center"/>
      </w:pPr>
      <w:r>
        <w:t>Figure</w:t>
      </w:r>
      <w:r w:rsidR="00E9161A">
        <w:t xml:space="preserve"> </w:t>
      </w:r>
      <w:r w:rsidR="00AC31D2">
        <w:fldChar w:fldCharType="begin"/>
      </w:r>
      <w:r w:rsidR="00AC31D2">
        <w:instrText xml:space="preserve"> SEQ Figure \* ARABIC </w:instrText>
      </w:r>
      <w:r w:rsidR="00AC31D2">
        <w:fldChar w:fldCharType="separate"/>
      </w:r>
      <w:r w:rsidR="00726296">
        <w:rPr>
          <w:noProof/>
        </w:rPr>
        <w:t>3</w:t>
      </w:r>
      <w:r w:rsidR="00AC31D2">
        <w:rPr>
          <w:noProof/>
        </w:rPr>
        <w:fldChar w:fldCharType="end"/>
      </w:r>
      <w:r w:rsidR="00E9161A">
        <w:t xml:space="preserve">. </w:t>
      </w:r>
      <w:r w:rsidRPr="008B0809">
        <w:t xml:space="preserve">Prototype Website View: </w:t>
      </w:r>
      <w:r>
        <w:t>Learn</w:t>
      </w:r>
      <w:r w:rsidRPr="008B0809">
        <w:t xml:space="preserve"> Tab</w:t>
      </w:r>
      <w:r>
        <w:t>. Hovering over a point of interest to read description of a vehicle system's component</w:t>
      </w:r>
      <w:r w:rsidR="00261B5E">
        <w:t>.</w:t>
      </w:r>
    </w:p>
    <w:p w14:paraId="5E583AA0" w14:textId="77777777" w:rsidR="00671DC9" w:rsidRDefault="00671DC9" w:rsidP="00EB3535">
      <w:pPr>
        <w:pStyle w:val="ListParagraph"/>
        <w:ind w:left="360"/>
        <w:rPr>
          <w:b/>
          <w:bCs/>
          <w:u w:val="single"/>
        </w:rPr>
      </w:pPr>
    </w:p>
    <w:p w14:paraId="6C5D967E" w14:textId="77777777" w:rsidR="00671DC9" w:rsidRDefault="00671DC9" w:rsidP="00EB3535">
      <w:pPr>
        <w:pStyle w:val="ListParagraph"/>
        <w:ind w:left="360"/>
        <w:rPr>
          <w:b/>
          <w:bCs/>
          <w:u w:val="single"/>
        </w:rPr>
      </w:pPr>
    </w:p>
    <w:p w14:paraId="471E1A4F" w14:textId="77777777" w:rsidR="00671DC9" w:rsidRDefault="00671DC9" w:rsidP="00EB3535">
      <w:pPr>
        <w:pStyle w:val="ListParagraph"/>
        <w:ind w:left="360"/>
        <w:rPr>
          <w:b/>
          <w:bCs/>
          <w:u w:val="single"/>
        </w:rPr>
      </w:pPr>
    </w:p>
    <w:p w14:paraId="15721E43" w14:textId="77777777" w:rsidR="00671DC9" w:rsidRDefault="00671DC9" w:rsidP="00EB3535">
      <w:pPr>
        <w:pStyle w:val="ListParagraph"/>
        <w:ind w:left="360"/>
        <w:rPr>
          <w:b/>
          <w:bCs/>
          <w:u w:val="single"/>
        </w:rPr>
      </w:pPr>
    </w:p>
    <w:p w14:paraId="4BDA737C" w14:textId="77777777" w:rsidR="00671DC9" w:rsidRDefault="00671DC9" w:rsidP="00EB3535">
      <w:pPr>
        <w:pStyle w:val="ListParagraph"/>
        <w:ind w:left="360"/>
        <w:rPr>
          <w:b/>
          <w:bCs/>
          <w:u w:val="single"/>
        </w:rPr>
      </w:pPr>
    </w:p>
    <w:p w14:paraId="42CEF1D6" w14:textId="77777777" w:rsidR="00671DC9" w:rsidRDefault="00671DC9" w:rsidP="00EB3535">
      <w:pPr>
        <w:pStyle w:val="ListParagraph"/>
        <w:ind w:left="360"/>
        <w:rPr>
          <w:b/>
          <w:bCs/>
          <w:u w:val="single"/>
        </w:rPr>
      </w:pPr>
    </w:p>
    <w:p w14:paraId="2E5A7959" w14:textId="77777777" w:rsidR="00671DC9" w:rsidRDefault="00671DC9" w:rsidP="00EB3535">
      <w:pPr>
        <w:pStyle w:val="ListParagraph"/>
        <w:ind w:left="360"/>
        <w:rPr>
          <w:b/>
          <w:bCs/>
          <w:u w:val="single"/>
        </w:rPr>
      </w:pPr>
    </w:p>
    <w:p w14:paraId="4D544352" w14:textId="77777777" w:rsidR="00671DC9" w:rsidRDefault="00671DC9" w:rsidP="00EB3535">
      <w:pPr>
        <w:pStyle w:val="ListParagraph"/>
        <w:ind w:left="360"/>
        <w:rPr>
          <w:b/>
          <w:bCs/>
          <w:u w:val="single"/>
        </w:rPr>
      </w:pPr>
    </w:p>
    <w:p w14:paraId="49F5BE13" w14:textId="5FEE2026" w:rsidR="005F4B55" w:rsidRDefault="005F4B55" w:rsidP="00EB3535">
      <w:pPr>
        <w:pStyle w:val="ListParagraph"/>
        <w:ind w:left="360"/>
        <w:rPr>
          <w:b/>
          <w:bCs/>
          <w:u w:val="single"/>
        </w:rPr>
      </w:pPr>
      <w:r w:rsidRPr="005F4B55">
        <w:rPr>
          <w:b/>
          <w:bCs/>
          <w:u w:val="single"/>
        </w:rPr>
        <w:lastRenderedPageBreak/>
        <w:t>Quiz Tab:</w:t>
      </w:r>
    </w:p>
    <w:p w14:paraId="2EC1CE45" w14:textId="77777777" w:rsidR="00EB3535" w:rsidRDefault="00EB3535" w:rsidP="00EB3535">
      <w:pPr>
        <w:pStyle w:val="ListParagraph"/>
        <w:ind w:left="360"/>
        <w:rPr>
          <w:b/>
          <w:bCs/>
          <w:u w:val="single"/>
        </w:rPr>
      </w:pPr>
    </w:p>
    <w:p w14:paraId="77D68B0A" w14:textId="166984B8" w:rsidR="00AD7B65" w:rsidRDefault="00AD7B65" w:rsidP="00671DC9">
      <w:pPr>
        <w:pStyle w:val="ListParagraph"/>
        <w:ind w:left="360"/>
        <w:jc w:val="both"/>
      </w:pPr>
      <w:r w:rsidRPr="00AD7B65">
        <w:t>In the quiz tab</w:t>
      </w:r>
      <w:r w:rsidR="00DC15F9">
        <w:t xml:space="preserve"> you can test </w:t>
      </w:r>
      <w:r w:rsidR="00041DA6">
        <w:t xml:space="preserve">your knowledge on different </w:t>
      </w:r>
      <w:r w:rsidR="00F27B8F">
        <w:t>vehicle systems</w:t>
      </w:r>
      <w:r w:rsidR="007059BE">
        <w:t xml:space="preserve"> (fig. 4)</w:t>
      </w:r>
      <w:r w:rsidR="00F27B8F">
        <w:t>.</w:t>
      </w:r>
      <w:r w:rsidR="007059BE">
        <w:t xml:space="preserve"> You can drag-and-drop </w:t>
      </w:r>
      <w:r w:rsidR="00552104">
        <w:t xml:space="preserve">the components to the correct location to assemble the system (fig. 5). Also, you can match the description of the functionalities of the different components. </w:t>
      </w:r>
    </w:p>
    <w:p w14:paraId="192957E0" w14:textId="77777777" w:rsidR="00671DC9" w:rsidRPr="00AD7B65" w:rsidRDefault="00671DC9" w:rsidP="00EB3535">
      <w:pPr>
        <w:pStyle w:val="ListParagraph"/>
        <w:ind w:left="360"/>
      </w:pPr>
    </w:p>
    <w:p w14:paraId="5AE02D0B" w14:textId="77777777" w:rsidR="00E24F14" w:rsidRDefault="001C557E" w:rsidP="00E24F14">
      <w:pPr>
        <w:pStyle w:val="ListParagraph"/>
        <w:keepNext/>
        <w:ind w:left="360"/>
        <w:jc w:val="center"/>
      </w:pPr>
      <w:r>
        <w:rPr>
          <w:noProof/>
        </w:rPr>
        <w:drawing>
          <wp:inline distT="0" distB="0" distL="0" distR="0" wp14:anchorId="52CAD90E" wp14:editId="0EC2B693">
            <wp:extent cx="5188752" cy="3368722"/>
            <wp:effectExtent l="152400" t="152400" r="354965" b="36512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58"/>
                    <a:stretch>
                      <a:fillRect/>
                    </a:stretch>
                  </pic:blipFill>
                  <pic:spPr>
                    <a:xfrm>
                      <a:off x="0" y="0"/>
                      <a:ext cx="5200649" cy="3376446"/>
                    </a:xfrm>
                    <a:prstGeom prst="rect">
                      <a:avLst/>
                    </a:prstGeom>
                    <a:ln>
                      <a:noFill/>
                    </a:ln>
                    <a:effectLst>
                      <a:outerShdw blurRad="292100" dist="139700" dir="2700000" algn="tl" rotWithShape="0">
                        <a:srgbClr val="333333">
                          <a:alpha val="65000"/>
                        </a:srgbClr>
                      </a:outerShdw>
                    </a:effectLst>
                  </pic:spPr>
                </pic:pic>
              </a:graphicData>
            </a:graphic>
          </wp:inline>
        </w:drawing>
      </w:r>
    </w:p>
    <w:p w14:paraId="1188D9F7" w14:textId="06A62322" w:rsidR="008B4D06" w:rsidRPr="008B4D06" w:rsidRDefault="00E24F14" w:rsidP="00E24F14">
      <w:pPr>
        <w:pStyle w:val="Caption"/>
        <w:jc w:val="center"/>
        <w:rPr>
          <w:b/>
          <w:bCs/>
          <w:u w:val="single"/>
        </w:rPr>
      </w:pPr>
      <w:r>
        <w:t xml:space="preserve">Figure </w:t>
      </w:r>
      <w:r w:rsidR="00AC31D2">
        <w:fldChar w:fldCharType="begin"/>
      </w:r>
      <w:r w:rsidR="00AC31D2">
        <w:instrText xml:space="preserve"> SEQ Figure \* ARABIC </w:instrText>
      </w:r>
      <w:r w:rsidR="00AC31D2">
        <w:fldChar w:fldCharType="separate"/>
      </w:r>
      <w:r w:rsidR="00726296">
        <w:rPr>
          <w:noProof/>
        </w:rPr>
        <w:t>4</w:t>
      </w:r>
      <w:r w:rsidR="00AC31D2">
        <w:rPr>
          <w:noProof/>
        </w:rPr>
        <w:fldChar w:fldCharType="end"/>
      </w:r>
      <w:r>
        <w:t xml:space="preserve">. Prototype Website </w:t>
      </w:r>
      <w:r w:rsidR="00261B5E">
        <w:t xml:space="preserve">View: </w:t>
      </w:r>
      <w:r>
        <w:t>Quiz Ta</w:t>
      </w:r>
      <w:r w:rsidR="00EB3535">
        <w:t>b</w:t>
      </w:r>
      <w:r w:rsidR="00261B5E">
        <w:t xml:space="preserve">. Drag and drop the components of the vehicle system to the correct location to assemble the system. </w:t>
      </w:r>
    </w:p>
    <w:p w14:paraId="6E583E2B" w14:textId="77777777" w:rsidR="00EB3535" w:rsidRDefault="000425F0" w:rsidP="00EB3535">
      <w:pPr>
        <w:pStyle w:val="ListParagraph"/>
        <w:keepNext/>
        <w:ind w:left="360"/>
        <w:jc w:val="center"/>
      </w:pPr>
      <w:r>
        <w:rPr>
          <w:noProof/>
        </w:rPr>
        <w:lastRenderedPageBreak/>
        <w:drawing>
          <wp:inline distT="0" distB="0" distL="0" distR="0" wp14:anchorId="7AAEA62A" wp14:editId="3DEF08CF">
            <wp:extent cx="4525431" cy="7970322"/>
            <wp:effectExtent l="152400" t="152400" r="370840" b="354965"/>
            <wp:docPr id="50" name="Picture 5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Diagram&#10;&#10;Description automatically generated"/>
                    <pic:cNvPicPr/>
                  </pic:nvPicPr>
                  <pic:blipFill>
                    <a:blip r:embed="rId59"/>
                    <a:stretch>
                      <a:fillRect/>
                    </a:stretch>
                  </pic:blipFill>
                  <pic:spPr>
                    <a:xfrm>
                      <a:off x="0" y="0"/>
                      <a:ext cx="4528269" cy="7975321"/>
                    </a:xfrm>
                    <a:prstGeom prst="rect">
                      <a:avLst/>
                    </a:prstGeom>
                    <a:ln>
                      <a:noFill/>
                    </a:ln>
                    <a:effectLst>
                      <a:outerShdw blurRad="292100" dist="139700" dir="2700000" algn="tl" rotWithShape="0">
                        <a:srgbClr val="333333">
                          <a:alpha val="65000"/>
                        </a:srgbClr>
                      </a:outerShdw>
                    </a:effectLst>
                  </pic:spPr>
                </pic:pic>
              </a:graphicData>
            </a:graphic>
          </wp:inline>
        </w:drawing>
      </w:r>
    </w:p>
    <w:p w14:paraId="59DE7826" w14:textId="26DE0EFA" w:rsidR="003C39DA" w:rsidRDefault="00EB3535" w:rsidP="00EB3535">
      <w:pPr>
        <w:pStyle w:val="Caption"/>
        <w:jc w:val="center"/>
        <w:rPr>
          <w:b/>
          <w:bCs/>
          <w:u w:val="single"/>
        </w:rPr>
      </w:pPr>
      <w:r>
        <w:t xml:space="preserve">Figure </w:t>
      </w:r>
      <w:r w:rsidR="00AC31D2">
        <w:fldChar w:fldCharType="begin"/>
      </w:r>
      <w:r w:rsidR="00AC31D2">
        <w:instrText xml:space="preserve"> SEQ Figure \* ARABIC </w:instrText>
      </w:r>
      <w:r w:rsidR="00AC31D2">
        <w:fldChar w:fldCharType="separate"/>
      </w:r>
      <w:r w:rsidR="00726296">
        <w:rPr>
          <w:noProof/>
        </w:rPr>
        <w:t>5</w:t>
      </w:r>
      <w:r w:rsidR="00AC31D2">
        <w:rPr>
          <w:noProof/>
        </w:rPr>
        <w:fldChar w:fldCharType="end"/>
      </w:r>
      <w:r>
        <w:t>. Prototype Website View: Quiz Tab. Drag-and-dropping functionality demonstrated.</w:t>
      </w:r>
    </w:p>
    <w:p w14:paraId="7FE1F17B" w14:textId="1B33294D" w:rsidR="008B4D06" w:rsidRDefault="00A23292" w:rsidP="00E436B5">
      <w:pPr>
        <w:pStyle w:val="ListParagraph"/>
        <w:ind w:left="0"/>
        <w:jc w:val="both"/>
        <w:rPr>
          <w:b/>
          <w:bCs/>
          <w:u w:val="single"/>
        </w:rPr>
      </w:pPr>
      <w:r>
        <w:lastRenderedPageBreak/>
        <w:t>While being in the Quiz tab, you can check the selected system to test</w:t>
      </w:r>
      <w:r w:rsidR="00F04A84">
        <w:t xml:space="preserve"> yourself</w:t>
      </w:r>
      <w:r>
        <w:t xml:space="preserve"> on, from the “System” drop-down menu (fig. 6).</w:t>
      </w:r>
    </w:p>
    <w:p w14:paraId="3D22024B" w14:textId="77777777" w:rsidR="00A23292" w:rsidRDefault="00B54CAD" w:rsidP="00A23292">
      <w:pPr>
        <w:pStyle w:val="ListParagraph"/>
        <w:keepNext/>
        <w:ind w:left="360"/>
        <w:jc w:val="center"/>
      </w:pPr>
      <w:r>
        <w:rPr>
          <w:noProof/>
        </w:rPr>
        <w:drawing>
          <wp:inline distT="0" distB="0" distL="0" distR="0" wp14:anchorId="4EC33D7E" wp14:editId="29C645BC">
            <wp:extent cx="5136820" cy="898943"/>
            <wp:effectExtent l="171450" t="171450" r="368935" b="358775"/>
            <wp:docPr id="11" name="Picture 1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omputer&#10;&#10;Description automatically generated"/>
                    <pic:cNvPicPr/>
                  </pic:nvPicPr>
                  <pic:blipFill rotWithShape="1">
                    <a:blip r:embed="rId60"/>
                    <a:srcRect l="52016" t="10636" r="1451" b="70063"/>
                    <a:stretch/>
                  </pic:blipFill>
                  <pic:spPr bwMode="auto">
                    <a:xfrm>
                      <a:off x="0" y="0"/>
                      <a:ext cx="5164616" cy="903807"/>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26CBEAFE" w14:textId="413B2AF2" w:rsidR="00B54CAD" w:rsidRDefault="00A23292" w:rsidP="00A23292">
      <w:pPr>
        <w:pStyle w:val="Caption"/>
        <w:jc w:val="center"/>
      </w:pPr>
      <w:r>
        <w:t xml:space="preserve">Figure </w:t>
      </w:r>
      <w:r w:rsidR="00AC31D2">
        <w:fldChar w:fldCharType="begin"/>
      </w:r>
      <w:r w:rsidR="00AC31D2">
        <w:instrText xml:space="preserve"> SEQ Figure \* ARABIC </w:instrText>
      </w:r>
      <w:r w:rsidR="00AC31D2">
        <w:fldChar w:fldCharType="separate"/>
      </w:r>
      <w:r w:rsidR="00726296">
        <w:rPr>
          <w:noProof/>
        </w:rPr>
        <w:t>6</w:t>
      </w:r>
      <w:r w:rsidR="00AC31D2">
        <w:rPr>
          <w:noProof/>
        </w:rPr>
        <w:fldChar w:fldCharType="end"/>
      </w:r>
      <w:r>
        <w:t>. Prototype Website View: Quiz Tab. Select the current vehicle system to test on.</w:t>
      </w:r>
    </w:p>
    <w:p w14:paraId="1A7EFB07" w14:textId="56F46EB6" w:rsidR="00A23292" w:rsidRPr="00A23292" w:rsidRDefault="002B5AC5" w:rsidP="00A23292">
      <w:r>
        <w:t>At any given time, you can change the languages of the website from the drop-down menu. The supported languages initially will be “English” and “Greek”</w:t>
      </w:r>
      <w:r w:rsidR="00B45EB2">
        <w:t xml:space="preserve"> (fig</w:t>
      </w:r>
      <w:r w:rsidR="008F484C">
        <w:t>. 7)</w:t>
      </w:r>
      <w:r>
        <w:t>.</w:t>
      </w:r>
    </w:p>
    <w:p w14:paraId="0B8BDDBE" w14:textId="77777777" w:rsidR="00A23292" w:rsidRDefault="008F314D" w:rsidP="00A23292">
      <w:pPr>
        <w:pStyle w:val="ListParagraph"/>
        <w:keepNext/>
        <w:ind w:left="360"/>
        <w:jc w:val="center"/>
      </w:pPr>
      <w:r>
        <w:rPr>
          <w:noProof/>
        </w:rPr>
        <w:drawing>
          <wp:inline distT="0" distB="0" distL="0" distR="0" wp14:anchorId="6486BD55" wp14:editId="62F00AB8">
            <wp:extent cx="5136515" cy="584754"/>
            <wp:effectExtent l="171450" t="171450" r="349885" b="368300"/>
            <wp:docPr id="12" name="Picture 1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computer&#10;&#10;Description automatically generated"/>
                    <pic:cNvPicPr/>
                  </pic:nvPicPr>
                  <pic:blipFill rotWithShape="1">
                    <a:blip r:embed="rId61"/>
                    <a:srcRect l="50521" t="10397" r="1879" b="76759"/>
                    <a:stretch/>
                  </pic:blipFill>
                  <pic:spPr bwMode="auto">
                    <a:xfrm>
                      <a:off x="0" y="0"/>
                      <a:ext cx="5227657" cy="59513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174A7703" w14:textId="25154A1D" w:rsidR="008F314D" w:rsidRDefault="00A23292" w:rsidP="00A23292">
      <w:pPr>
        <w:pStyle w:val="Caption"/>
        <w:jc w:val="center"/>
        <w:rPr>
          <w:b/>
          <w:bCs/>
          <w:u w:val="single"/>
        </w:rPr>
      </w:pPr>
      <w:r>
        <w:t xml:space="preserve">Figure </w:t>
      </w:r>
      <w:r w:rsidR="00AC31D2">
        <w:fldChar w:fldCharType="begin"/>
      </w:r>
      <w:r w:rsidR="00AC31D2">
        <w:instrText xml:space="preserve"> SEQ Figure \* ARABIC </w:instrText>
      </w:r>
      <w:r w:rsidR="00AC31D2">
        <w:fldChar w:fldCharType="separate"/>
      </w:r>
      <w:r w:rsidR="00726296">
        <w:rPr>
          <w:noProof/>
        </w:rPr>
        <w:t>7</w:t>
      </w:r>
      <w:r w:rsidR="00AC31D2">
        <w:rPr>
          <w:noProof/>
        </w:rPr>
        <w:fldChar w:fldCharType="end"/>
      </w:r>
      <w:r>
        <w:t>. Prototype Website View: Change the language.</w:t>
      </w:r>
    </w:p>
    <w:p w14:paraId="40AB39AF" w14:textId="120AE664" w:rsidR="006525FD" w:rsidRDefault="006525FD" w:rsidP="006525FD">
      <w:pPr>
        <w:pStyle w:val="Default"/>
      </w:pPr>
    </w:p>
    <w:p w14:paraId="1A07EB92" w14:textId="45BCBB2D" w:rsidR="00F33388" w:rsidRPr="008074C1" w:rsidRDefault="008074C1" w:rsidP="0074190C">
      <w:pPr>
        <w:pStyle w:val="ListParagraph"/>
        <w:numPr>
          <w:ilvl w:val="0"/>
          <w:numId w:val="3"/>
        </w:numPr>
        <w:spacing w:after="240" w:line="276" w:lineRule="auto"/>
        <w:ind w:left="357" w:hanging="357"/>
        <w:jc w:val="both"/>
        <w:rPr>
          <w:b/>
          <w:bCs/>
          <w:sz w:val="28"/>
          <w:szCs w:val="28"/>
          <w:u w:val="single"/>
        </w:rPr>
      </w:pPr>
      <w:r w:rsidRPr="008074C1">
        <w:rPr>
          <w:b/>
          <w:bCs/>
          <w:sz w:val="28"/>
          <w:szCs w:val="28"/>
          <w:u w:val="single"/>
        </w:rPr>
        <w:t>Developer’s Software Specifications</w:t>
      </w:r>
    </w:p>
    <w:p w14:paraId="7EE6B7AC" w14:textId="78446321" w:rsidR="00F33388" w:rsidRDefault="005967CD" w:rsidP="00940466">
      <w:pPr>
        <w:pStyle w:val="ListParagraph"/>
        <w:numPr>
          <w:ilvl w:val="1"/>
          <w:numId w:val="3"/>
        </w:numPr>
        <w:spacing w:before="120" w:after="240" w:line="276" w:lineRule="auto"/>
        <w:jc w:val="both"/>
        <w:rPr>
          <w:b/>
          <w:bCs/>
          <w:u w:val="single"/>
        </w:rPr>
      </w:pPr>
      <w:r>
        <w:rPr>
          <w:b/>
          <w:bCs/>
          <w:u w:val="single"/>
        </w:rPr>
        <w:t>Functional Requirements</w:t>
      </w:r>
    </w:p>
    <w:p w14:paraId="49819A56" w14:textId="73CBC03D" w:rsidR="00EB4CAF" w:rsidRDefault="00785697" w:rsidP="00940466">
      <w:pPr>
        <w:pStyle w:val="ListParagraph"/>
        <w:numPr>
          <w:ilvl w:val="2"/>
          <w:numId w:val="3"/>
        </w:numPr>
        <w:spacing w:before="120" w:after="240" w:line="276" w:lineRule="auto"/>
        <w:jc w:val="both"/>
        <w:rPr>
          <w:b/>
          <w:bCs/>
          <w:u w:val="single"/>
        </w:rPr>
      </w:pPr>
      <w:r>
        <w:rPr>
          <w:b/>
          <w:bCs/>
          <w:u w:val="single"/>
        </w:rPr>
        <w:t>Onboarding</w:t>
      </w:r>
      <w:r w:rsidR="00A91297">
        <w:rPr>
          <w:b/>
          <w:bCs/>
          <w:u w:val="single"/>
        </w:rPr>
        <w:t xml:space="preserve"> (Home Tab)</w:t>
      </w:r>
    </w:p>
    <w:p w14:paraId="7DB47B5A" w14:textId="52755FAA" w:rsidR="00785697" w:rsidRDefault="00785697" w:rsidP="00A4311E">
      <w:pPr>
        <w:pStyle w:val="ListParagraph"/>
        <w:numPr>
          <w:ilvl w:val="1"/>
          <w:numId w:val="4"/>
        </w:numPr>
        <w:spacing w:before="120" w:after="240" w:line="276" w:lineRule="auto"/>
        <w:jc w:val="both"/>
      </w:pPr>
      <w:r>
        <w:t xml:space="preserve">When entering the </w:t>
      </w:r>
      <w:r w:rsidR="008F484C">
        <w:t>website,</w:t>
      </w:r>
      <w:r>
        <w:t xml:space="preserve"> the user will view the home screen</w:t>
      </w:r>
      <w:r w:rsidR="008F484C">
        <w:t xml:space="preserve"> with some information about the website and its functionality</w:t>
      </w:r>
      <w:r>
        <w:t xml:space="preserve">. </w:t>
      </w:r>
    </w:p>
    <w:p w14:paraId="4F113B26" w14:textId="21AA84CA" w:rsidR="00E144B8" w:rsidRDefault="00E144B8" w:rsidP="00A4311E">
      <w:pPr>
        <w:pStyle w:val="ListParagraph"/>
        <w:numPr>
          <w:ilvl w:val="1"/>
          <w:numId w:val="4"/>
        </w:numPr>
        <w:spacing w:before="120" w:after="240" w:line="276" w:lineRule="auto"/>
        <w:jc w:val="both"/>
      </w:pPr>
      <w:r>
        <w:t xml:space="preserve">The user can select to Log In, Change Language, </w:t>
      </w:r>
      <w:r w:rsidR="00317497">
        <w:t>navigate to the Learn tab or the Quiz tab.</w:t>
      </w:r>
    </w:p>
    <w:p w14:paraId="7AA2E8AB" w14:textId="77742251" w:rsidR="00BF6FC4" w:rsidRDefault="00BF6FC4" w:rsidP="00A4311E">
      <w:pPr>
        <w:pStyle w:val="ListParagraph"/>
        <w:numPr>
          <w:ilvl w:val="1"/>
          <w:numId w:val="4"/>
        </w:numPr>
        <w:spacing w:before="120" w:after="240" w:line="276" w:lineRule="auto"/>
        <w:jc w:val="both"/>
      </w:pPr>
      <w:r>
        <w:t>The user can change the language of the website. The supported languages will be “English” and “Greek”.</w:t>
      </w:r>
    </w:p>
    <w:p w14:paraId="01379B48" w14:textId="77777777" w:rsidR="00837A69" w:rsidRDefault="00211F7C" w:rsidP="00A4311E">
      <w:pPr>
        <w:pStyle w:val="ListParagraph"/>
        <w:numPr>
          <w:ilvl w:val="1"/>
          <w:numId w:val="4"/>
        </w:numPr>
        <w:spacing w:before="120" w:after="240" w:line="276" w:lineRule="auto"/>
        <w:jc w:val="both"/>
      </w:pPr>
      <w:r>
        <w:t>The user should be able to access the “Help” section</w:t>
      </w:r>
    </w:p>
    <w:p w14:paraId="29B33296" w14:textId="1A0B3067" w:rsidR="00211F7C" w:rsidRDefault="007A1771" w:rsidP="00837A69">
      <w:pPr>
        <w:pStyle w:val="ListParagraph"/>
        <w:numPr>
          <w:ilvl w:val="2"/>
          <w:numId w:val="4"/>
        </w:numPr>
        <w:spacing w:before="120" w:after="240" w:line="276" w:lineRule="auto"/>
        <w:jc w:val="both"/>
      </w:pPr>
      <w:r>
        <w:t>Frequently Asked Questions (</w:t>
      </w:r>
      <w:r w:rsidR="001B4EA6">
        <w:t>FAQ</w:t>
      </w:r>
      <w:r>
        <w:t>)</w:t>
      </w:r>
      <w:r w:rsidR="001B4EA6">
        <w:t xml:space="preserve"> </w:t>
      </w:r>
    </w:p>
    <w:p w14:paraId="3424A899" w14:textId="2F119F02" w:rsidR="0083512E" w:rsidRDefault="0083512E" w:rsidP="00E5767C">
      <w:pPr>
        <w:pStyle w:val="ListParagraph"/>
        <w:numPr>
          <w:ilvl w:val="2"/>
          <w:numId w:val="4"/>
        </w:numPr>
        <w:spacing w:before="120" w:after="240" w:line="276" w:lineRule="auto"/>
        <w:jc w:val="both"/>
      </w:pPr>
      <w:r>
        <w:t>Contact us</w:t>
      </w:r>
      <w:r w:rsidR="00E5767C">
        <w:t>/Support</w:t>
      </w:r>
      <w:r w:rsidR="007A1771">
        <w:t xml:space="preserve"> (through email)</w:t>
      </w:r>
    </w:p>
    <w:p w14:paraId="0BF749EB" w14:textId="2CA173D3" w:rsidR="00E0576B" w:rsidRDefault="001B4EA6" w:rsidP="00381BAC">
      <w:pPr>
        <w:pStyle w:val="ListParagraph"/>
        <w:numPr>
          <w:ilvl w:val="1"/>
          <w:numId w:val="4"/>
        </w:numPr>
        <w:spacing w:before="120" w:after="240" w:line="276" w:lineRule="auto"/>
        <w:jc w:val="both"/>
      </w:pPr>
      <w:r>
        <w:t xml:space="preserve">The user should be able to access the “About us” section where he can learn more about the business </w:t>
      </w:r>
      <w:r w:rsidR="00E0576B">
        <w:t xml:space="preserve">and how to contact us for potential collaborations. </w:t>
      </w:r>
    </w:p>
    <w:p w14:paraId="7CC3ACBA" w14:textId="719E10C8" w:rsidR="00317497" w:rsidRDefault="00317497" w:rsidP="00940466">
      <w:pPr>
        <w:pStyle w:val="ListParagraph"/>
        <w:numPr>
          <w:ilvl w:val="2"/>
          <w:numId w:val="3"/>
        </w:numPr>
        <w:spacing w:before="120" w:after="240" w:line="276" w:lineRule="auto"/>
        <w:jc w:val="both"/>
        <w:rPr>
          <w:b/>
          <w:bCs/>
          <w:u w:val="single"/>
        </w:rPr>
      </w:pPr>
      <w:r>
        <w:rPr>
          <w:b/>
          <w:bCs/>
          <w:u w:val="single"/>
        </w:rPr>
        <w:t>Log In</w:t>
      </w:r>
    </w:p>
    <w:p w14:paraId="2D87FF81" w14:textId="7930E049" w:rsidR="00317497" w:rsidRDefault="00317497" w:rsidP="00940466">
      <w:pPr>
        <w:pStyle w:val="ListParagraph"/>
        <w:numPr>
          <w:ilvl w:val="1"/>
          <w:numId w:val="4"/>
        </w:numPr>
        <w:spacing w:before="120" w:after="240" w:line="276" w:lineRule="auto"/>
      </w:pPr>
      <w:r w:rsidRPr="00940466">
        <w:t xml:space="preserve">If the user has an account, he can log in, otherwise </w:t>
      </w:r>
      <w:r w:rsidR="00AE360E" w:rsidRPr="00940466">
        <w:t>he can register.</w:t>
      </w:r>
    </w:p>
    <w:p w14:paraId="0EB8C46F" w14:textId="5EBBF328" w:rsidR="00050DA0" w:rsidRPr="00940466" w:rsidRDefault="00050DA0" w:rsidP="00940466">
      <w:pPr>
        <w:pStyle w:val="ListParagraph"/>
        <w:numPr>
          <w:ilvl w:val="1"/>
          <w:numId w:val="4"/>
        </w:numPr>
        <w:spacing w:before="120" w:after="240" w:line="276" w:lineRule="auto"/>
      </w:pPr>
      <w:r>
        <w:t>The user can reset the password</w:t>
      </w:r>
    </w:p>
    <w:p w14:paraId="594F682A" w14:textId="0344E9F6" w:rsidR="00AE360E" w:rsidRDefault="00AE360E" w:rsidP="00940466">
      <w:pPr>
        <w:pStyle w:val="ListParagraph"/>
        <w:numPr>
          <w:ilvl w:val="2"/>
          <w:numId w:val="3"/>
        </w:numPr>
        <w:spacing w:before="120" w:after="240" w:line="276" w:lineRule="auto"/>
        <w:jc w:val="both"/>
        <w:rPr>
          <w:b/>
          <w:bCs/>
          <w:u w:val="single"/>
        </w:rPr>
      </w:pPr>
      <w:r>
        <w:rPr>
          <w:b/>
          <w:bCs/>
          <w:u w:val="single"/>
        </w:rPr>
        <w:t>Register</w:t>
      </w:r>
    </w:p>
    <w:p w14:paraId="1F2FF6D6" w14:textId="66A805D9" w:rsidR="00AE360E" w:rsidRDefault="00AE360E" w:rsidP="00A4311E">
      <w:pPr>
        <w:pStyle w:val="ListParagraph"/>
        <w:numPr>
          <w:ilvl w:val="1"/>
          <w:numId w:val="4"/>
        </w:numPr>
        <w:spacing w:before="120" w:after="240" w:line="276" w:lineRule="auto"/>
        <w:jc w:val="both"/>
      </w:pPr>
      <w:r w:rsidRPr="00940466">
        <w:t xml:space="preserve">The user should provide </w:t>
      </w:r>
      <w:r w:rsidR="00BE0B5E">
        <w:t xml:space="preserve">some information for registration, </w:t>
      </w:r>
      <w:r w:rsidRPr="00940466">
        <w:t>the email, a password, confirm password</w:t>
      </w:r>
      <w:r w:rsidR="00940466" w:rsidRPr="00940466">
        <w:t xml:space="preserve"> and the type of the account </w:t>
      </w:r>
      <w:r w:rsidR="000D0AB2">
        <w:t>the user</w:t>
      </w:r>
      <w:r w:rsidR="00940466" w:rsidRPr="00940466">
        <w:t xml:space="preserve"> </w:t>
      </w:r>
      <w:r w:rsidR="000D0AB2">
        <w:t>wants</w:t>
      </w:r>
      <w:r w:rsidR="00940466" w:rsidRPr="00940466">
        <w:t xml:space="preserve"> to create (tutor, student)</w:t>
      </w:r>
      <w:r w:rsidRPr="00940466">
        <w:t xml:space="preserve">. </w:t>
      </w:r>
    </w:p>
    <w:p w14:paraId="15B294FA" w14:textId="480E63BE" w:rsidR="003433C7" w:rsidRDefault="003433C7" w:rsidP="00A4311E">
      <w:pPr>
        <w:pStyle w:val="ListParagraph"/>
        <w:numPr>
          <w:ilvl w:val="1"/>
          <w:numId w:val="4"/>
        </w:numPr>
        <w:spacing w:before="120" w:after="240" w:line="276" w:lineRule="auto"/>
        <w:jc w:val="both"/>
      </w:pPr>
      <w:r>
        <w:lastRenderedPageBreak/>
        <w:t xml:space="preserve">After registering, a </w:t>
      </w:r>
      <w:r w:rsidR="00F517BF">
        <w:t>6-digit</w:t>
      </w:r>
      <w:r>
        <w:t xml:space="preserve"> numeric code will be sent to the user’s email</w:t>
      </w:r>
      <w:r w:rsidR="00F517BF">
        <w:t xml:space="preserve">. The user will enter the code to the verify screen after registration, to verify the email. </w:t>
      </w:r>
    </w:p>
    <w:p w14:paraId="2BF3071F" w14:textId="51073F40" w:rsidR="00F517BF" w:rsidRDefault="00A91297" w:rsidP="00A91297">
      <w:pPr>
        <w:pStyle w:val="ListParagraph"/>
        <w:numPr>
          <w:ilvl w:val="2"/>
          <w:numId w:val="3"/>
        </w:numPr>
        <w:spacing w:before="120" w:after="240" w:line="276" w:lineRule="auto"/>
        <w:jc w:val="both"/>
        <w:rPr>
          <w:b/>
          <w:bCs/>
          <w:u w:val="single"/>
        </w:rPr>
      </w:pPr>
      <w:r w:rsidRPr="00A91297">
        <w:rPr>
          <w:b/>
          <w:bCs/>
          <w:u w:val="single"/>
        </w:rPr>
        <w:t>Learn Tab</w:t>
      </w:r>
      <w:r w:rsidR="00BF6FC4">
        <w:rPr>
          <w:b/>
          <w:bCs/>
          <w:u w:val="single"/>
        </w:rPr>
        <w:t xml:space="preserve"> </w:t>
      </w:r>
      <w:r w:rsidR="00F050FA">
        <w:rPr>
          <w:b/>
          <w:bCs/>
          <w:u w:val="single"/>
        </w:rPr>
        <w:t>–</w:t>
      </w:r>
      <w:r w:rsidR="00BF6FC4">
        <w:rPr>
          <w:b/>
          <w:bCs/>
          <w:u w:val="single"/>
        </w:rPr>
        <w:t xml:space="preserve"> Student</w:t>
      </w:r>
      <w:r w:rsidR="00F050FA">
        <w:rPr>
          <w:b/>
          <w:bCs/>
          <w:u w:val="single"/>
        </w:rPr>
        <w:t xml:space="preserve"> (log in as student / no log in)</w:t>
      </w:r>
    </w:p>
    <w:p w14:paraId="42CA7D85" w14:textId="413EB7F9" w:rsidR="00451891" w:rsidRDefault="00451891" w:rsidP="00A4311E">
      <w:pPr>
        <w:pStyle w:val="ListParagraph"/>
        <w:numPr>
          <w:ilvl w:val="1"/>
          <w:numId w:val="4"/>
        </w:numPr>
        <w:spacing w:before="120" w:after="240" w:line="276" w:lineRule="auto"/>
        <w:jc w:val="both"/>
      </w:pPr>
      <w:r w:rsidRPr="00FA72E4">
        <w:t>The user will be able to get information about a vehicle system.</w:t>
      </w:r>
      <w:r w:rsidR="001C167A">
        <w:t xml:space="preserve"> The information will be the name of the system,</w:t>
      </w:r>
      <w:r w:rsidR="0049616B">
        <w:t xml:space="preserve"> and </w:t>
      </w:r>
      <w:r w:rsidR="001C167A">
        <w:t>a summary about what the system</w:t>
      </w:r>
      <w:r w:rsidR="0049616B">
        <w:t xml:space="preserve"> is.</w:t>
      </w:r>
    </w:p>
    <w:p w14:paraId="7EF1A5C3" w14:textId="0318B680" w:rsidR="0049616B" w:rsidRDefault="0049616B" w:rsidP="00A4311E">
      <w:pPr>
        <w:pStyle w:val="ListParagraph"/>
        <w:numPr>
          <w:ilvl w:val="1"/>
          <w:numId w:val="4"/>
        </w:numPr>
        <w:spacing w:before="120" w:after="240" w:line="276" w:lineRule="auto"/>
        <w:jc w:val="both"/>
      </w:pPr>
      <w:r>
        <w:t xml:space="preserve">A 2D image of the system will be visible where several interactive points of interest will be located over the different components of the system. When hovering over those points of interest, a modal should be shown displaying a title and a description about the specific component. </w:t>
      </w:r>
    </w:p>
    <w:p w14:paraId="28F49FDB" w14:textId="2F5BBD2E" w:rsidR="0049616B" w:rsidRDefault="0049616B" w:rsidP="00A4311E">
      <w:pPr>
        <w:pStyle w:val="ListParagraph"/>
        <w:numPr>
          <w:ilvl w:val="1"/>
          <w:numId w:val="4"/>
        </w:numPr>
        <w:spacing w:before="120" w:after="240" w:line="276" w:lineRule="auto"/>
        <w:jc w:val="both"/>
      </w:pPr>
      <w:r>
        <w:t xml:space="preserve">A sidebar </w:t>
      </w:r>
      <w:r w:rsidR="00E66498">
        <w:t xml:space="preserve">menu will list the names of the different components of the system. When clicking </w:t>
      </w:r>
      <w:r w:rsidR="00F641F0">
        <w:t xml:space="preserve">a name from the list the corresponding modal will be shown </w:t>
      </w:r>
      <w:r w:rsidR="00A4311E">
        <w:t>above that component on the image.</w:t>
      </w:r>
    </w:p>
    <w:p w14:paraId="59F2DA6F" w14:textId="141B3015" w:rsidR="00CB0AEE" w:rsidRDefault="00CB0AEE" w:rsidP="00A4311E">
      <w:pPr>
        <w:pStyle w:val="ListParagraph"/>
        <w:numPr>
          <w:ilvl w:val="1"/>
          <w:numId w:val="4"/>
        </w:numPr>
        <w:spacing w:before="120" w:after="240" w:line="276" w:lineRule="auto"/>
        <w:jc w:val="both"/>
      </w:pPr>
      <w:r>
        <w:t xml:space="preserve">A </w:t>
      </w:r>
      <w:r w:rsidR="003D0D93">
        <w:t xml:space="preserve">3D image of the system will be visible where the user can zoom, rotate, and disassemble the system. </w:t>
      </w:r>
    </w:p>
    <w:p w14:paraId="6ECE06BC" w14:textId="0B83E0C2" w:rsidR="001C167A" w:rsidRDefault="00FA72E4" w:rsidP="00A4311E">
      <w:pPr>
        <w:pStyle w:val="ListParagraph"/>
        <w:numPr>
          <w:ilvl w:val="1"/>
          <w:numId w:val="4"/>
        </w:numPr>
        <w:spacing w:before="120" w:after="240" w:line="276" w:lineRule="auto"/>
        <w:jc w:val="both"/>
      </w:pPr>
      <w:r>
        <w:t xml:space="preserve">The user should be able to change the current system </w:t>
      </w:r>
      <w:r w:rsidR="001C167A">
        <w:t>from a drop-down menu</w:t>
      </w:r>
    </w:p>
    <w:p w14:paraId="543EC342" w14:textId="1CB8EB88" w:rsidR="00E0576B" w:rsidRDefault="00F0003D" w:rsidP="00E0576B">
      <w:pPr>
        <w:pStyle w:val="ListParagraph"/>
        <w:numPr>
          <w:ilvl w:val="1"/>
          <w:numId w:val="4"/>
        </w:numPr>
        <w:spacing w:before="120" w:after="240" w:line="276" w:lineRule="auto"/>
        <w:jc w:val="both"/>
      </w:pPr>
      <w:r>
        <w:t>The user should be able to change the current difficulty level (</w:t>
      </w:r>
      <w:r w:rsidR="00152CAC">
        <w:t>easy, medium, hard) where the descriptions of the components change appropriately</w:t>
      </w:r>
      <w:r w:rsidR="000D0AB2">
        <w:t>.</w:t>
      </w:r>
    </w:p>
    <w:p w14:paraId="598C92C9" w14:textId="09B733D5" w:rsidR="006E3E9E" w:rsidRPr="00FA72E4" w:rsidRDefault="004B752D" w:rsidP="00E0576B">
      <w:pPr>
        <w:pStyle w:val="ListParagraph"/>
        <w:numPr>
          <w:ilvl w:val="1"/>
          <w:numId w:val="4"/>
        </w:numPr>
        <w:spacing w:before="120" w:after="240" w:line="276" w:lineRule="auto"/>
        <w:jc w:val="both"/>
      </w:pPr>
      <w:r>
        <w:t>To assist people with accessibility issues, they</w:t>
      </w:r>
      <w:r w:rsidR="006E3E9E">
        <w:t xml:space="preserve"> should be able to </w:t>
      </w:r>
      <w:r>
        <w:t>listen</w:t>
      </w:r>
      <w:r w:rsidR="006E3E9E">
        <w:t xml:space="preserve"> the descriptions</w:t>
      </w:r>
      <w:r>
        <w:t xml:space="preserve"> by selecting the corresponding ico</w:t>
      </w:r>
      <w:r w:rsidR="005D455F">
        <w:t>n</w:t>
      </w:r>
      <w:r w:rsidR="007032AD">
        <w:t>, through a text-to-speech algorithm</w:t>
      </w:r>
      <w:r w:rsidR="000D0AB2">
        <w:t>.</w:t>
      </w:r>
    </w:p>
    <w:p w14:paraId="60999524" w14:textId="2408D6FD" w:rsidR="00A91297" w:rsidRDefault="00A91297" w:rsidP="00A91297">
      <w:pPr>
        <w:pStyle w:val="ListParagraph"/>
        <w:numPr>
          <w:ilvl w:val="2"/>
          <w:numId w:val="3"/>
        </w:numPr>
        <w:spacing w:before="120" w:after="240" w:line="276" w:lineRule="auto"/>
        <w:jc w:val="both"/>
        <w:rPr>
          <w:b/>
          <w:bCs/>
          <w:u w:val="single"/>
        </w:rPr>
      </w:pPr>
      <w:r>
        <w:rPr>
          <w:b/>
          <w:bCs/>
          <w:u w:val="single"/>
        </w:rPr>
        <w:t>Quiz Tab</w:t>
      </w:r>
      <w:r w:rsidR="00F050FA">
        <w:rPr>
          <w:b/>
          <w:bCs/>
          <w:u w:val="single"/>
        </w:rPr>
        <w:t xml:space="preserve"> (log in as student / no</w:t>
      </w:r>
      <w:r w:rsidR="00480F4D">
        <w:rPr>
          <w:b/>
          <w:bCs/>
          <w:u w:val="single"/>
        </w:rPr>
        <w:t>t</w:t>
      </w:r>
      <w:r w:rsidR="00F050FA">
        <w:rPr>
          <w:b/>
          <w:bCs/>
          <w:u w:val="single"/>
        </w:rPr>
        <w:t xml:space="preserve"> log</w:t>
      </w:r>
      <w:r w:rsidR="00480F4D">
        <w:rPr>
          <w:b/>
          <w:bCs/>
          <w:u w:val="single"/>
        </w:rPr>
        <w:t>ged</w:t>
      </w:r>
      <w:r w:rsidR="00F050FA">
        <w:rPr>
          <w:b/>
          <w:bCs/>
          <w:u w:val="single"/>
        </w:rPr>
        <w:t xml:space="preserve"> in)</w:t>
      </w:r>
    </w:p>
    <w:p w14:paraId="5BBEAD36" w14:textId="77777777" w:rsidR="0054317E" w:rsidRDefault="0054317E" w:rsidP="0054317E">
      <w:pPr>
        <w:pStyle w:val="ListParagraph"/>
        <w:numPr>
          <w:ilvl w:val="1"/>
          <w:numId w:val="4"/>
        </w:numPr>
        <w:spacing w:before="120" w:after="240" w:line="276" w:lineRule="auto"/>
        <w:jc w:val="both"/>
      </w:pPr>
      <w:r>
        <w:t>The user will be able to take a quiz on the selected system.</w:t>
      </w:r>
    </w:p>
    <w:p w14:paraId="3D07E7D4" w14:textId="77777777" w:rsidR="0054317E" w:rsidRPr="00FA72E4" w:rsidRDefault="0054317E" w:rsidP="0054317E">
      <w:pPr>
        <w:pStyle w:val="ListParagraph"/>
        <w:numPr>
          <w:ilvl w:val="1"/>
          <w:numId w:val="4"/>
        </w:numPr>
        <w:spacing w:before="120" w:after="240" w:line="276" w:lineRule="auto"/>
        <w:jc w:val="both"/>
      </w:pPr>
      <w:r>
        <w:t>The user should be able to change the current system from a drop-down menu</w:t>
      </w:r>
    </w:p>
    <w:p w14:paraId="340DED3C" w14:textId="59AD969D" w:rsidR="00A4311E" w:rsidRDefault="0054317E" w:rsidP="00A4311E">
      <w:pPr>
        <w:pStyle w:val="ListParagraph"/>
        <w:numPr>
          <w:ilvl w:val="1"/>
          <w:numId w:val="4"/>
        </w:numPr>
        <w:spacing w:before="120" w:after="240" w:line="276" w:lineRule="auto"/>
        <w:jc w:val="both"/>
      </w:pPr>
      <w:r>
        <w:t xml:space="preserve">The quiz will examine </w:t>
      </w:r>
      <w:r w:rsidR="00CB0AEE">
        <w:t>two</w:t>
      </w:r>
      <w:r>
        <w:t xml:space="preserve"> </w:t>
      </w:r>
      <w:r w:rsidR="00FD5DCB">
        <w:t>main elements</w:t>
      </w:r>
    </w:p>
    <w:p w14:paraId="0BD34E5B" w14:textId="0D9E24AB" w:rsidR="00FD5DCB" w:rsidRDefault="00FD5DCB" w:rsidP="00FD5DCB">
      <w:pPr>
        <w:pStyle w:val="ListParagraph"/>
        <w:numPr>
          <w:ilvl w:val="2"/>
          <w:numId w:val="4"/>
        </w:numPr>
        <w:spacing w:before="120" w:after="240" w:line="276" w:lineRule="auto"/>
        <w:jc w:val="both"/>
      </w:pPr>
      <w:r>
        <w:t xml:space="preserve">The structure of the system. The user should drag-and-drop an image of a component to the correct location </w:t>
      </w:r>
      <w:r w:rsidR="00800769">
        <w:t>to assemble the system.</w:t>
      </w:r>
    </w:p>
    <w:p w14:paraId="76DB01D8" w14:textId="492CBC0B" w:rsidR="00800769" w:rsidRDefault="00800769" w:rsidP="00FD5DCB">
      <w:pPr>
        <w:pStyle w:val="ListParagraph"/>
        <w:numPr>
          <w:ilvl w:val="2"/>
          <w:numId w:val="4"/>
        </w:numPr>
        <w:spacing w:before="120" w:after="240" w:line="276" w:lineRule="auto"/>
        <w:jc w:val="both"/>
      </w:pPr>
      <w:r>
        <w:t>The naming of the components. The user should match the name of a component with the correct image</w:t>
      </w:r>
      <w:r w:rsidR="00CB0AEE">
        <w:t xml:space="preserve"> and the correct description about the functionality of that component.</w:t>
      </w:r>
    </w:p>
    <w:p w14:paraId="5D653E0E" w14:textId="77777777" w:rsidR="00152CAC" w:rsidRDefault="000717AA" w:rsidP="00152CAC">
      <w:pPr>
        <w:pStyle w:val="ListParagraph"/>
        <w:numPr>
          <w:ilvl w:val="1"/>
          <w:numId w:val="4"/>
        </w:numPr>
        <w:spacing w:before="120" w:after="240" w:line="276" w:lineRule="auto"/>
        <w:jc w:val="both"/>
      </w:pPr>
      <w:r>
        <w:t xml:space="preserve">After completing the test, the exam will be graded and a score out of 100 will be shown. </w:t>
      </w:r>
      <w:r w:rsidR="00F050FA">
        <w:t xml:space="preserve">If the user is logged in, </w:t>
      </w:r>
      <w:r>
        <w:t xml:space="preserve">the score will automatically save on the database. If the user is not logged, he will be </w:t>
      </w:r>
      <w:r w:rsidR="003E4B82">
        <w:t>advised</w:t>
      </w:r>
      <w:r>
        <w:t xml:space="preserve"> to log in. </w:t>
      </w:r>
    </w:p>
    <w:p w14:paraId="30282D1A" w14:textId="1EC5DC7B" w:rsidR="00F050FA" w:rsidRDefault="00152CAC" w:rsidP="00152CAC">
      <w:pPr>
        <w:pStyle w:val="ListParagraph"/>
        <w:numPr>
          <w:ilvl w:val="1"/>
          <w:numId w:val="4"/>
        </w:numPr>
        <w:spacing w:before="120" w:after="240" w:line="276" w:lineRule="auto"/>
        <w:jc w:val="both"/>
      </w:pPr>
      <w:r>
        <w:t xml:space="preserve">The user should be able to change the current difficulty level (easy, medium, hard) where the descriptions of the components change </w:t>
      </w:r>
      <w:r w:rsidR="0036476B">
        <w:t>accordingly.</w:t>
      </w:r>
      <w:r>
        <w:t xml:space="preserve"> </w:t>
      </w:r>
    </w:p>
    <w:p w14:paraId="11A371E9" w14:textId="471CE86F" w:rsidR="003E4B82" w:rsidRDefault="003E4B82" w:rsidP="003E4B82">
      <w:pPr>
        <w:pStyle w:val="ListParagraph"/>
        <w:numPr>
          <w:ilvl w:val="2"/>
          <w:numId w:val="3"/>
        </w:numPr>
        <w:spacing w:before="120" w:after="240" w:line="276" w:lineRule="auto"/>
        <w:jc w:val="both"/>
        <w:rPr>
          <w:b/>
          <w:bCs/>
          <w:u w:val="single"/>
        </w:rPr>
      </w:pPr>
      <w:r>
        <w:rPr>
          <w:b/>
          <w:bCs/>
          <w:u w:val="single"/>
        </w:rPr>
        <w:t>Tutor (log in as tutor)</w:t>
      </w:r>
    </w:p>
    <w:p w14:paraId="5EDDBF56" w14:textId="3B0DB388" w:rsidR="004D46D4" w:rsidRDefault="00F069B1" w:rsidP="00CC2E8C">
      <w:pPr>
        <w:pStyle w:val="ListParagraph"/>
        <w:numPr>
          <w:ilvl w:val="1"/>
          <w:numId w:val="4"/>
        </w:numPr>
        <w:spacing w:before="120" w:after="240" w:line="276" w:lineRule="auto"/>
        <w:jc w:val="both"/>
      </w:pPr>
      <w:r>
        <w:t xml:space="preserve">The </w:t>
      </w:r>
      <w:r w:rsidR="004D46D4">
        <w:t>user should be able to create a new vehicle system by:</w:t>
      </w:r>
    </w:p>
    <w:p w14:paraId="761883DE" w14:textId="6CD509CD" w:rsidR="00CC2E8C" w:rsidRDefault="00CE25BB" w:rsidP="004D46D4">
      <w:pPr>
        <w:pStyle w:val="ListParagraph"/>
        <w:numPr>
          <w:ilvl w:val="2"/>
          <w:numId w:val="4"/>
        </w:numPr>
        <w:spacing w:before="120" w:after="240" w:line="276" w:lineRule="auto"/>
        <w:jc w:val="both"/>
      </w:pPr>
      <w:r>
        <w:t xml:space="preserve">Uploading a 2D image of the </w:t>
      </w:r>
      <w:r w:rsidR="00C35D7D">
        <w:t xml:space="preserve">whole </w:t>
      </w:r>
      <w:r>
        <w:t>system</w:t>
      </w:r>
    </w:p>
    <w:p w14:paraId="23507EFE" w14:textId="087631BA" w:rsidR="00CE25BB" w:rsidRDefault="00CE25BB" w:rsidP="004D46D4">
      <w:pPr>
        <w:pStyle w:val="ListParagraph"/>
        <w:numPr>
          <w:ilvl w:val="2"/>
          <w:numId w:val="4"/>
        </w:numPr>
        <w:spacing w:before="120" w:after="240" w:line="276" w:lineRule="auto"/>
        <w:jc w:val="both"/>
      </w:pPr>
      <w:r>
        <w:t xml:space="preserve">Uploading a 3D image of the </w:t>
      </w:r>
      <w:r w:rsidR="00C35D7D">
        <w:t xml:space="preserve">whole </w:t>
      </w:r>
      <w:r>
        <w:t>system</w:t>
      </w:r>
    </w:p>
    <w:p w14:paraId="736C8B7A" w14:textId="45BC7192" w:rsidR="00C35D7D" w:rsidRDefault="00C35D7D" w:rsidP="004D46D4">
      <w:pPr>
        <w:pStyle w:val="ListParagraph"/>
        <w:numPr>
          <w:ilvl w:val="2"/>
          <w:numId w:val="4"/>
        </w:numPr>
        <w:spacing w:before="120" w:after="240" w:line="276" w:lineRule="auto"/>
        <w:jc w:val="both"/>
      </w:pPr>
      <w:r>
        <w:t>Uploading a 2D image for each component of the system</w:t>
      </w:r>
    </w:p>
    <w:p w14:paraId="726F56E3" w14:textId="63E7626E" w:rsidR="00CE25BB" w:rsidRDefault="00CE25BB" w:rsidP="004D46D4">
      <w:pPr>
        <w:pStyle w:val="ListParagraph"/>
        <w:numPr>
          <w:ilvl w:val="2"/>
          <w:numId w:val="4"/>
        </w:numPr>
        <w:spacing w:before="120" w:after="240" w:line="276" w:lineRule="auto"/>
        <w:jc w:val="both"/>
      </w:pPr>
      <w:r>
        <w:t xml:space="preserve">A summary </w:t>
      </w:r>
      <w:r w:rsidR="00C35D7D">
        <w:t>about the system</w:t>
      </w:r>
    </w:p>
    <w:p w14:paraId="34825A19" w14:textId="205C6A17" w:rsidR="00C35D7D" w:rsidRDefault="00C35D7D" w:rsidP="004D46D4">
      <w:pPr>
        <w:pStyle w:val="ListParagraph"/>
        <w:numPr>
          <w:ilvl w:val="2"/>
          <w:numId w:val="4"/>
        </w:numPr>
        <w:spacing w:before="120" w:after="240" w:line="276" w:lineRule="auto"/>
        <w:jc w:val="both"/>
      </w:pPr>
      <w:r>
        <w:t>A description and a name for each one of the components of the system</w:t>
      </w:r>
    </w:p>
    <w:p w14:paraId="5E119FDD" w14:textId="412EB0DF" w:rsidR="00BE743A" w:rsidRDefault="00BE743A" w:rsidP="00BE743A">
      <w:pPr>
        <w:pStyle w:val="ListParagraph"/>
        <w:numPr>
          <w:ilvl w:val="3"/>
          <w:numId w:val="4"/>
        </w:numPr>
        <w:spacing w:before="120" w:after="240" w:line="276" w:lineRule="auto"/>
        <w:jc w:val="both"/>
      </w:pPr>
      <w:r>
        <w:t>For each components several descriptions should be provided for the different difficulty levels (easy, medium, hard)</w:t>
      </w:r>
    </w:p>
    <w:p w14:paraId="6745751F" w14:textId="51BBBF16" w:rsidR="00381BAC" w:rsidRDefault="00381BAC" w:rsidP="00BE743A">
      <w:pPr>
        <w:pStyle w:val="ListParagraph"/>
        <w:numPr>
          <w:ilvl w:val="3"/>
          <w:numId w:val="4"/>
        </w:numPr>
        <w:spacing w:before="120" w:after="240" w:line="276" w:lineRule="auto"/>
        <w:jc w:val="both"/>
      </w:pPr>
      <w:r>
        <w:t xml:space="preserve">The user should provide a pre-recorded </w:t>
      </w:r>
      <w:r w:rsidR="006E3E9E">
        <w:t xml:space="preserve">.mp3 file of the descriptions for people with accessibility limitations. </w:t>
      </w:r>
      <w:r w:rsidR="00A256B4">
        <w:t>If the user doesn’t provide a pre-recorded description, the text-to-speech algorithm will be used.</w:t>
      </w:r>
    </w:p>
    <w:p w14:paraId="0F3C7DD6" w14:textId="39C812BC" w:rsidR="00C35D7D" w:rsidRDefault="00DD524A" w:rsidP="00C35D7D">
      <w:pPr>
        <w:pStyle w:val="ListParagraph"/>
        <w:numPr>
          <w:ilvl w:val="1"/>
          <w:numId w:val="4"/>
        </w:numPr>
        <w:spacing w:before="120" w:after="240" w:line="276" w:lineRule="auto"/>
        <w:jc w:val="both"/>
      </w:pPr>
      <w:r>
        <w:lastRenderedPageBreak/>
        <w:t>The user should be able to save/load the system</w:t>
      </w:r>
    </w:p>
    <w:p w14:paraId="1068A9F6" w14:textId="1BDC4D41" w:rsidR="00DD524A" w:rsidRDefault="00DD524A" w:rsidP="00C35D7D">
      <w:pPr>
        <w:pStyle w:val="ListParagraph"/>
        <w:numPr>
          <w:ilvl w:val="1"/>
          <w:numId w:val="4"/>
        </w:numPr>
        <w:spacing w:before="120" w:after="240" w:line="276" w:lineRule="auto"/>
        <w:jc w:val="both"/>
      </w:pPr>
      <w:r>
        <w:t>The user should be able to redo/undo changes</w:t>
      </w:r>
    </w:p>
    <w:p w14:paraId="7516057F" w14:textId="6F3B4C4A" w:rsidR="00E0576B" w:rsidRDefault="00E0576B" w:rsidP="00C35D7D">
      <w:pPr>
        <w:pStyle w:val="ListParagraph"/>
        <w:numPr>
          <w:ilvl w:val="1"/>
          <w:numId w:val="4"/>
        </w:numPr>
        <w:spacing w:before="120" w:after="240" w:line="276" w:lineRule="auto"/>
        <w:jc w:val="both"/>
      </w:pPr>
      <w:r>
        <w:t>The user should be able to cut/copy/paste an element</w:t>
      </w:r>
    </w:p>
    <w:p w14:paraId="42DF5736" w14:textId="3B7764EB" w:rsidR="00DD524A" w:rsidRDefault="00DD524A" w:rsidP="00C35D7D">
      <w:pPr>
        <w:pStyle w:val="ListParagraph"/>
        <w:numPr>
          <w:ilvl w:val="1"/>
          <w:numId w:val="4"/>
        </w:numPr>
        <w:spacing w:before="120" w:after="240" w:line="276" w:lineRule="auto"/>
        <w:jc w:val="both"/>
      </w:pPr>
      <w:r>
        <w:t xml:space="preserve">The user should be able to view the 3D image of the system in a way where he can zoom, </w:t>
      </w:r>
      <w:r w:rsidR="00427693">
        <w:t>rotate,</w:t>
      </w:r>
      <w:r>
        <w:t xml:space="preserve"> </w:t>
      </w:r>
      <w:r w:rsidR="007E37E3">
        <w:t xml:space="preserve">pan, </w:t>
      </w:r>
      <w:r>
        <w:t xml:space="preserve">and </w:t>
      </w:r>
      <w:r w:rsidR="002D7389">
        <w:t xml:space="preserve">isolate its components. </w:t>
      </w:r>
    </w:p>
    <w:p w14:paraId="0EC257D8" w14:textId="77777777" w:rsidR="003810AE" w:rsidRDefault="002D7389" w:rsidP="00C35D7D">
      <w:pPr>
        <w:pStyle w:val="ListParagraph"/>
        <w:numPr>
          <w:ilvl w:val="1"/>
          <w:numId w:val="4"/>
        </w:numPr>
        <w:spacing w:before="120" w:after="240" w:line="276" w:lineRule="auto"/>
        <w:jc w:val="both"/>
      </w:pPr>
      <w:r>
        <w:t xml:space="preserve">The user should be able to create </w:t>
      </w:r>
      <w:r w:rsidR="003810AE">
        <w:t>a quiz</w:t>
      </w:r>
    </w:p>
    <w:p w14:paraId="3C3FB19C" w14:textId="26A9AEC5" w:rsidR="003810AE" w:rsidRDefault="003810AE" w:rsidP="003810AE">
      <w:pPr>
        <w:pStyle w:val="ListParagraph"/>
        <w:numPr>
          <w:ilvl w:val="2"/>
          <w:numId w:val="4"/>
        </w:numPr>
        <w:spacing w:before="120" w:after="240" w:line="276" w:lineRule="auto"/>
        <w:jc w:val="both"/>
      </w:pPr>
      <w:r>
        <w:t xml:space="preserve">Form </w:t>
      </w:r>
      <w:r w:rsidR="00427693">
        <w:t>a puzzle like shape of the system</w:t>
      </w:r>
    </w:p>
    <w:p w14:paraId="5704A41F" w14:textId="37442DA9" w:rsidR="00427693" w:rsidRDefault="00427693" w:rsidP="00427693">
      <w:pPr>
        <w:pStyle w:val="ListParagraph"/>
        <w:numPr>
          <w:ilvl w:val="2"/>
          <w:numId w:val="4"/>
        </w:numPr>
        <w:spacing w:before="120" w:after="240" w:line="276" w:lineRule="auto"/>
        <w:jc w:val="both"/>
      </w:pPr>
      <w:r>
        <w:t>D</w:t>
      </w:r>
      <w:r w:rsidR="003810AE">
        <w:t>rag-and-drop</w:t>
      </w:r>
      <w:r>
        <w:t xml:space="preserve"> images/descriptions/names of the components</w:t>
      </w:r>
      <w:r w:rsidR="003810AE">
        <w:t xml:space="preserve"> to the </w:t>
      </w:r>
      <w:r>
        <w:t>relevant</w:t>
      </w:r>
      <w:r w:rsidR="003810AE">
        <w:t xml:space="preserve"> place</w:t>
      </w:r>
    </w:p>
    <w:p w14:paraId="64B09A79" w14:textId="14AA12B3" w:rsidR="001313BE" w:rsidRDefault="001313BE" w:rsidP="001313BE">
      <w:pPr>
        <w:pStyle w:val="ListParagraph"/>
        <w:numPr>
          <w:ilvl w:val="2"/>
          <w:numId w:val="3"/>
        </w:numPr>
        <w:spacing w:before="120" w:after="240" w:line="276" w:lineRule="auto"/>
        <w:jc w:val="both"/>
        <w:rPr>
          <w:b/>
          <w:bCs/>
          <w:u w:val="single"/>
        </w:rPr>
      </w:pPr>
      <w:r>
        <w:rPr>
          <w:b/>
          <w:bCs/>
          <w:u w:val="single"/>
        </w:rPr>
        <w:t>Log Out</w:t>
      </w:r>
    </w:p>
    <w:p w14:paraId="4AC9F8DA" w14:textId="41B18F50" w:rsidR="00996EE7" w:rsidRPr="00996EE7" w:rsidRDefault="00996EE7" w:rsidP="00996EE7">
      <w:pPr>
        <w:pStyle w:val="ListParagraph"/>
        <w:numPr>
          <w:ilvl w:val="1"/>
          <w:numId w:val="4"/>
        </w:numPr>
        <w:spacing w:before="120" w:after="240" w:line="276" w:lineRule="auto"/>
        <w:jc w:val="both"/>
      </w:pPr>
      <w:r w:rsidRPr="00996EE7">
        <w:t>The user should be able to log out if is already logged in</w:t>
      </w:r>
    </w:p>
    <w:p w14:paraId="423E5845" w14:textId="5F13C531" w:rsidR="001313BE" w:rsidRDefault="001313BE" w:rsidP="001313BE">
      <w:pPr>
        <w:pStyle w:val="ListParagraph"/>
        <w:numPr>
          <w:ilvl w:val="2"/>
          <w:numId w:val="3"/>
        </w:numPr>
        <w:spacing w:before="120" w:after="240" w:line="276" w:lineRule="auto"/>
        <w:jc w:val="both"/>
        <w:rPr>
          <w:b/>
          <w:bCs/>
          <w:u w:val="single"/>
        </w:rPr>
      </w:pPr>
      <w:r>
        <w:rPr>
          <w:b/>
          <w:bCs/>
          <w:u w:val="single"/>
        </w:rPr>
        <w:t>Settings</w:t>
      </w:r>
    </w:p>
    <w:p w14:paraId="2CC8C775" w14:textId="5ED4DACA" w:rsidR="001313BE" w:rsidRPr="001313BE" w:rsidRDefault="001313BE" w:rsidP="001313BE">
      <w:pPr>
        <w:pStyle w:val="ListParagraph"/>
        <w:numPr>
          <w:ilvl w:val="1"/>
          <w:numId w:val="4"/>
        </w:numPr>
        <w:spacing w:before="120" w:after="240" w:line="276" w:lineRule="auto"/>
        <w:jc w:val="both"/>
      </w:pPr>
      <w:r w:rsidRPr="001313BE">
        <w:t>Delete my account</w:t>
      </w:r>
    </w:p>
    <w:p w14:paraId="23A98401" w14:textId="36905CD8" w:rsidR="001313BE" w:rsidRPr="001313BE" w:rsidRDefault="001313BE" w:rsidP="001313BE">
      <w:pPr>
        <w:pStyle w:val="ListParagraph"/>
        <w:numPr>
          <w:ilvl w:val="1"/>
          <w:numId w:val="4"/>
        </w:numPr>
        <w:spacing w:before="120" w:after="240" w:line="276" w:lineRule="auto"/>
        <w:jc w:val="both"/>
      </w:pPr>
      <w:r w:rsidRPr="001313BE">
        <w:t>Support</w:t>
      </w:r>
    </w:p>
    <w:p w14:paraId="5FBB8C3D" w14:textId="1EA9C03F" w:rsidR="005967CD" w:rsidRDefault="005967CD" w:rsidP="00940466">
      <w:pPr>
        <w:pStyle w:val="ListParagraph"/>
        <w:numPr>
          <w:ilvl w:val="1"/>
          <w:numId w:val="3"/>
        </w:numPr>
        <w:spacing w:before="120" w:after="240" w:line="276" w:lineRule="auto"/>
        <w:jc w:val="both"/>
        <w:rPr>
          <w:b/>
          <w:bCs/>
          <w:u w:val="single"/>
        </w:rPr>
      </w:pPr>
      <w:r>
        <w:rPr>
          <w:b/>
          <w:bCs/>
          <w:u w:val="single"/>
        </w:rPr>
        <w:t>Non-Functional Requirements</w:t>
      </w:r>
    </w:p>
    <w:p w14:paraId="2C2B906A" w14:textId="19787D43" w:rsidR="00EE71E8" w:rsidRDefault="00EE71E8" w:rsidP="00EE71E8">
      <w:pPr>
        <w:pStyle w:val="ListParagraph"/>
        <w:numPr>
          <w:ilvl w:val="2"/>
          <w:numId w:val="3"/>
        </w:numPr>
        <w:spacing w:before="120" w:after="240" w:line="276" w:lineRule="auto"/>
        <w:jc w:val="both"/>
        <w:rPr>
          <w:b/>
          <w:bCs/>
          <w:u w:val="single"/>
        </w:rPr>
      </w:pPr>
      <w:r>
        <w:rPr>
          <w:b/>
          <w:bCs/>
          <w:u w:val="single"/>
        </w:rPr>
        <w:t>Da</w:t>
      </w:r>
      <w:r w:rsidR="007C1EFF">
        <w:rPr>
          <w:b/>
          <w:bCs/>
          <w:u w:val="single"/>
        </w:rPr>
        <w:t xml:space="preserve">rk </w:t>
      </w:r>
      <w:r>
        <w:rPr>
          <w:b/>
          <w:bCs/>
          <w:u w:val="single"/>
        </w:rPr>
        <w:t xml:space="preserve">ode </w:t>
      </w:r>
      <w:r w:rsidR="00EA2DC2">
        <w:rPr>
          <w:b/>
          <w:bCs/>
          <w:u w:val="single"/>
        </w:rPr>
        <w:t>support</w:t>
      </w:r>
    </w:p>
    <w:p w14:paraId="14B7EE73" w14:textId="03B65D06" w:rsidR="00EE71E8" w:rsidRPr="007C1EFF" w:rsidRDefault="00EA2DC2" w:rsidP="007C1EFF">
      <w:pPr>
        <w:pStyle w:val="ListParagraph"/>
        <w:numPr>
          <w:ilvl w:val="1"/>
          <w:numId w:val="4"/>
        </w:numPr>
        <w:spacing w:before="120" w:after="240" w:line="276" w:lineRule="auto"/>
        <w:jc w:val="both"/>
      </w:pPr>
      <w:r>
        <w:t>The user should be able to change from light mode to dark mode</w:t>
      </w:r>
      <w:r w:rsidR="00421629">
        <w:t xml:space="preserve"> and vice versa through the </w:t>
      </w:r>
      <w:r w:rsidR="004D0F25">
        <w:t>settings</w:t>
      </w:r>
    </w:p>
    <w:p w14:paraId="3856971D" w14:textId="153EE7B9" w:rsidR="00FE6109" w:rsidRDefault="00FE6109" w:rsidP="00FE6109">
      <w:pPr>
        <w:pStyle w:val="ListParagraph"/>
        <w:numPr>
          <w:ilvl w:val="2"/>
          <w:numId w:val="3"/>
        </w:numPr>
        <w:spacing w:before="120" w:after="240" w:line="276" w:lineRule="auto"/>
        <w:jc w:val="both"/>
        <w:rPr>
          <w:b/>
          <w:bCs/>
          <w:u w:val="single"/>
        </w:rPr>
      </w:pPr>
      <w:r>
        <w:rPr>
          <w:b/>
          <w:bCs/>
          <w:u w:val="single"/>
        </w:rPr>
        <w:t>Language support</w:t>
      </w:r>
    </w:p>
    <w:p w14:paraId="1672A6B9" w14:textId="6B1B945F" w:rsidR="00996EE7" w:rsidRPr="00996EE7" w:rsidRDefault="00996EE7" w:rsidP="00996EE7">
      <w:pPr>
        <w:pStyle w:val="ListParagraph"/>
        <w:numPr>
          <w:ilvl w:val="1"/>
          <w:numId w:val="4"/>
        </w:numPr>
        <w:spacing w:before="120" w:after="240" w:line="276" w:lineRule="auto"/>
        <w:jc w:val="both"/>
      </w:pPr>
      <w:r w:rsidRPr="00996EE7">
        <w:t>English</w:t>
      </w:r>
    </w:p>
    <w:p w14:paraId="5FA3E104" w14:textId="15EB8CB0" w:rsidR="00996EE7" w:rsidRPr="00996EE7" w:rsidRDefault="00996EE7" w:rsidP="00996EE7">
      <w:pPr>
        <w:pStyle w:val="ListParagraph"/>
        <w:numPr>
          <w:ilvl w:val="1"/>
          <w:numId w:val="4"/>
        </w:numPr>
        <w:spacing w:before="120" w:after="240" w:line="276" w:lineRule="auto"/>
        <w:jc w:val="both"/>
      </w:pPr>
      <w:r w:rsidRPr="00996EE7">
        <w:t>Greek</w:t>
      </w:r>
    </w:p>
    <w:p w14:paraId="6FAA534E" w14:textId="5AE69D71" w:rsidR="00FE6109" w:rsidRDefault="00FE6109" w:rsidP="00FE6109">
      <w:pPr>
        <w:pStyle w:val="ListParagraph"/>
        <w:numPr>
          <w:ilvl w:val="2"/>
          <w:numId w:val="3"/>
        </w:numPr>
        <w:spacing w:before="120" w:after="240" w:line="276" w:lineRule="auto"/>
        <w:jc w:val="both"/>
        <w:rPr>
          <w:b/>
          <w:bCs/>
          <w:u w:val="single"/>
        </w:rPr>
      </w:pPr>
      <w:r>
        <w:rPr>
          <w:b/>
          <w:bCs/>
          <w:u w:val="single"/>
        </w:rPr>
        <w:t xml:space="preserve">Accessibility </w:t>
      </w:r>
      <w:r w:rsidR="008A2A6F">
        <w:rPr>
          <w:b/>
          <w:bCs/>
          <w:u w:val="single"/>
        </w:rPr>
        <w:t>issues</w:t>
      </w:r>
    </w:p>
    <w:p w14:paraId="27A54F1A" w14:textId="4F36292D" w:rsidR="00996EE7" w:rsidRPr="00996EE7" w:rsidRDefault="008A2A6F" w:rsidP="00996EE7">
      <w:pPr>
        <w:pStyle w:val="ListParagraph"/>
        <w:numPr>
          <w:ilvl w:val="1"/>
          <w:numId w:val="4"/>
        </w:numPr>
        <w:spacing w:before="120" w:after="240" w:line="276" w:lineRule="auto"/>
        <w:jc w:val="both"/>
      </w:pPr>
      <w:r w:rsidRPr="00996EE7">
        <w:t>Support peopl</w:t>
      </w:r>
      <w:r w:rsidR="00996EE7" w:rsidRPr="00996EE7">
        <w:t>e with blindness and low visio</w:t>
      </w:r>
      <w:r w:rsidR="00996EE7">
        <w:t xml:space="preserve">n by providing </w:t>
      </w:r>
      <w:r w:rsidR="004E0C84">
        <w:t>audio in the place of the different descriptions</w:t>
      </w:r>
      <w:r w:rsidR="00C87D88">
        <w:t xml:space="preserve"> (text-to-speech)</w:t>
      </w:r>
    </w:p>
    <w:p w14:paraId="26B05239" w14:textId="56BC4844" w:rsidR="008A2A6F" w:rsidRDefault="004E0C84" w:rsidP="00996EE7">
      <w:pPr>
        <w:pStyle w:val="ListParagraph"/>
        <w:numPr>
          <w:ilvl w:val="1"/>
          <w:numId w:val="4"/>
        </w:numPr>
        <w:spacing w:before="120" w:after="240" w:line="276" w:lineRule="auto"/>
        <w:jc w:val="both"/>
      </w:pPr>
      <w:r>
        <w:t>Provide audio navigation</w:t>
      </w:r>
    </w:p>
    <w:p w14:paraId="1D3FFB1D" w14:textId="54B9C987" w:rsidR="00C87D88" w:rsidRDefault="00C87D88" w:rsidP="00996EE7">
      <w:pPr>
        <w:pStyle w:val="ListParagraph"/>
        <w:numPr>
          <w:ilvl w:val="1"/>
          <w:numId w:val="4"/>
        </w:numPr>
        <w:spacing w:before="120" w:after="240" w:line="276" w:lineRule="auto"/>
        <w:jc w:val="both"/>
      </w:pPr>
      <w:r>
        <w:t>Add accessibility captions to the images</w:t>
      </w:r>
    </w:p>
    <w:p w14:paraId="3A0D84D0" w14:textId="1BF8E3FB" w:rsidR="00361F97" w:rsidRPr="00EC3BD8" w:rsidRDefault="00361F97" w:rsidP="00EC3BD8">
      <w:pPr>
        <w:pStyle w:val="ListParagraph"/>
        <w:numPr>
          <w:ilvl w:val="2"/>
          <w:numId w:val="3"/>
        </w:numPr>
        <w:spacing w:before="120" w:after="240" w:line="276" w:lineRule="auto"/>
        <w:jc w:val="both"/>
        <w:rPr>
          <w:b/>
          <w:bCs/>
          <w:u w:val="single"/>
        </w:rPr>
      </w:pPr>
      <w:r w:rsidRPr="00EC3BD8">
        <w:rPr>
          <w:b/>
          <w:bCs/>
          <w:u w:val="single"/>
        </w:rPr>
        <w:t>Se</w:t>
      </w:r>
      <w:r w:rsidR="00EC3BD8">
        <w:rPr>
          <w:b/>
          <w:bCs/>
          <w:u w:val="single"/>
        </w:rPr>
        <w:t>c</w:t>
      </w:r>
      <w:r w:rsidRPr="00EC3BD8">
        <w:rPr>
          <w:b/>
          <w:bCs/>
          <w:u w:val="single"/>
        </w:rPr>
        <w:t>urity</w:t>
      </w:r>
    </w:p>
    <w:p w14:paraId="524217E3" w14:textId="10856890" w:rsidR="00EC3BD8" w:rsidRDefault="00EC3BD8" w:rsidP="00EC3BD8">
      <w:pPr>
        <w:pStyle w:val="ListParagraph"/>
        <w:numPr>
          <w:ilvl w:val="1"/>
          <w:numId w:val="4"/>
        </w:numPr>
        <w:spacing w:before="120" w:after="240" w:line="276" w:lineRule="auto"/>
        <w:jc w:val="both"/>
      </w:pPr>
      <w:r>
        <w:t>The passwords of the user store in the database should be hashed (SHA-256)</w:t>
      </w:r>
    </w:p>
    <w:p w14:paraId="1B22B065" w14:textId="189E7C2D" w:rsidR="00EC3BD8" w:rsidRDefault="00EC3BD8" w:rsidP="00EC3BD8">
      <w:pPr>
        <w:pStyle w:val="ListParagraph"/>
        <w:numPr>
          <w:ilvl w:val="1"/>
          <w:numId w:val="4"/>
        </w:numPr>
        <w:spacing w:before="120" w:after="240" w:line="276" w:lineRule="auto"/>
        <w:jc w:val="both"/>
      </w:pPr>
      <w:r>
        <w:t xml:space="preserve">The web application should </w:t>
      </w:r>
      <w:r w:rsidR="00CF1A0A">
        <w:t>be stored in a secured hosting server</w:t>
      </w:r>
    </w:p>
    <w:p w14:paraId="2D4E8137" w14:textId="41CAC7C5" w:rsidR="00CF1A0A" w:rsidRDefault="00CF1A0A" w:rsidP="00EC3BD8">
      <w:pPr>
        <w:pStyle w:val="ListParagraph"/>
        <w:numPr>
          <w:ilvl w:val="1"/>
          <w:numId w:val="4"/>
        </w:numPr>
        <w:spacing w:before="120" w:after="240" w:line="276" w:lineRule="auto"/>
        <w:jc w:val="both"/>
      </w:pPr>
      <w:r>
        <w:t>The web application should have active SSL certificates</w:t>
      </w:r>
    </w:p>
    <w:p w14:paraId="1A5A4258" w14:textId="1DE08975" w:rsidR="00CF1A0A" w:rsidRPr="00996EE7" w:rsidRDefault="00CF1A0A" w:rsidP="00EC3BD8">
      <w:pPr>
        <w:pStyle w:val="ListParagraph"/>
        <w:numPr>
          <w:ilvl w:val="1"/>
          <w:numId w:val="4"/>
        </w:numPr>
        <w:spacing w:before="120" w:after="240" w:line="276" w:lineRule="auto"/>
        <w:jc w:val="both"/>
      </w:pPr>
      <w:r>
        <w:t xml:space="preserve">The web application should be robust against DDOS attacks (Cloudflare) </w:t>
      </w:r>
    </w:p>
    <w:p w14:paraId="70C04AD6" w14:textId="7AB2E114" w:rsidR="008800E6" w:rsidRDefault="001F62AD" w:rsidP="00940466">
      <w:pPr>
        <w:pStyle w:val="ListParagraph"/>
        <w:numPr>
          <w:ilvl w:val="1"/>
          <w:numId w:val="3"/>
        </w:numPr>
        <w:spacing w:before="120" w:after="240" w:line="276" w:lineRule="auto"/>
        <w:jc w:val="both"/>
        <w:rPr>
          <w:b/>
          <w:bCs/>
          <w:u w:val="single"/>
        </w:rPr>
      </w:pPr>
      <w:r>
        <w:rPr>
          <w:b/>
          <w:bCs/>
          <w:u w:val="single"/>
        </w:rPr>
        <w:t>Data Management</w:t>
      </w:r>
    </w:p>
    <w:p w14:paraId="31138A15" w14:textId="45169A06" w:rsidR="006120A3" w:rsidRDefault="0015309B" w:rsidP="006120A3">
      <w:pPr>
        <w:pStyle w:val="ListParagraph"/>
        <w:numPr>
          <w:ilvl w:val="2"/>
          <w:numId w:val="3"/>
        </w:numPr>
        <w:spacing w:before="120" w:after="240" w:line="276" w:lineRule="auto"/>
        <w:jc w:val="both"/>
        <w:rPr>
          <w:b/>
          <w:bCs/>
          <w:u w:val="single"/>
        </w:rPr>
      </w:pPr>
      <w:r>
        <w:rPr>
          <w:b/>
          <w:bCs/>
          <w:u w:val="single"/>
        </w:rPr>
        <w:t>Data Stored – Database</w:t>
      </w:r>
    </w:p>
    <w:p w14:paraId="13A82182" w14:textId="40CFD4B6" w:rsidR="008A322A" w:rsidRPr="00C36BD5" w:rsidRDefault="008A322A" w:rsidP="00C36BD5">
      <w:pPr>
        <w:pStyle w:val="ListParagraph"/>
        <w:numPr>
          <w:ilvl w:val="1"/>
          <w:numId w:val="4"/>
        </w:numPr>
        <w:spacing w:before="120" w:after="240" w:line="276" w:lineRule="auto"/>
        <w:jc w:val="both"/>
      </w:pPr>
      <w:r w:rsidRPr="00C36BD5">
        <w:t>Both</w:t>
      </w:r>
    </w:p>
    <w:p w14:paraId="17FFC41A" w14:textId="1F18C0C6" w:rsidR="00E544BA" w:rsidRPr="00C36BD5" w:rsidRDefault="00370971" w:rsidP="00C36BD5">
      <w:pPr>
        <w:pStyle w:val="ListParagraph"/>
        <w:numPr>
          <w:ilvl w:val="2"/>
          <w:numId w:val="4"/>
        </w:numPr>
        <w:spacing w:before="120" w:after="240" w:line="276" w:lineRule="auto"/>
        <w:jc w:val="both"/>
      </w:pPr>
      <w:r w:rsidRPr="00C36BD5">
        <w:t>Email</w:t>
      </w:r>
    </w:p>
    <w:p w14:paraId="6C0CFE2B" w14:textId="3C6D9B5F" w:rsidR="00370971" w:rsidRPr="00C36BD5" w:rsidRDefault="00370971" w:rsidP="00C36BD5">
      <w:pPr>
        <w:pStyle w:val="ListParagraph"/>
        <w:numPr>
          <w:ilvl w:val="2"/>
          <w:numId w:val="4"/>
        </w:numPr>
        <w:spacing w:before="120" w:after="240" w:line="276" w:lineRule="auto"/>
        <w:jc w:val="both"/>
      </w:pPr>
      <w:r w:rsidRPr="00C36BD5">
        <w:t>Password</w:t>
      </w:r>
    </w:p>
    <w:p w14:paraId="7CE0D1C9" w14:textId="28E82D31" w:rsidR="00370971" w:rsidRPr="00C36BD5" w:rsidRDefault="00370971" w:rsidP="00C36BD5">
      <w:pPr>
        <w:pStyle w:val="ListParagraph"/>
        <w:numPr>
          <w:ilvl w:val="2"/>
          <w:numId w:val="4"/>
        </w:numPr>
        <w:spacing w:before="120" w:after="240" w:line="276" w:lineRule="auto"/>
        <w:jc w:val="both"/>
      </w:pPr>
      <w:r w:rsidRPr="00C36BD5">
        <w:t>Account Type</w:t>
      </w:r>
    </w:p>
    <w:p w14:paraId="4C4B3E24" w14:textId="55BEFCC6" w:rsidR="008A322A" w:rsidRPr="00C36BD5" w:rsidRDefault="00DE376E" w:rsidP="00C36BD5">
      <w:pPr>
        <w:pStyle w:val="ListParagraph"/>
        <w:numPr>
          <w:ilvl w:val="1"/>
          <w:numId w:val="4"/>
        </w:numPr>
        <w:spacing w:before="120" w:after="240" w:line="276" w:lineRule="auto"/>
        <w:jc w:val="both"/>
      </w:pPr>
      <w:r w:rsidRPr="00C36BD5">
        <w:t>Student</w:t>
      </w:r>
    </w:p>
    <w:p w14:paraId="05D645D9" w14:textId="2000D45D" w:rsidR="00370971" w:rsidRPr="00C36BD5" w:rsidRDefault="00370971" w:rsidP="00C36BD5">
      <w:pPr>
        <w:pStyle w:val="ListParagraph"/>
        <w:numPr>
          <w:ilvl w:val="2"/>
          <w:numId w:val="4"/>
        </w:numPr>
        <w:spacing w:before="120" w:after="240" w:line="276" w:lineRule="auto"/>
        <w:jc w:val="both"/>
      </w:pPr>
      <w:r w:rsidRPr="00C36BD5">
        <w:t>Grades History</w:t>
      </w:r>
    </w:p>
    <w:p w14:paraId="5498BF0D" w14:textId="1347C5CD" w:rsidR="008A322A" w:rsidRPr="00C36BD5" w:rsidRDefault="00DE376E" w:rsidP="00C36BD5">
      <w:pPr>
        <w:pStyle w:val="ListParagraph"/>
        <w:numPr>
          <w:ilvl w:val="2"/>
          <w:numId w:val="4"/>
        </w:numPr>
        <w:spacing w:before="120" w:after="240" w:line="276" w:lineRule="auto"/>
        <w:jc w:val="both"/>
      </w:pPr>
      <w:r w:rsidRPr="00C36BD5">
        <w:t>Learning Progress</w:t>
      </w:r>
    </w:p>
    <w:p w14:paraId="7D3300ED" w14:textId="621B7852" w:rsidR="00370971" w:rsidRPr="00C36BD5" w:rsidRDefault="00DE376E" w:rsidP="00C36BD5">
      <w:pPr>
        <w:pStyle w:val="ListParagraph"/>
        <w:numPr>
          <w:ilvl w:val="1"/>
          <w:numId w:val="4"/>
        </w:numPr>
        <w:spacing w:before="120" w:after="240" w:line="276" w:lineRule="auto"/>
        <w:jc w:val="both"/>
      </w:pPr>
      <w:r w:rsidRPr="00C36BD5">
        <w:t>Tutor</w:t>
      </w:r>
    </w:p>
    <w:p w14:paraId="0753F91A" w14:textId="20EB9D8C" w:rsidR="00DE376E" w:rsidRPr="00C36BD5" w:rsidRDefault="00DE376E" w:rsidP="00C36BD5">
      <w:pPr>
        <w:pStyle w:val="ListParagraph"/>
        <w:numPr>
          <w:ilvl w:val="2"/>
          <w:numId w:val="4"/>
        </w:numPr>
        <w:spacing w:before="120" w:after="240" w:line="276" w:lineRule="auto"/>
        <w:jc w:val="both"/>
      </w:pPr>
      <w:r w:rsidRPr="00C36BD5">
        <w:t>Saved Vehicle Systems</w:t>
      </w:r>
    </w:p>
    <w:p w14:paraId="66F41A2F" w14:textId="4D51DD74" w:rsidR="00EF5EA2" w:rsidRPr="00C36BD5" w:rsidRDefault="00EF5EA2" w:rsidP="00C36BD5">
      <w:pPr>
        <w:pStyle w:val="ListParagraph"/>
        <w:numPr>
          <w:ilvl w:val="3"/>
          <w:numId w:val="4"/>
        </w:numPr>
        <w:spacing w:before="120" w:after="240" w:line="276" w:lineRule="auto"/>
        <w:jc w:val="both"/>
      </w:pPr>
      <w:r w:rsidRPr="00C36BD5">
        <w:t>2D images</w:t>
      </w:r>
    </w:p>
    <w:p w14:paraId="7A14A637" w14:textId="739B42E6" w:rsidR="00EF5EA2" w:rsidRPr="00C36BD5" w:rsidRDefault="00EF5EA2" w:rsidP="00C36BD5">
      <w:pPr>
        <w:pStyle w:val="ListParagraph"/>
        <w:numPr>
          <w:ilvl w:val="3"/>
          <w:numId w:val="4"/>
        </w:numPr>
        <w:spacing w:before="120" w:after="240" w:line="276" w:lineRule="auto"/>
        <w:jc w:val="both"/>
      </w:pPr>
      <w:r w:rsidRPr="00C36BD5">
        <w:t>3D images</w:t>
      </w:r>
    </w:p>
    <w:p w14:paraId="285A00BF" w14:textId="62605CC0" w:rsidR="00EF5EA2" w:rsidRPr="00C36BD5" w:rsidRDefault="00C36BD5" w:rsidP="00C36BD5">
      <w:pPr>
        <w:pStyle w:val="ListParagraph"/>
        <w:numPr>
          <w:ilvl w:val="3"/>
          <w:numId w:val="4"/>
        </w:numPr>
        <w:spacing w:before="120" w:after="240" w:line="276" w:lineRule="auto"/>
        <w:jc w:val="both"/>
      </w:pPr>
      <w:r w:rsidRPr="00C36BD5">
        <w:t>Descriptions</w:t>
      </w:r>
    </w:p>
    <w:p w14:paraId="2BC099D3" w14:textId="20335DBE" w:rsidR="0015309B" w:rsidRDefault="0015309B" w:rsidP="006120A3">
      <w:pPr>
        <w:pStyle w:val="ListParagraph"/>
        <w:numPr>
          <w:ilvl w:val="2"/>
          <w:numId w:val="3"/>
        </w:numPr>
        <w:spacing w:before="120" w:after="240" w:line="276" w:lineRule="auto"/>
        <w:jc w:val="both"/>
        <w:rPr>
          <w:b/>
          <w:bCs/>
          <w:u w:val="single"/>
        </w:rPr>
      </w:pPr>
      <w:r>
        <w:rPr>
          <w:b/>
          <w:bCs/>
          <w:u w:val="single"/>
        </w:rPr>
        <w:lastRenderedPageBreak/>
        <w:t>Data Stored – Browser</w:t>
      </w:r>
    </w:p>
    <w:p w14:paraId="3D869314" w14:textId="06187A03" w:rsidR="0015309B" w:rsidRPr="00E544BA" w:rsidRDefault="0015309B" w:rsidP="00E544BA">
      <w:pPr>
        <w:pStyle w:val="ListParagraph"/>
        <w:numPr>
          <w:ilvl w:val="1"/>
          <w:numId w:val="4"/>
        </w:numPr>
        <w:spacing w:before="120" w:after="240" w:line="276" w:lineRule="auto"/>
        <w:jc w:val="both"/>
      </w:pPr>
      <w:r w:rsidRPr="00E544BA">
        <w:t>The web application should keep some cookies</w:t>
      </w:r>
      <w:r w:rsidR="00C0098F" w:rsidRPr="00E544BA">
        <w:t xml:space="preserve"> to </w:t>
      </w:r>
      <w:r w:rsidR="00E544BA">
        <w:t>maintain a great level of</w:t>
      </w:r>
      <w:r w:rsidR="00C0098F" w:rsidRPr="00E544BA">
        <w:t xml:space="preserve"> user experience</w:t>
      </w:r>
      <w:r w:rsidR="00E544BA">
        <w:t xml:space="preserve"> even if the user is not logged in</w:t>
      </w:r>
    </w:p>
    <w:p w14:paraId="4279C68F" w14:textId="41435668" w:rsidR="0015309B" w:rsidRPr="00E544BA" w:rsidRDefault="00C0098F" w:rsidP="00E544BA">
      <w:pPr>
        <w:pStyle w:val="ListParagraph"/>
        <w:numPr>
          <w:ilvl w:val="2"/>
          <w:numId w:val="4"/>
        </w:numPr>
        <w:spacing w:before="120" w:after="240" w:line="276" w:lineRule="auto"/>
        <w:jc w:val="both"/>
      </w:pPr>
      <w:r w:rsidRPr="00E544BA">
        <w:t>Selected language</w:t>
      </w:r>
    </w:p>
    <w:p w14:paraId="49D6EF60" w14:textId="365D15D4" w:rsidR="00C0098F" w:rsidRPr="00E544BA" w:rsidRDefault="00C0098F" w:rsidP="00E544BA">
      <w:pPr>
        <w:pStyle w:val="ListParagraph"/>
        <w:numPr>
          <w:ilvl w:val="2"/>
          <w:numId w:val="4"/>
        </w:numPr>
        <w:spacing w:before="120" w:after="240" w:line="276" w:lineRule="auto"/>
        <w:jc w:val="both"/>
      </w:pPr>
      <w:r w:rsidRPr="00E544BA">
        <w:t>Selected difficulty level</w:t>
      </w:r>
    </w:p>
    <w:p w14:paraId="294970D5" w14:textId="70A2455F" w:rsidR="006429C7" w:rsidRDefault="00370971" w:rsidP="006429C7">
      <w:pPr>
        <w:pStyle w:val="ListParagraph"/>
        <w:numPr>
          <w:ilvl w:val="2"/>
          <w:numId w:val="4"/>
        </w:numPr>
        <w:spacing w:before="120" w:after="240" w:line="276" w:lineRule="auto"/>
        <w:jc w:val="both"/>
      </w:pPr>
      <w:r>
        <w:t>G</w:t>
      </w:r>
      <w:r w:rsidR="00E544BA" w:rsidRPr="00E544BA">
        <w:t>rade</w:t>
      </w:r>
      <w:r>
        <w:t>s</w:t>
      </w:r>
      <w:r w:rsidR="00E544BA" w:rsidRPr="00E544BA">
        <w:t xml:space="preserve"> History</w:t>
      </w:r>
    </w:p>
    <w:p w14:paraId="34994AE3" w14:textId="77777777" w:rsidR="006429C7" w:rsidRDefault="006429C7" w:rsidP="006429C7">
      <w:pPr>
        <w:pStyle w:val="ListParagraph"/>
        <w:spacing w:before="120" w:after="240" w:line="276" w:lineRule="auto"/>
        <w:ind w:left="2160"/>
        <w:jc w:val="both"/>
      </w:pPr>
    </w:p>
    <w:p w14:paraId="6370F2B9" w14:textId="0F58DFAD" w:rsidR="00B01558" w:rsidRDefault="00B01558" w:rsidP="00B01558">
      <w:pPr>
        <w:pStyle w:val="ListParagraph"/>
        <w:numPr>
          <w:ilvl w:val="0"/>
          <w:numId w:val="3"/>
        </w:numPr>
        <w:spacing w:after="240" w:line="276" w:lineRule="auto"/>
        <w:ind w:left="357" w:hanging="357"/>
        <w:jc w:val="both"/>
        <w:rPr>
          <w:b/>
          <w:bCs/>
          <w:sz w:val="28"/>
          <w:szCs w:val="28"/>
          <w:u w:val="single"/>
        </w:rPr>
      </w:pPr>
      <w:r w:rsidRPr="00B01558">
        <w:rPr>
          <w:b/>
          <w:bCs/>
          <w:sz w:val="28"/>
          <w:szCs w:val="28"/>
          <w:u w:val="single"/>
        </w:rPr>
        <w:t xml:space="preserve">Design </w:t>
      </w:r>
      <w:r w:rsidR="00443E9D">
        <w:rPr>
          <w:b/>
          <w:bCs/>
          <w:sz w:val="28"/>
          <w:szCs w:val="28"/>
          <w:u w:val="single"/>
        </w:rPr>
        <w:t>Language</w:t>
      </w:r>
    </w:p>
    <w:p w14:paraId="1B1D2FB1" w14:textId="1FE29166" w:rsidR="004D0F25" w:rsidRDefault="0055466D" w:rsidP="004D0F25">
      <w:pPr>
        <w:spacing w:after="240" w:line="276" w:lineRule="auto"/>
        <w:jc w:val="both"/>
      </w:pPr>
      <w:r w:rsidRPr="004D0F25">
        <w:t xml:space="preserve">In </w:t>
      </w:r>
      <w:r w:rsidR="004C6F6D" w:rsidRPr="004D0F25">
        <w:t>th</w:t>
      </w:r>
      <w:r w:rsidR="00667FEE">
        <w:t>is</w:t>
      </w:r>
      <w:r w:rsidR="004C6F6D" w:rsidRPr="004D0F25">
        <w:t xml:space="preserve"> section</w:t>
      </w:r>
      <w:r w:rsidRPr="004D0F25">
        <w:t xml:space="preserve">, several examples of user interface designs </w:t>
      </w:r>
      <w:r w:rsidR="009E3942">
        <w:t xml:space="preserve">that were found online </w:t>
      </w:r>
      <w:r w:rsidRPr="004D0F25">
        <w:t xml:space="preserve">are presented. </w:t>
      </w:r>
      <w:r w:rsidR="004C6F6D" w:rsidRPr="004D0F25">
        <w:t>Similar design language should be followed for the web application as well. The design should be minimal</w:t>
      </w:r>
      <w:r w:rsidR="004D0F25" w:rsidRPr="004D0F25">
        <w:t>istic but</w:t>
      </w:r>
      <w:r w:rsidR="004C6F6D" w:rsidRPr="004D0F25">
        <w:t xml:space="preserve"> colorful</w:t>
      </w:r>
      <w:r w:rsidR="004D0F25" w:rsidRPr="004D0F25">
        <w:t xml:space="preserve"> as well to </w:t>
      </w:r>
      <w:r w:rsidR="00036E4D">
        <w:t>maintain</w:t>
      </w:r>
      <w:r w:rsidR="004D0F25" w:rsidRPr="004D0F25">
        <w:t xml:space="preserve"> user</w:t>
      </w:r>
      <w:r w:rsidR="00036E4D">
        <w:t>’s interest</w:t>
      </w:r>
      <w:r w:rsidR="009E3942">
        <w:t xml:space="preserve"> for long periods of time</w:t>
      </w:r>
      <w:r w:rsidR="004D0F25">
        <w:t xml:space="preserve">. </w:t>
      </w:r>
    </w:p>
    <w:p w14:paraId="55216479" w14:textId="0D7A9C89" w:rsidR="00036E4D" w:rsidRDefault="005F169E" w:rsidP="004D0F25">
      <w:pPr>
        <w:spacing w:after="240" w:line="276" w:lineRule="auto"/>
        <w:jc w:val="both"/>
      </w:pPr>
      <w:r>
        <w:t xml:space="preserve">Our </w:t>
      </w:r>
      <w:r w:rsidR="00036E4D">
        <w:t>points of interest</w:t>
      </w:r>
      <w:r w:rsidR="005E2C0F">
        <w:t xml:space="preserve"> </w:t>
      </w:r>
      <w:r>
        <w:t>can</w:t>
      </w:r>
      <w:r w:rsidR="00036E4D">
        <w:t xml:space="preserve"> be </w:t>
      </w:r>
      <w:proofErr w:type="gramStart"/>
      <w:r w:rsidR="00036E4D">
        <w:t>similar to</w:t>
      </w:r>
      <w:proofErr w:type="gramEnd"/>
      <w:r w:rsidR="00036E4D">
        <w:t xml:space="preserve"> the ones in the </w:t>
      </w:r>
      <w:r w:rsidR="005E2C0F">
        <w:t>figure 8</w:t>
      </w:r>
      <w:r>
        <w:t xml:space="preserve"> (red circles over the C-HR)</w:t>
      </w:r>
      <w:r w:rsidR="005E2C0F">
        <w:t xml:space="preserve">. </w:t>
      </w:r>
      <w:r>
        <w:t xml:space="preserve">Moreover, a similar style sidebar to figure 8, can be used in </w:t>
      </w:r>
      <w:r w:rsidR="00422D90">
        <w:t>our website’s “Learn Tab” where the list of components will be displayed.</w:t>
      </w:r>
      <w:r w:rsidR="0000337E">
        <w:t xml:space="preserve"> The combination of the colors red, </w:t>
      </w:r>
      <w:proofErr w:type="gramStart"/>
      <w:r w:rsidR="0000337E">
        <w:t>black</w:t>
      </w:r>
      <w:proofErr w:type="gramEnd"/>
      <w:r w:rsidR="0000337E">
        <w:t xml:space="preserve"> and white </w:t>
      </w:r>
      <w:r w:rsidR="00422D90">
        <w:t>is</w:t>
      </w:r>
      <w:r w:rsidR="00257323">
        <w:t xml:space="preserve"> interesting</w:t>
      </w:r>
      <w:r w:rsidR="00F2202F">
        <w:t xml:space="preserve"> (fig. 8 &amp; 13)</w:t>
      </w:r>
      <w:r w:rsidR="00422D90">
        <w:t>.</w:t>
      </w:r>
    </w:p>
    <w:p w14:paraId="38DCBBC1" w14:textId="0C7BADF7" w:rsidR="00DA70A2" w:rsidRPr="004D0F25" w:rsidRDefault="00422D90" w:rsidP="00DA70A2">
      <w:r>
        <w:t xml:space="preserve">The buttons in figure 10 are clean with a soft shadow, which provide some depth </w:t>
      </w:r>
      <w:proofErr w:type="gramStart"/>
      <w:r>
        <w:t>in</w:t>
      </w:r>
      <w:proofErr w:type="gramEnd"/>
      <w:r>
        <w:t xml:space="preserve"> the </w:t>
      </w:r>
      <w:r w:rsidR="004838CD">
        <w:t xml:space="preserve">website. This </w:t>
      </w:r>
      <w:r w:rsidR="005110AC">
        <w:t xml:space="preserve">sense of depth </w:t>
      </w:r>
      <w:r w:rsidR="004838CD">
        <w:t>could match the theme of our website since</w:t>
      </w:r>
      <w:r w:rsidR="005110AC">
        <w:t xml:space="preserve"> we will have</w:t>
      </w:r>
      <w:r w:rsidR="004838CD">
        <w:t xml:space="preserve"> 3D models</w:t>
      </w:r>
      <w:r w:rsidR="005110AC">
        <w:t xml:space="preserve"> of vehicles</w:t>
      </w:r>
      <w:r w:rsidR="004838CD">
        <w:t xml:space="preserve">. </w:t>
      </w:r>
      <w:r w:rsidR="00DA70A2">
        <w:t xml:space="preserve">The grades from past quizzes can be displayed in a similar manner as in figure 12. In the form of a circle, where </w:t>
      </w:r>
      <w:r w:rsidR="0014356C">
        <w:t>each color represents the different kinds of mistakes</w:t>
      </w:r>
      <w:r w:rsidR="00B37E44">
        <w:t>.</w:t>
      </w:r>
    </w:p>
    <w:p w14:paraId="42CE8BF1" w14:textId="77777777" w:rsidR="00036E4D" w:rsidRDefault="00BD7524" w:rsidP="00036E4D">
      <w:pPr>
        <w:keepNext/>
        <w:spacing w:after="240" w:line="276" w:lineRule="auto"/>
        <w:jc w:val="center"/>
      </w:pPr>
      <w:r>
        <w:rPr>
          <w:noProof/>
        </w:rPr>
        <w:drawing>
          <wp:inline distT="0" distB="0" distL="0" distR="0" wp14:anchorId="2556E547" wp14:editId="7CA2735B">
            <wp:extent cx="5328792" cy="3006437"/>
            <wp:effectExtent l="152400" t="152400" r="367665" b="365760"/>
            <wp:docPr id="32" name="Picture 32"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website&#10;&#10;Description automatically generated"/>
                    <pic:cNvPicPr/>
                  </pic:nvPicPr>
                  <pic:blipFill rotWithShape="1">
                    <a:blip r:embed="rId62"/>
                    <a:srcRect b="55245"/>
                    <a:stretch/>
                  </pic:blipFill>
                  <pic:spPr bwMode="auto">
                    <a:xfrm>
                      <a:off x="0" y="0"/>
                      <a:ext cx="5338538" cy="3011936"/>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7E5D485A" w14:textId="0A4BFC2B" w:rsidR="00BD7524" w:rsidRDefault="00036E4D" w:rsidP="00036E4D">
      <w:pPr>
        <w:pStyle w:val="Caption"/>
        <w:jc w:val="center"/>
      </w:pPr>
      <w:r>
        <w:t xml:space="preserve">Figure </w:t>
      </w:r>
      <w:r w:rsidR="00AC31D2">
        <w:fldChar w:fldCharType="begin"/>
      </w:r>
      <w:r w:rsidR="00AC31D2">
        <w:instrText xml:space="preserve"> SEQ Figure \* ARABIC </w:instrText>
      </w:r>
      <w:r w:rsidR="00AC31D2">
        <w:fldChar w:fldCharType="separate"/>
      </w:r>
      <w:r w:rsidR="00726296">
        <w:rPr>
          <w:noProof/>
        </w:rPr>
        <w:t>8</w:t>
      </w:r>
      <w:r w:rsidR="00AC31D2">
        <w:rPr>
          <w:noProof/>
        </w:rPr>
        <w:fldChar w:fldCharType="end"/>
      </w:r>
      <w:r>
        <w:t>. Design sample 1</w:t>
      </w:r>
    </w:p>
    <w:p w14:paraId="2454F15A" w14:textId="77777777" w:rsidR="00257323" w:rsidRDefault="008D32CA" w:rsidP="00257323">
      <w:pPr>
        <w:keepNext/>
        <w:spacing w:after="240" w:line="276" w:lineRule="auto"/>
        <w:jc w:val="center"/>
      </w:pPr>
      <w:r>
        <w:rPr>
          <w:noProof/>
        </w:rPr>
        <w:lastRenderedPageBreak/>
        <w:drawing>
          <wp:inline distT="0" distB="0" distL="0" distR="0" wp14:anchorId="170ACCFB" wp14:editId="333AC319">
            <wp:extent cx="4648782" cy="3457698"/>
            <wp:effectExtent l="152400" t="152400" r="361950" b="352425"/>
            <wp:docPr id="19" name="Picture 1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10;&#10;Description automatically generated"/>
                    <pic:cNvPicPr/>
                  </pic:nvPicPr>
                  <pic:blipFill>
                    <a:blip r:embed="rId63"/>
                    <a:stretch>
                      <a:fillRect/>
                    </a:stretch>
                  </pic:blipFill>
                  <pic:spPr>
                    <a:xfrm>
                      <a:off x="0" y="0"/>
                      <a:ext cx="4653238" cy="3461012"/>
                    </a:xfrm>
                    <a:prstGeom prst="rect">
                      <a:avLst/>
                    </a:prstGeom>
                    <a:ln>
                      <a:noFill/>
                    </a:ln>
                    <a:effectLst>
                      <a:outerShdw blurRad="292100" dist="139700" dir="2700000" algn="tl" rotWithShape="0">
                        <a:srgbClr val="333333">
                          <a:alpha val="65000"/>
                        </a:srgbClr>
                      </a:outerShdw>
                    </a:effectLst>
                  </pic:spPr>
                </pic:pic>
              </a:graphicData>
            </a:graphic>
          </wp:inline>
        </w:drawing>
      </w:r>
    </w:p>
    <w:p w14:paraId="07153AB5" w14:textId="00742F82" w:rsidR="002260E7" w:rsidRDefault="00257323" w:rsidP="00257323">
      <w:pPr>
        <w:pStyle w:val="Caption"/>
        <w:jc w:val="center"/>
        <w:rPr>
          <w:b/>
          <w:bCs/>
          <w:sz w:val="28"/>
          <w:szCs w:val="28"/>
          <w:u w:val="single"/>
        </w:rPr>
      </w:pPr>
      <w:r>
        <w:t xml:space="preserve">Figure </w:t>
      </w:r>
      <w:r w:rsidR="00AC31D2">
        <w:fldChar w:fldCharType="begin"/>
      </w:r>
      <w:r w:rsidR="00AC31D2">
        <w:instrText xml:space="preserve"> SEQ Figure \* ARABIC </w:instrText>
      </w:r>
      <w:r w:rsidR="00AC31D2">
        <w:fldChar w:fldCharType="separate"/>
      </w:r>
      <w:r w:rsidR="00726296">
        <w:rPr>
          <w:noProof/>
        </w:rPr>
        <w:t>9</w:t>
      </w:r>
      <w:r w:rsidR="00AC31D2">
        <w:rPr>
          <w:noProof/>
        </w:rPr>
        <w:fldChar w:fldCharType="end"/>
      </w:r>
      <w:r>
        <w:t>. Design sample 2</w:t>
      </w:r>
    </w:p>
    <w:p w14:paraId="6BC4969E" w14:textId="77777777" w:rsidR="00257323" w:rsidRDefault="00443E9D" w:rsidP="00257323">
      <w:pPr>
        <w:keepNext/>
        <w:spacing w:after="240" w:line="276" w:lineRule="auto"/>
        <w:jc w:val="center"/>
      </w:pPr>
      <w:r>
        <w:rPr>
          <w:noProof/>
        </w:rPr>
        <w:drawing>
          <wp:inline distT="0" distB="0" distL="0" distR="0" wp14:anchorId="0FF13799" wp14:editId="188FE6FC">
            <wp:extent cx="4979452" cy="3552702"/>
            <wp:effectExtent l="152400" t="152400" r="354965" b="353060"/>
            <wp:docPr id="33" name="Picture 3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application&#10;&#10;Description automatically generated"/>
                    <pic:cNvPicPr/>
                  </pic:nvPicPr>
                  <pic:blipFill>
                    <a:blip r:embed="rId64"/>
                    <a:stretch>
                      <a:fillRect/>
                    </a:stretch>
                  </pic:blipFill>
                  <pic:spPr>
                    <a:xfrm>
                      <a:off x="0" y="0"/>
                      <a:ext cx="4984807" cy="3556523"/>
                    </a:xfrm>
                    <a:prstGeom prst="rect">
                      <a:avLst/>
                    </a:prstGeom>
                    <a:ln>
                      <a:noFill/>
                    </a:ln>
                    <a:effectLst>
                      <a:outerShdw blurRad="292100" dist="139700" dir="2700000" algn="tl" rotWithShape="0">
                        <a:srgbClr val="333333">
                          <a:alpha val="65000"/>
                        </a:srgbClr>
                      </a:outerShdw>
                    </a:effectLst>
                  </pic:spPr>
                </pic:pic>
              </a:graphicData>
            </a:graphic>
          </wp:inline>
        </w:drawing>
      </w:r>
    </w:p>
    <w:p w14:paraId="3E8D95DA" w14:textId="57A15865" w:rsidR="00443E9D" w:rsidRDefault="00257323" w:rsidP="00257323">
      <w:pPr>
        <w:pStyle w:val="Caption"/>
        <w:jc w:val="center"/>
        <w:rPr>
          <w:b/>
          <w:bCs/>
          <w:sz w:val="28"/>
          <w:szCs w:val="28"/>
          <w:u w:val="single"/>
        </w:rPr>
      </w:pPr>
      <w:r>
        <w:t xml:space="preserve">Figure </w:t>
      </w:r>
      <w:r w:rsidR="00AC31D2">
        <w:fldChar w:fldCharType="begin"/>
      </w:r>
      <w:r w:rsidR="00AC31D2">
        <w:instrText xml:space="preserve"> SEQ Figure \* ARABIC </w:instrText>
      </w:r>
      <w:r w:rsidR="00AC31D2">
        <w:fldChar w:fldCharType="separate"/>
      </w:r>
      <w:r w:rsidR="00726296">
        <w:rPr>
          <w:noProof/>
        </w:rPr>
        <w:t>10</w:t>
      </w:r>
      <w:r w:rsidR="00AC31D2">
        <w:rPr>
          <w:noProof/>
        </w:rPr>
        <w:fldChar w:fldCharType="end"/>
      </w:r>
      <w:r>
        <w:t>. Design sample 3</w:t>
      </w:r>
    </w:p>
    <w:p w14:paraId="1DC8C423" w14:textId="77777777" w:rsidR="00257323" w:rsidRDefault="00BD7524" w:rsidP="00257323">
      <w:pPr>
        <w:keepNext/>
        <w:spacing w:after="240" w:line="276" w:lineRule="auto"/>
        <w:jc w:val="center"/>
      </w:pPr>
      <w:r>
        <w:rPr>
          <w:noProof/>
        </w:rPr>
        <w:lastRenderedPageBreak/>
        <w:drawing>
          <wp:inline distT="0" distB="0" distL="0" distR="0" wp14:anchorId="074EE4E0" wp14:editId="267FEFE3">
            <wp:extent cx="4573979" cy="3429724"/>
            <wp:effectExtent l="152400" t="152400" r="360045" b="361315"/>
            <wp:docPr id="37" name="Picture 37" descr="A picture containing text, indoor, different,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indoor, different, several&#10;&#10;Description automatically generated"/>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595815" cy="3446097"/>
                    </a:xfrm>
                    <a:prstGeom prst="rect">
                      <a:avLst/>
                    </a:prstGeom>
                    <a:ln>
                      <a:noFill/>
                    </a:ln>
                    <a:effectLst>
                      <a:outerShdw blurRad="292100" dist="139700" dir="2700000" algn="tl" rotWithShape="0">
                        <a:srgbClr val="333333">
                          <a:alpha val="65000"/>
                        </a:srgbClr>
                      </a:outerShdw>
                    </a:effectLst>
                  </pic:spPr>
                </pic:pic>
              </a:graphicData>
            </a:graphic>
          </wp:inline>
        </w:drawing>
      </w:r>
    </w:p>
    <w:p w14:paraId="3A1931CE" w14:textId="5440BB0C" w:rsidR="00257323" w:rsidRDefault="00257323" w:rsidP="00257323">
      <w:pPr>
        <w:pStyle w:val="Caption"/>
        <w:jc w:val="center"/>
      </w:pPr>
      <w:r>
        <w:t xml:space="preserve">Figure </w:t>
      </w:r>
      <w:r w:rsidR="00AC31D2">
        <w:fldChar w:fldCharType="begin"/>
      </w:r>
      <w:r w:rsidR="00AC31D2">
        <w:instrText xml:space="preserve"> SEQ Figure \* ARABIC </w:instrText>
      </w:r>
      <w:r w:rsidR="00AC31D2">
        <w:fldChar w:fldCharType="separate"/>
      </w:r>
      <w:r w:rsidR="00726296">
        <w:rPr>
          <w:noProof/>
        </w:rPr>
        <w:t>11</w:t>
      </w:r>
      <w:r w:rsidR="00AC31D2">
        <w:rPr>
          <w:noProof/>
        </w:rPr>
        <w:fldChar w:fldCharType="end"/>
      </w:r>
      <w:r>
        <w:t>. Design sample 4</w:t>
      </w:r>
    </w:p>
    <w:p w14:paraId="57995D77" w14:textId="77777777" w:rsidR="00257323" w:rsidRDefault="00BD7524" w:rsidP="00257323">
      <w:pPr>
        <w:keepNext/>
        <w:spacing w:after="240" w:line="276" w:lineRule="auto"/>
        <w:jc w:val="center"/>
      </w:pPr>
      <w:r>
        <w:rPr>
          <w:noProof/>
        </w:rPr>
        <w:drawing>
          <wp:inline distT="0" distB="0" distL="0" distR="0" wp14:anchorId="78AF1660" wp14:editId="121ED7C4">
            <wp:extent cx="4467101" cy="3353048"/>
            <wp:effectExtent l="152400" t="152400" r="353060" b="361950"/>
            <wp:docPr id="36" name="Picture 3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application&#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487668" cy="3368486"/>
                    </a:xfrm>
                    <a:prstGeom prst="rect">
                      <a:avLst/>
                    </a:prstGeom>
                    <a:ln>
                      <a:noFill/>
                    </a:ln>
                    <a:effectLst>
                      <a:outerShdw blurRad="292100" dist="139700" dir="2700000" algn="tl" rotWithShape="0">
                        <a:srgbClr val="333333">
                          <a:alpha val="65000"/>
                        </a:srgbClr>
                      </a:outerShdw>
                    </a:effectLst>
                  </pic:spPr>
                </pic:pic>
              </a:graphicData>
            </a:graphic>
          </wp:inline>
        </w:drawing>
      </w:r>
    </w:p>
    <w:p w14:paraId="1B924C07" w14:textId="5BDDB3F4" w:rsidR="00BD7524" w:rsidRDefault="00257323" w:rsidP="00257323">
      <w:pPr>
        <w:pStyle w:val="Caption"/>
        <w:jc w:val="center"/>
        <w:rPr>
          <w:b/>
          <w:bCs/>
          <w:sz w:val="28"/>
          <w:szCs w:val="28"/>
          <w:u w:val="single"/>
        </w:rPr>
      </w:pPr>
      <w:r>
        <w:t xml:space="preserve">Figure </w:t>
      </w:r>
      <w:r w:rsidR="00AC31D2">
        <w:fldChar w:fldCharType="begin"/>
      </w:r>
      <w:r w:rsidR="00AC31D2">
        <w:instrText xml:space="preserve"> SEQ Figure \* ARABIC </w:instrText>
      </w:r>
      <w:r w:rsidR="00AC31D2">
        <w:fldChar w:fldCharType="separate"/>
      </w:r>
      <w:r w:rsidR="00726296">
        <w:rPr>
          <w:noProof/>
        </w:rPr>
        <w:t>12</w:t>
      </w:r>
      <w:r w:rsidR="00AC31D2">
        <w:rPr>
          <w:noProof/>
        </w:rPr>
        <w:fldChar w:fldCharType="end"/>
      </w:r>
      <w:r>
        <w:t>. Design sample 5</w:t>
      </w:r>
    </w:p>
    <w:p w14:paraId="0159DED2" w14:textId="77777777" w:rsidR="00257323" w:rsidRDefault="004D0F25" w:rsidP="00257323">
      <w:pPr>
        <w:keepNext/>
        <w:spacing w:after="240" w:line="276" w:lineRule="auto"/>
        <w:jc w:val="center"/>
      </w:pPr>
      <w:r>
        <w:rPr>
          <w:noProof/>
        </w:rPr>
        <w:lastRenderedPageBreak/>
        <w:drawing>
          <wp:inline distT="0" distB="0" distL="0" distR="0" wp14:anchorId="04F38A4C" wp14:editId="35F77FF0">
            <wp:extent cx="4040227" cy="7649688"/>
            <wp:effectExtent l="152400" t="152400" r="360680" b="370840"/>
            <wp:docPr id="35" name="Picture 35" descr="A picture containing text, indoor, white,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text, indoor, white, different&#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043936" cy="7656711"/>
                    </a:xfrm>
                    <a:prstGeom prst="rect">
                      <a:avLst/>
                    </a:prstGeom>
                    <a:ln>
                      <a:noFill/>
                    </a:ln>
                    <a:effectLst>
                      <a:outerShdw blurRad="292100" dist="139700" dir="2700000" algn="tl" rotWithShape="0">
                        <a:srgbClr val="333333">
                          <a:alpha val="65000"/>
                        </a:srgbClr>
                      </a:outerShdw>
                    </a:effectLst>
                  </pic:spPr>
                </pic:pic>
              </a:graphicData>
            </a:graphic>
          </wp:inline>
        </w:drawing>
      </w:r>
    </w:p>
    <w:p w14:paraId="77170342" w14:textId="37AA8BE8" w:rsidR="004D0F25" w:rsidRDefault="00257323" w:rsidP="00257323">
      <w:pPr>
        <w:pStyle w:val="Caption"/>
        <w:jc w:val="center"/>
        <w:rPr>
          <w:b/>
          <w:bCs/>
          <w:sz w:val="28"/>
          <w:szCs w:val="28"/>
          <w:u w:val="single"/>
        </w:rPr>
      </w:pPr>
      <w:r>
        <w:t xml:space="preserve">Figure </w:t>
      </w:r>
      <w:r w:rsidR="00AC31D2">
        <w:fldChar w:fldCharType="begin"/>
      </w:r>
      <w:r w:rsidR="00AC31D2">
        <w:instrText xml:space="preserve"> SEQ Figure \* ARABIC </w:instrText>
      </w:r>
      <w:r w:rsidR="00AC31D2">
        <w:fldChar w:fldCharType="separate"/>
      </w:r>
      <w:r w:rsidR="00726296">
        <w:rPr>
          <w:noProof/>
        </w:rPr>
        <w:t>13</w:t>
      </w:r>
      <w:r w:rsidR="00AC31D2">
        <w:rPr>
          <w:noProof/>
        </w:rPr>
        <w:fldChar w:fldCharType="end"/>
      </w:r>
      <w:r>
        <w:t>. Design sample 6</w:t>
      </w:r>
    </w:p>
    <w:p w14:paraId="37C0E7E5" w14:textId="77777777" w:rsidR="00B01558" w:rsidRPr="00E544BA" w:rsidRDefault="00B01558" w:rsidP="00B01558">
      <w:pPr>
        <w:spacing w:before="120" w:after="240" w:line="276" w:lineRule="auto"/>
        <w:jc w:val="both"/>
      </w:pPr>
    </w:p>
    <w:p w14:paraId="3679AA1A" w14:textId="3D4B0608" w:rsidR="005178EE" w:rsidRPr="005178EE" w:rsidRDefault="005178EE" w:rsidP="005178EE">
      <w:pPr>
        <w:pStyle w:val="ListParagraph"/>
        <w:numPr>
          <w:ilvl w:val="0"/>
          <w:numId w:val="3"/>
        </w:numPr>
        <w:spacing w:after="240" w:line="276" w:lineRule="auto"/>
        <w:ind w:left="357" w:hanging="357"/>
        <w:jc w:val="both"/>
        <w:rPr>
          <w:b/>
          <w:bCs/>
          <w:sz w:val="28"/>
          <w:szCs w:val="28"/>
          <w:u w:val="single"/>
        </w:rPr>
      </w:pPr>
      <w:r w:rsidRPr="005178EE">
        <w:rPr>
          <w:b/>
          <w:bCs/>
          <w:sz w:val="28"/>
          <w:szCs w:val="28"/>
          <w:u w:val="single"/>
        </w:rPr>
        <w:lastRenderedPageBreak/>
        <w:t>Experiences</w:t>
      </w:r>
    </w:p>
    <w:p w14:paraId="02332685" w14:textId="09E5E19E" w:rsidR="005178EE" w:rsidRDefault="005178EE" w:rsidP="005178EE">
      <w:pPr>
        <w:pStyle w:val="Default"/>
        <w:jc w:val="both"/>
        <w:rPr>
          <w:rFonts w:asciiTheme="minorHAnsi" w:hAnsiTheme="minorHAnsi" w:cstheme="minorBidi"/>
          <w:color w:val="auto"/>
          <w:sz w:val="22"/>
          <w:szCs w:val="22"/>
        </w:rPr>
      </w:pPr>
      <w:r w:rsidRPr="005178EE">
        <w:rPr>
          <w:rFonts w:asciiTheme="minorHAnsi" w:hAnsiTheme="minorHAnsi" w:cstheme="minorBidi"/>
          <w:color w:val="auto"/>
          <w:sz w:val="22"/>
          <w:szCs w:val="22"/>
        </w:rPr>
        <w:t xml:space="preserve">Through </w:t>
      </w:r>
      <w:r>
        <w:rPr>
          <w:rFonts w:asciiTheme="minorHAnsi" w:hAnsiTheme="minorHAnsi" w:cstheme="minorBidi"/>
          <w:color w:val="auto"/>
          <w:sz w:val="22"/>
          <w:szCs w:val="22"/>
        </w:rPr>
        <w:t xml:space="preserve">this project we realized how difficult is to transfer your throughs about a design to someone else. </w:t>
      </w:r>
      <w:r w:rsidR="0083564B">
        <w:rPr>
          <w:rFonts w:asciiTheme="minorHAnsi" w:hAnsiTheme="minorHAnsi" w:cstheme="minorBidi"/>
          <w:color w:val="auto"/>
          <w:sz w:val="22"/>
          <w:szCs w:val="22"/>
        </w:rPr>
        <w:t>The above procedure</w:t>
      </w:r>
      <w:r>
        <w:rPr>
          <w:rFonts w:asciiTheme="minorHAnsi" w:hAnsiTheme="minorHAnsi" w:cstheme="minorBidi"/>
          <w:color w:val="auto"/>
          <w:sz w:val="22"/>
          <w:szCs w:val="22"/>
        </w:rPr>
        <w:t xml:space="preserve"> allowed us to understand our customer and show them what we have in mind</w:t>
      </w:r>
      <w:r w:rsidR="0083564B">
        <w:rPr>
          <w:rFonts w:asciiTheme="minorHAnsi" w:hAnsiTheme="minorHAnsi" w:cstheme="minorBidi"/>
          <w:color w:val="auto"/>
          <w:sz w:val="22"/>
          <w:szCs w:val="22"/>
        </w:rPr>
        <w:t xml:space="preserve">. Not only that, but it also helped us </w:t>
      </w:r>
      <w:r w:rsidR="003C00D8">
        <w:rPr>
          <w:rFonts w:asciiTheme="minorHAnsi" w:hAnsiTheme="minorHAnsi" w:cstheme="minorBidi"/>
          <w:color w:val="auto"/>
          <w:sz w:val="22"/>
          <w:szCs w:val="22"/>
        </w:rPr>
        <w:t xml:space="preserve">understand </w:t>
      </w:r>
      <w:r w:rsidR="0083564B">
        <w:rPr>
          <w:rFonts w:asciiTheme="minorHAnsi" w:hAnsiTheme="minorHAnsi" w:cstheme="minorBidi"/>
          <w:color w:val="auto"/>
          <w:sz w:val="22"/>
          <w:szCs w:val="22"/>
        </w:rPr>
        <w:t xml:space="preserve">what each one of us was thinking </w:t>
      </w:r>
      <w:r w:rsidR="003C00D8">
        <w:rPr>
          <w:rFonts w:asciiTheme="minorHAnsi" w:hAnsiTheme="minorHAnsi" w:cstheme="minorBidi"/>
          <w:color w:val="auto"/>
          <w:sz w:val="22"/>
          <w:szCs w:val="22"/>
        </w:rPr>
        <w:t xml:space="preserve">the system will do. </w:t>
      </w:r>
      <w:r w:rsidR="0083564B">
        <w:rPr>
          <w:rFonts w:asciiTheme="minorHAnsi" w:hAnsiTheme="minorHAnsi" w:cstheme="minorBidi"/>
          <w:color w:val="auto"/>
          <w:sz w:val="22"/>
          <w:szCs w:val="22"/>
        </w:rPr>
        <w:t xml:space="preserve">The low-fidelity prototypes were essential for concluding on how the system will behave. In the meantime, the scenarios were crucial for identifying unknown requirements, such as the need for a log in system, or the need for cookies. </w:t>
      </w:r>
    </w:p>
    <w:p w14:paraId="371C17D5" w14:textId="4BCB0C24" w:rsidR="003C00D8" w:rsidRDefault="003C00D8" w:rsidP="005178EE">
      <w:pPr>
        <w:pStyle w:val="Default"/>
        <w:jc w:val="both"/>
        <w:rPr>
          <w:rFonts w:asciiTheme="minorHAnsi" w:hAnsiTheme="minorHAnsi" w:cstheme="minorBidi"/>
          <w:color w:val="auto"/>
          <w:sz w:val="22"/>
          <w:szCs w:val="22"/>
        </w:rPr>
      </w:pPr>
    </w:p>
    <w:p w14:paraId="479D8FAE" w14:textId="730EBAFC" w:rsidR="003C00D8" w:rsidRDefault="003C00D8" w:rsidP="005178EE">
      <w:pPr>
        <w:pStyle w:val="Default"/>
        <w:jc w:val="both"/>
        <w:rPr>
          <w:rFonts w:asciiTheme="minorHAnsi" w:hAnsiTheme="minorHAnsi" w:cstheme="minorBidi"/>
          <w:color w:val="auto"/>
          <w:sz w:val="22"/>
          <w:szCs w:val="22"/>
        </w:rPr>
      </w:pPr>
      <w:r>
        <w:rPr>
          <w:rFonts w:asciiTheme="minorHAnsi" w:hAnsiTheme="minorHAnsi" w:cstheme="minorBidi"/>
          <w:color w:val="auto"/>
          <w:sz w:val="22"/>
          <w:szCs w:val="22"/>
        </w:rPr>
        <w:t xml:space="preserve">We </w:t>
      </w:r>
      <w:proofErr w:type="gramStart"/>
      <w:r>
        <w:rPr>
          <w:rFonts w:asciiTheme="minorHAnsi" w:hAnsiTheme="minorHAnsi" w:cstheme="minorBidi"/>
          <w:color w:val="auto"/>
          <w:sz w:val="22"/>
          <w:szCs w:val="22"/>
        </w:rPr>
        <w:t>realized also,</w:t>
      </w:r>
      <w:proofErr w:type="gramEnd"/>
      <w:r>
        <w:rPr>
          <w:rFonts w:asciiTheme="minorHAnsi" w:hAnsiTheme="minorHAnsi" w:cstheme="minorBidi"/>
          <w:color w:val="auto"/>
          <w:sz w:val="22"/>
          <w:szCs w:val="22"/>
        </w:rPr>
        <w:t xml:space="preserve"> that </w:t>
      </w:r>
      <w:r w:rsidR="0083564B">
        <w:rPr>
          <w:rFonts w:asciiTheme="minorHAnsi" w:hAnsiTheme="minorHAnsi" w:cstheme="minorBidi"/>
          <w:color w:val="auto"/>
          <w:sz w:val="22"/>
          <w:szCs w:val="22"/>
        </w:rPr>
        <w:t xml:space="preserve">it </w:t>
      </w:r>
      <w:r>
        <w:rPr>
          <w:rFonts w:asciiTheme="minorHAnsi" w:hAnsiTheme="minorHAnsi" w:cstheme="minorBidi"/>
          <w:color w:val="auto"/>
          <w:sz w:val="22"/>
          <w:szCs w:val="22"/>
        </w:rPr>
        <w:t>is important to design differently a web view and an application view. At first, the transition seems trivial, but in practice there are different design principles. For example, how the navigation works</w:t>
      </w:r>
      <w:r w:rsidR="0083564B">
        <w:rPr>
          <w:rFonts w:asciiTheme="minorHAnsi" w:hAnsiTheme="minorHAnsi" w:cstheme="minorBidi"/>
          <w:color w:val="auto"/>
          <w:sz w:val="22"/>
          <w:szCs w:val="22"/>
        </w:rPr>
        <w:t xml:space="preserve"> on a smartphone device, </w:t>
      </w:r>
      <w:r>
        <w:rPr>
          <w:rFonts w:asciiTheme="minorHAnsi" w:hAnsiTheme="minorHAnsi" w:cstheme="minorBidi"/>
          <w:color w:val="auto"/>
          <w:sz w:val="22"/>
          <w:szCs w:val="22"/>
        </w:rPr>
        <w:t>or</w:t>
      </w:r>
      <w:r w:rsidR="0083564B">
        <w:rPr>
          <w:rFonts w:asciiTheme="minorHAnsi" w:hAnsiTheme="minorHAnsi" w:cstheme="minorBidi"/>
          <w:color w:val="auto"/>
          <w:sz w:val="22"/>
          <w:szCs w:val="22"/>
        </w:rPr>
        <w:t xml:space="preserve"> how does a </w:t>
      </w:r>
      <w:r>
        <w:rPr>
          <w:rFonts w:asciiTheme="minorHAnsi" w:hAnsiTheme="minorHAnsi" w:cstheme="minorBidi"/>
          <w:color w:val="auto"/>
          <w:sz w:val="22"/>
          <w:szCs w:val="22"/>
        </w:rPr>
        <w:t>sidebar</w:t>
      </w:r>
      <w:r w:rsidR="0083564B">
        <w:rPr>
          <w:rFonts w:asciiTheme="minorHAnsi" w:hAnsiTheme="minorHAnsi" w:cstheme="minorBidi"/>
          <w:color w:val="auto"/>
          <w:sz w:val="22"/>
          <w:szCs w:val="22"/>
        </w:rPr>
        <w:t xml:space="preserve"> </w:t>
      </w:r>
      <w:proofErr w:type="gramStart"/>
      <w:r w:rsidR="0083564B">
        <w:rPr>
          <w:rFonts w:asciiTheme="minorHAnsi" w:hAnsiTheme="minorHAnsi" w:cstheme="minorBidi"/>
          <w:color w:val="auto"/>
          <w:sz w:val="22"/>
          <w:szCs w:val="22"/>
        </w:rPr>
        <w:t>expands</w:t>
      </w:r>
      <w:proofErr w:type="gramEnd"/>
      <w:r>
        <w:rPr>
          <w:rFonts w:asciiTheme="minorHAnsi" w:hAnsiTheme="minorHAnsi" w:cstheme="minorBidi"/>
          <w:color w:val="auto"/>
          <w:sz w:val="22"/>
          <w:szCs w:val="22"/>
        </w:rPr>
        <w:t xml:space="preserve">. Also, in a personal computer you have a keyboard and mouse to interact with the website, while in a smartphone only your fingers. So, functionalities such as </w:t>
      </w:r>
      <w:proofErr w:type="spellStart"/>
      <w:r>
        <w:rPr>
          <w:rFonts w:asciiTheme="minorHAnsi" w:hAnsiTheme="minorHAnsi" w:cstheme="minorBidi"/>
          <w:color w:val="auto"/>
          <w:sz w:val="22"/>
          <w:szCs w:val="22"/>
        </w:rPr>
        <w:t>Crtl</w:t>
      </w:r>
      <w:proofErr w:type="spellEnd"/>
      <w:r>
        <w:rPr>
          <w:rFonts w:asciiTheme="minorHAnsi" w:hAnsiTheme="minorHAnsi" w:cstheme="minorBidi"/>
          <w:color w:val="auto"/>
          <w:sz w:val="22"/>
          <w:szCs w:val="22"/>
        </w:rPr>
        <w:t xml:space="preserve"> + c, </w:t>
      </w:r>
      <w:proofErr w:type="spellStart"/>
      <w:r>
        <w:rPr>
          <w:rFonts w:asciiTheme="minorHAnsi" w:hAnsiTheme="minorHAnsi" w:cstheme="minorBidi"/>
          <w:color w:val="auto"/>
          <w:sz w:val="22"/>
          <w:szCs w:val="22"/>
        </w:rPr>
        <w:t>Crtl</w:t>
      </w:r>
      <w:proofErr w:type="spellEnd"/>
      <w:r>
        <w:rPr>
          <w:rFonts w:asciiTheme="minorHAnsi" w:hAnsiTheme="minorHAnsi" w:cstheme="minorBidi"/>
          <w:color w:val="auto"/>
          <w:sz w:val="22"/>
          <w:szCs w:val="22"/>
        </w:rPr>
        <w:t xml:space="preserve"> + v for copy pasting are not allowed on a smartphone. Mouse hovering is not a thing </w:t>
      </w:r>
      <w:r w:rsidR="0083564B">
        <w:rPr>
          <w:rFonts w:asciiTheme="minorHAnsi" w:hAnsiTheme="minorHAnsi" w:cstheme="minorBidi"/>
          <w:color w:val="auto"/>
          <w:sz w:val="22"/>
          <w:szCs w:val="22"/>
        </w:rPr>
        <w:t>as well</w:t>
      </w:r>
      <w:r>
        <w:rPr>
          <w:rFonts w:asciiTheme="minorHAnsi" w:hAnsiTheme="minorHAnsi" w:cstheme="minorBidi"/>
          <w:color w:val="auto"/>
          <w:sz w:val="22"/>
          <w:szCs w:val="22"/>
        </w:rPr>
        <w:t xml:space="preserve">. This made us think different ways to express the same functionalities without sacrificing the user’s experience quality.   </w:t>
      </w:r>
    </w:p>
    <w:p w14:paraId="17284C03" w14:textId="7FF8C94E" w:rsidR="00AD2B1F" w:rsidRDefault="00AD2B1F" w:rsidP="005178EE">
      <w:pPr>
        <w:pStyle w:val="Default"/>
        <w:jc w:val="both"/>
        <w:rPr>
          <w:rFonts w:asciiTheme="minorHAnsi" w:hAnsiTheme="minorHAnsi" w:cstheme="minorBidi"/>
          <w:color w:val="auto"/>
          <w:sz w:val="22"/>
          <w:szCs w:val="22"/>
        </w:rPr>
      </w:pPr>
    </w:p>
    <w:p w14:paraId="064FBAB6" w14:textId="3BBA97E2" w:rsidR="00AD2B1F" w:rsidRDefault="00AD2B1F" w:rsidP="005178EE">
      <w:pPr>
        <w:pStyle w:val="Default"/>
        <w:jc w:val="both"/>
        <w:rPr>
          <w:rFonts w:asciiTheme="minorHAnsi" w:hAnsiTheme="minorHAnsi" w:cstheme="minorBidi"/>
          <w:color w:val="auto"/>
          <w:sz w:val="22"/>
          <w:szCs w:val="22"/>
        </w:rPr>
      </w:pPr>
    </w:p>
    <w:p w14:paraId="006182AF" w14:textId="37DF354A" w:rsidR="00AD2B1F" w:rsidRDefault="00AD2B1F" w:rsidP="005178EE">
      <w:pPr>
        <w:pStyle w:val="Default"/>
        <w:jc w:val="both"/>
        <w:rPr>
          <w:rFonts w:asciiTheme="minorHAnsi" w:hAnsiTheme="minorHAnsi" w:cstheme="minorBidi"/>
          <w:color w:val="auto"/>
          <w:sz w:val="22"/>
          <w:szCs w:val="22"/>
        </w:rPr>
      </w:pPr>
    </w:p>
    <w:p w14:paraId="090C16D4" w14:textId="2FD474B2" w:rsidR="00AD2B1F" w:rsidRDefault="00AD2B1F" w:rsidP="005178EE">
      <w:pPr>
        <w:pStyle w:val="Default"/>
        <w:jc w:val="both"/>
        <w:rPr>
          <w:rFonts w:asciiTheme="minorHAnsi" w:hAnsiTheme="minorHAnsi" w:cstheme="minorBidi"/>
          <w:color w:val="auto"/>
          <w:sz w:val="22"/>
          <w:szCs w:val="22"/>
        </w:rPr>
      </w:pPr>
    </w:p>
    <w:p w14:paraId="048D948E" w14:textId="4688AE6D" w:rsidR="00AD2B1F" w:rsidRDefault="00AD2B1F" w:rsidP="005178EE">
      <w:pPr>
        <w:pStyle w:val="Default"/>
        <w:jc w:val="both"/>
        <w:rPr>
          <w:rFonts w:asciiTheme="minorHAnsi" w:hAnsiTheme="minorHAnsi" w:cstheme="minorBidi"/>
          <w:color w:val="auto"/>
          <w:sz w:val="22"/>
          <w:szCs w:val="22"/>
        </w:rPr>
      </w:pPr>
    </w:p>
    <w:p w14:paraId="04987733" w14:textId="68218CB5" w:rsidR="00AD2B1F" w:rsidRDefault="00AD2B1F" w:rsidP="005178EE">
      <w:pPr>
        <w:pStyle w:val="Default"/>
        <w:jc w:val="both"/>
        <w:rPr>
          <w:rFonts w:asciiTheme="minorHAnsi" w:hAnsiTheme="minorHAnsi" w:cstheme="minorBidi"/>
          <w:color w:val="auto"/>
          <w:sz w:val="22"/>
          <w:szCs w:val="22"/>
        </w:rPr>
      </w:pPr>
    </w:p>
    <w:p w14:paraId="6A1FE9E5" w14:textId="655CF6D7" w:rsidR="00AD2B1F" w:rsidRDefault="00AD2B1F" w:rsidP="005178EE">
      <w:pPr>
        <w:pStyle w:val="Default"/>
        <w:jc w:val="both"/>
        <w:rPr>
          <w:rFonts w:asciiTheme="minorHAnsi" w:hAnsiTheme="minorHAnsi" w:cstheme="minorBidi"/>
          <w:color w:val="auto"/>
          <w:sz w:val="22"/>
          <w:szCs w:val="22"/>
        </w:rPr>
      </w:pPr>
    </w:p>
    <w:p w14:paraId="3A769197" w14:textId="71BC0E84" w:rsidR="00AD2B1F" w:rsidRDefault="00AD2B1F" w:rsidP="005178EE">
      <w:pPr>
        <w:pStyle w:val="Default"/>
        <w:jc w:val="both"/>
        <w:rPr>
          <w:rFonts w:asciiTheme="minorHAnsi" w:hAnsiTheme="minorHAnsi" w:cstheme="minorBidi"/>
          <w:color w:val="auto"/>
          <w:sz w:val="22"/>
          <w:szCs w:val="22"/>
        </w:rPr>
      </w:pPr>
    </w:p>
    <w:p w14:paraId="5685D4CA" w14:textId="67412684" w:rsidR="00AD2B1F" w:rsidRDefault="00AD2B1F" w:rsidP="005178EE">
      <w:pPr>
        <w:pStyle w:val="Default"/>
        <w:jc w:val="both"/>
        <w:rPr>
          <w:rFonts w:asciiTheme="minorHAnsi" w:hAnsiTheme="minorHAnsi" w:cstheme="minorBidi"/>
          <w:color w:val="auto"/>
          <w:sz w:val="22"/>
          <w:szCs w:val="22"/>
        </w:rPr>
      </w:pPr>
    </w:p>
    <w:p w14:paraId="496F8DB0" w14:textId="579B7CD1" w:rsidR="00AD2B1F" w:rsidRDefault="00AD2B1F" w:rsidP="005178EE">
      <w:pPr>
        <w:pStyle w:val="Default"/>
        <w:jc w:val="both"/>
        <w:rPr>
          <w:rFonts w:asciiTheme="minorHAnsi" w:hAnsiTheme="minorHAnsi" w:cstheme="minorBidi"/>
          <w:color w:val="auto"/>
          <w:sz w:val="22"/>
          <w:szCs w:val="22"/>
        </w:rPr>
      </w:pPr>
    </w:p>
    <w:p w14:paraId="03103CA4" w14:textId="20F30379" w:rsidR="00AD2B1F" w:rsidRDefault="00AD2B1F" w:rsidP="005178EE">
      <w:pPr>
        <w:pStyle w:val="Default"/>
        <w:jc w:val="both"/>
        <w:rPr>
          <w:rFonts w:asciiTheme="minorHAnsi" w:hAnsiTheme="minorHAnsi" w:cstheme="minorBidi"/>
          <w:color w:val="auto"/>
          <w:sz w:val="22"/>
          <w:szCs w:val="22"/>
        </w:rPr>
      </w:pPr>
    </w:p>
    <w:p w14:paraId="25D8ECA9" w14:textId="0DFBE69D" w:rsidR="00AD2B1F" w:rsidRDefault="00AD2B1F" w:rsidP="005178EE">
      <w:pPr>
        <w:pStyle w:val="Default"/>
        <w:jc w:val="both"/>
        <w:rPr>
          <w:rFonts w:asciiTheme="minorHAnsi" w:hAnsiTheme="minorHAnsi" w:cstheme="minorBidi"/>
          <w:color w:val="auto"/>
          <w:sz w:val="22"/>
          <w:szCs w:val="22"/>
        </w:rPr>
      </w:pPr>
    </w:p>
    <w:p w14:paraId="13CAD900" w14:textId="67F37ECF" w:rsidR="00AD2B1F" w:rsidRDefault="00AD2B1F" w:rsidP="005178EE">
      <w:pPr>
        <w:pStyle w:val="Default"/>
        <w:jc w:val="both"/>
        <w:rPr>
          <w:rFonts w:asciiTheme="minorHAnsi" w:hAnsiTheme="minorHAnsi" w:cstheme="minorBidi"/>
          <w:color w:val="auto"/>
          <w:sz w:val="22"/>
          <w:szCs w:val="22"/>
        </w:rPr>
      </w:pPr>
    </w:p>
    <w:p w14:paraId="0354B2AE" w14:textId="63576AC4" w:rsidR="00AD2B1F" w:rsidRDefault="00AD2B1F" w:rsidP="005178EE">
      <w:pPr>
        <w:pStyle w:val="Default"/>
        <w:jc w:val="both"/>
        <w:rPr>
          <w:rFonts w:asciiTheme="minorHAnsi" w:hAnsiTheme="minorHAnsi" w:cstheme="minorBidi"/>
          <w:color w:val="auto"/>
          <w:sz w:val="22"/>
          <w:szCs w:val="22"/>
        </w:rPr>
      </w:pPr>
    </w:p>
    <w:p w14:paraId="2BA7CBD4" w14:textId="5F4360B3" w:rsidR="00AD2B1F" w:rsidRDefault="00AD2B1F" w:rsidP="005178EE">
      <w:pPr>
        <w:pStyle w:val="Default"/>
        <w:jc w:val="both"/>
        <w:rPr>
          <w:rFonts w:asciiTheme="minorHAnsi" w:hAnsiTheme="minorHAnsi" w:cstheme="minorBidi"/>
          <w:color w:val="auto"/>
          <w:sz w:val="22"/>
          <w:szCs w:val="22"/>
        </w:rPr>
      </w:pPr>
    </w:p>
    <w:p w14:paraId="36E1A751" w14:textId="09DCA4AC" w:rsidR="00AD2B1F" w:rsidRDefault="00AD2B1F" w:rsidP="005178EE">
      <w:pPr>
        <w:pStyle w:val="Default"/>
        <w:jc w:val="both"/>
        <w:rPr>
          <w:rFonts w:asciiTheme="minorHAnsi" w:hAnsiTheme="minorHAnsi" w:cstheme="minorBidi"/>
          <w:color w:val="auto"/>
          <w:sz w:val="22"/>
          <w:szCs w:val="22"/>
        </w:rPr>
      </w:pPr>
    </w:p>
    <w:p w14:paraId="70A61094" w14:textId="2DD70384" w:rsidR="00AD2B1F" w:rsidRDefault="00AD2B1F" w:rsidP="005178EE">
      <w:pPr>
        <w:pStyle w:val="Default"/>
        <w:jc w:val="both"/>
        <w:rPr>
          <w:rFonts w:asciiTheme="minorHAnsi" w:hAnsiTheme="minorHAnsi" w:cstheme="minorBidi"/>
          <w:color w:val="auto"/>
          <w:sz w:val="22"/>
          <w:szCs w:val="22"/>
        </w:rPr>
      </w:pPr>
    </w:p>
    <w:p w14:paraId="2CAE9B46" w14:textId="4187885F" w:rsidR="00AD2B1F" w:rsidRDefault="00AD2B1F" w:rsidP="005178EE">
      <w:pPr>
        <w:pStyle w:val="Default"/>
        <w:jc w:val="both"/>
        <w:rPr>
          <w:rFonts w:asciiTheme="minorHAnsi" w:hAnsiTheme="minorHAnsi" w:cstheme="minorBidi"/>
          <w:color w:val="auto"/>
          <w:sz w:val="22"/>
          <w:szCs w:val="22"/>
        </w:rPr>
      </w:pPr>
    </w:p>
    <w:p w14:paraId="07878A58" w14:textId="75D2FFAC" w:rsidR="00AD2B1F" w:rsidRDefault="00AD2B1F" w:rsidP="005178EE">
      <w:pPr>
        <w:pStyle w:val="Default"/>
        <w:jc w:val="both"/>
        <w:rPr>
          <w:rFonts w:asciiTheme="minorHAnsi" w:hAnsiTheme="minorHAnsi" w:cstheme="minorBidi"/>
          <w:color w:val="auto"/>
          <w:sz w:val="22"/>
          <w:szCs w:val="22"/>
        </w:rPr>
      </w:pPr>
    </w:p>
    <w:p w14:paraId="3AA7620B" w14:textId="426923E0" w:rsidR="00AD2B1F" w:rsidRDefault="00AD2B1F" w:rsidP="005178EE">
      <w:pPr>
        <w:pStyle w:val="Default"/>
        <w:jc w:val="both"/>
        <w:rPr>
          <w:rFonts w:asciiTheme="minorHAnsi" w:hAnsiTheme="minorHAnsi" w:cstheme="minorBidi"/>
          <w:color w:val="auto"/>
          <w:sz w:val="22"/>
          <w:szCs w:val="22"/>
        </w:rPr>
      </w:pPr>
    </w:p>
    <w:p w14:paraId="56922715" w14:textId="3FF2413F" w:rsidR="00AD2B1F" w:rsidRDefault="00AD2B1F" w:rsidP="005178EE">
      <w:pPr>
        <w:pStyle w:val="Default"/>
        <w:jc w:val="both"/>
        <w:rPr>
          <w:rFonts w:asciiTheme="minorHAnsi" w:hAnsiTheme="minorHAnsi" w:cstheme="minorBidi"/>
          <w:color w:val="auto"/>
          <w:sz w:val="22"/>
          <w:szCs w:val="22"/>
        </w:rPr>
      </w:pPr>
    </w:p>
    <w:p w14:paraId="4BBDE7F3" w14:textId="4F783BDB" w:rsidR="00AD2B1F" w:rsidRDefault="00AD2B1F" w:rsidP="005178EE">
      <w:pPr>
        <w:pStyle w:val="Default"/>
        <w:jc w:val="both"/>
        <w:rPr>
          <w:rFonts w:asciiTheme="minorHAnsi" w:hAnsiTheme="minorHAnsi" w:cstheme="minorBidi"/>
          <w:color w:val="auto"/>
          <w:sz w:val="22"/>
          <w:szCs w:val="22"/>
        </w:rPr>
      </w:pPr>
    </w:p>
    <w:p w14:paraId="529D0D96" w14:textId="6E1F02D7" w:rsidR="00AD2B1F" w:rsidRDefault="00AD2B1F" w:rsidP="005178EE">
      <w:pPr>
        <w:pStyle w:val="Default"/>
        <w:jc w:val="both"/>
        <w:rPr>
          <w:rFonts w:asciiTheme="minorHAnsi" w:hAnsiTheme="minorHAnsi" w:cstheme="minorBidi"/>
          <w:color w:val="auto"/>
          <w:sz w:val="22"/>
          <w:szCs w:val="22"/>
        </w:rPr>
      </w:pPr>
    </w:p>
    <w:p w14:paraId="36BCD9A8" w14:textId="05F6DD13" w:rsidR="00AD2B1F" w:rsidRDefault="00AD2B1F" w:rsidP="005178EE">
      <w:pPr>
        <w:pStyle w:val="Default"/>
        <w:jc w:val="both"/>
        <w:rPr>
          <w:rFonts w:asciiTheme="minorHAnsi" w:hAnsiTheme="minorHAnsi" w:cstheme="minorBidi"/>
          <w:color w:val="auto"/>
          <w:sz w:val="22"/>
          <w:szCs w:val="22"/>
        </w:rPr>
      </w:pPr>
    </w:p>
    <w:p w14:paraId="6A8BC99D" w14:textId="0FC27038" w:rsidR="00AD2B1F" w:rsidRDefault="00AD2B1F" w:rsidP="005178EE">
      <w:pPr>
        <w:pStyle w:val="Default"/>
        <w:jc w:val="both"/>
        <w:rPr>
          <w:rFonts w:asciiTheme="minorHAnsi" w:hAnsiTheme="minorHAnsi" w:cstheme="minorBidi"/>
          <w:color w:val="auto"/>
          <w:sz w:val="22"/>
          <w:szCs w:val="22"/>
        </w:rPr>
      </w:pPr>
    </w:p>
    <w:p w14:paraId="3157C233" w14:textId="0EC1FEAA" w:rsidR="00AD2B1F" w:rsidRDefault="00AD2B1F" w:rsidP="005178EE">
      <w:pPr>
        <w:pStyle w:val="Default"/>
        <w:jc w:val="both"/>
        <w:rPr>
          <w:rFonts w:asciiTheme="minorHAnsi" w:hAnsiTheme="minorHAnsi" w:cstheme="minorBidi"/>
          <w:color w:val="auto"/>
          <w:sz w:val="22"/>
          <w:szCs w:val="22"/>
        </w:rPr>
      </w:pPr>
    </w:p>
    <w:p w14:paraId="435374F5" w14:textId="73BAB37E" w:rsidR="00AD2B1F" w:rsidRDefault="00AD2B1F" w:rsidP="005178EE">
      <w:pPr>
        <w:pStyle w:val="Default"/>
        <w:jc w:val="both"/>
        <w:rPr>
          <w:rFonts w:asciiTheme="minorHAnsi" w:hAnsiTheme="minorHAnsi" w:cstheme="minorBidi"/>
          <w:color w:val="auto"/>
          <w:sz w:val="22"/>
          <w:szCs w:val="22"/>
        </w:rPr>
      </w:pPr>
    </w:p>
    <w:p w14:paraId="5C84D678" w14:textId="6F24906F" w:rsidR="00AD2B1F" w:rsidRDefault="00AD2B1F" w:rsidP="005178EE">
      <w:pPr>
        <w:pStyle w:val="Default"/>
        <w:jc w:val="both"/>
        <w:rPr>
          <w:rFonts w:asciiTheme="minorHAnsi" w:hAnsiTheme="minorHAnsi" w:cstheme="minorBidi"/>
          <w:color w:val="auto"/>
          <w:sz w:val="22"/>
          <w:szCs w:val="22"/>
        </w:rPr>
      </w:pPr>
    </w:p>
    <w:p w14:paraId="68C5E02B" w14:textId="0A35B68E" w:rsidR="00AD2B1F" w:rsidRDefault="00AD2B1F" w:rsidP="005178EE">
      <w:pPr>
        <w:pStyle w:val="Default"/>
        <w:jc w:val="both"/>
        <w:rPr>
          <w:rFonts w:asciiTheme="minorHAnsi" w:hAnsiTheme="minorHAnsi" w:cstheme="minorBidi"/>
          <w:color w:val="auto"/>
          <w:sz w:val="22"/>
          <w:szCs w:val="22"/>
        </w:rPr>
      </w:pPr>
    </w:p>
    <w:p w14:paraId="49A90C66" w14:textId="754D8256" w:rsidR="00AD2B1F" w:rsidRDefault="00AD2B1F" w:rsidP="005178EE">
      <w:pPr>
        <w:pStyle w:val="Default"/>
        <w:jc w:val="both"/>
        <w:rPr>
          <w:rFonts w:asciiTheme="minorHAnsi" w:hAnsiTheme="minorHAnsi" w:cstheme="minorBidi"/>
          <w:color w:val="auto"/>
          <w:sz w:val="22"/>
          <w:szCs w:val="22"/>
        </w:rPr>
      </w:pPr>
    </w:p>
    <w:p w14:paraId="398E22EA" w14:textId="1CDE46A6" w:rsidR="00AD2B1F" w:rsidRDefault="00AD2B1F" w:rsidP="005178EE">
      <w:pPr>
        <w:pStyle w:val="Default"/>
        <w:jc w:val="both"/>
        <w:rPr>
          <w:rFonts w:asciiTheme="minorHAnsi" w:hAnsiTheme="minorHAnsi" w:cstheme="minorBidi"/>
          <w:color w:val="auto"/>
          <w:sz w:val="22"/>
          <w:szCs w:val="22"/>
        </w:rPr>
      </w:pPr>
    </w:p>
    <w:p w14:paraId="16490767" w14:textId="0AADBDA2" w:rsidR="00AD2B1F" w:rsidRDefault="00AD2B1F" w:rsidP="005178EE">
      <w:pPr>
        <w:pStyle w:val="Default"/>
        <w:jc w:val="both"/>
        <w:rPr>
          <w:rFonts w:asciiTheme="minorHAnsi" w:hAnsiTheme="minorHAnsi" w:cstheme="minorBidi"/>
          <w:color w:val="auto"/>
          <w:sz w:val="22"/>
          <w:szCs w:val="22"/>
        </w:rPr>
      </w:pPr>
    </w:p>
    <w:p w14:paraId="4650A0B4" w14:textId="1E3203B7" w:rsidR="00AD2B1F" w:rsidRDefault="00AD2B1F" w:rsidP="005178EE">
      <w:pPr>
        <w:pStyle w:val="Default"/>
        <w:jc w:val="both"/>
        <w:rPr>
          <w:rFonts w:asciiTheme="minorHAnsi" w:hAnsiTheme="minorHAnsi" w:cstheme="minorBidi"/>
          <w:color w:val="auto"/>
          <w:sz w:val="22"/>
          <w:szCs w:val="22"/>
        </w:rPr>
      </w:pPr>
    </w:p>
    <w:p w14:paraId="7FC553A6" w14:textId="77777777" w:rsidR="00AD2B1F" w:rsidRDefault="00AD2B1F" w:rsidP="005178EE">
      <w:pPr>
        <w:pStyle w:val="Default"/>
        <w:jc w:val="both"/>
        <w:rPr>
          <w:rFonts w:asciiTheme="minorHAnsi" w:hAnsiTheme="minorHAnsi" w:cstheme="minorBidi"/>
          <w:color w:val="auto"/>
          <w:sz w:val="22"/>
          <w:szCs w:val="22"/>
        </w:rPr>
      </w:pPr>
    </w:p>
    <w:p w14:paraId="5E0D50F7" w14:textId="77777777" w:rsidR="005178EE" w:rsidRPr="005178EE" w:rsidRDefault="005178EE" w:rsidP="005178EE">
      <w:pPr>
        <w:pStyle w:val="Default"/>
        <w:jc w:val="both"/>
        <w:rPr>
          <w:rFonts w:asciiTheme="minorHAnsi" w:hAnsiTheme="minorHAnsi" w:cstheme="minorBidi"/>
          <w:color w:val="auto"/>
          <w:sz w:val="22"/>
          <w:szCs w:val="22"/>
        </w:rPr>
      </w:pPr>
    </w:p>
    <w:p w14:paraId="37B4EF87" w14:textId="21759248" w:rsidR="008074C1" w:rsidRPr="008074C1" w:rsidRDefault="00A2402B" w:rsidP="008074C1">
      <w:pPr>
        <w:pStyle w:val="Default"/>
        <w:jc w:val="center"/>
        <w:rPr>
          <w:rFonts w:ascii="Roboto" w:hAnsi="Roboto"/>
          <w:b/>
          <w:bCs/>
          <w:color w:val="111111"/>
          <w:shd w:val="clear" w:color="auto" w:fill="FFFFFF"/>
        </w:rPr>
      </w:pPr>
      <w:r w:rsidRPr="008074C1">
        <w:rPr>
          <w:rFonts w:ascii="Roboto" w:hAnsi="Roboto"/>
          <w:b/>
          <w:bCs/>
          <w:color w:val="111111"/>
          <w:shd w:val="clear" w:color="auto" w:fill="FFFFFF"/>
        </w:rPr>
        <w:lastRenderedPageBreak/>
        <w:t>Appendix A</w:t>
      </w:r>
    </w:p>
    <w:p w14:paraId="070F8B76" w14:textId="2334B29D" w:rsidR="00F33388" w:rsidRPr="008074C1" w:rsidRDefault="00A2402B" w:rsidP="008074C1">
      <w:pPr>
        <w:pStyle w:val="Default"/>
        <w:jc w:val="center"/>
        <w:rPr>
          <w:rFonts w:ascii="Roboto" w:hAnsi="Roboto"/>
          <w:color w:val="111111"/>
          <w:shd w:val="clear" w:color="auto" w:fill="FFFFFF"/>
        </w:rPr>
      </w:pPr>
      <w:r w:rsidRPr="008074C1">
        <w:rPr>
          <w:rFonts w:ascii="Roboto" w:hAnsi="Roboto"/>
          <w:color w:val="111111"/>
          <w:shd w:val="clear" w:color="auto" w:fill="FFFFFF"/>
        </w:rPr>
        <w:t>Web resources tools and applications o</w:t>
      </w:r>
      <w:r w:rsidR="00D3550F" w:rsidRPr="008074C1">
        <w:rPr>
          <w:rFonts w:ascii="Roboto" w:hAnsi="Roboto"/>
          <w:color w:val="111111"/>
          <w:shd w:val="clear" w:color="auto" w:fill="FFFFFF"/>
        </w:rPr>
        <w:t>n</w:t>
      </w:r>
      <w:r w:rsidRPr="008074C1">
        <w:rPr>
          <w:rFonts w:ascii="Roboto" w:hAnsi="Roboto"/>
          <w:color w:val="111111"/>
          <w:shd w:val="clear" w:color="auto" w:fill="FFFFFF"/>
        </w:rPr>
        <w:t xml:space="preserve"> immersive, augmented, and virtual reality</w:t>
      </w:r>
      <w:r w:rsidR="00D3550F" w:rsidRPr="008074C1">
        <w:rPr>
          <w:rFonts w:ascii="Roboto" w:hAnsi="Roboto"/>
          <w:color w:val="111111"/>
          <w:shd w:val="clear" w:color="auto" w:fill="FFFFFF"/>
        </w:rPr>
        <w:t xml:space="preserve"> deployments.</w:t>
      </w:r>
    </w:p>
    <w:p w14:paraId="21FBDE69" w14:textId="77777777" w:rsidR="00A2402B" w:rsidRDefault="00A2402B" w:rsidP="006525FD">
      <w:pPr>
        <w:pStyle w:val="Default"/>
      </w:pPr>
    </w:p>
    <w:p w14:paraId="74E24C19" w14:textId="77777777" w:rsidR="00A2402B" w:rsidRDefault="00A2402B" w:rsidP="008074C1">
      <w:pPr>
        <w:pStyle w:val="ListParagraph"/>
        <w:ind w:left="0"/>
        <w:jc w:val="both"/>
      </w:pPr>
      <w:r>
        <w:t>Web AR</w:t>
      </w:r>
    </w:p>
    <w:p w14:paraId="288E4ED9" w14:textId="77777777" w:rsidR="00A2402B" w:rsidRDefault="00AC31D2" w:rsidP="008074C1">
      <w:pPr>
        <w:pStyle w:val="ListParagraph"/>
        <w:ind w:left="0"/>
        <w:jc w:val="both"/>
      </w:pPr>
      <w:hyperlink r:id="rId68" w:history="1">
        <w:r w:rsidR="00A2402B" w:rsidRPr="004F3813">
          <w:rPr>
            <w:rStyle w:val="Hyperlink"/>
          </w:rPr>
          <w:t>https://en.wikipedia.org/wiki/Augmented_web</w:t>
        </w:r>
      </w:hyperlink>
    </w:p>
    <w:p w14:paraId="7673A6BB" w14:textId="77777777" w:rsidR="00A2402B" w:rsidRDefault="00AC31D2" w:rsidP="008074C1">
      <w:pPr>
        <w:pStyle w:val="ListParagraph"/>
        <w:ind w:left="0"/>
        <w:jc w:val="both"/>
      </w:pPr>
      <w:hyperlink r:id="rId69" w:history="1">
        <w:r w:rsidR="00A2402B" w:rsidRPr="00F7494E">
          <w:rPr>
            <w:rStyle w:val="Hyperlink"/>
          </w:rPr>
          <w:t>https://ar-link.net/ar-demos/rims/</w:t>
        </w:r>
      </w:hyperlink>
    </w:p>
    <w:p w14:paraId="4DD05436" w14:textId="77777777" w:rsidR="00A2402B" w:rsidRDefault="00AC31D2" w:rsidP="008074C1">
      <w:pPr>
        <w:pStyle w:val="ListParagraph"/>
        <w:ind w:left="0"/>
        <w:jc w:val="both"/>
      </w:pPr>
      <w:hyperlink r:id="rId70" w:history="1">
        <w:r w:rsidR="00A2402B" w:rsidRPr="00F7494E">
          <w:rPr>
            <w:rStyle w:val="Hyperlink"/>
          </w:rPr>
          <w:t>https://www.whatiswebar.com/</w:t>
        </w:r>
      </w:hyperlink>
    </w:p>
    <w:p w14:paraId="4C3B7442" w14:textId="77777777" w:rsidR="00A2402B" w:rsidRDefault="00AC31D2" w:rsidP="008074C1">
      <w:pPr>
        <w:pStyle w:val="ListParagraph"/>
        <w:ind w:left="0"/>
        <w:jc w:val="both"/>
      </w:pPr>
      <w:hyperlink r:id="rId71" w:history="1">
        <w:r w:rsidR="00A2402B" w:rsidRPr="00F7494E">
          <w:rPr>
            <w:rStyle w:val="Hyperlink"/>
          </w:rPr>
          <w:t>https://createwebxr.com/webAR.html</w:t>
        </w:r>
      </w:hyperlink>
    </w:p>
    <w:p w14:paraId="1FE7DD3F" w14:textId="77777777" w:rsidR="00A2402B" w:rsidRDefault="00AC31D2" w:rsidP="008074C1">
      <w:pPr>
        <w:pStyle w:val="ListParagraph"/>
        <w:ind w:left="0"/>
        <w:jc w:val="both"/>
      </w:pPr>
      <w:hyperlink r:id="rId72" w:history="1">
        <w:r w:rsidR="00A2402B" w:rsidRPr="00F7494E">
          <w:rPr>
            <w:rStyle w:val="Hyperlink"/>
          </w:rPr>
          <w:t>https://www.banuba.com/blog/best-web-ar-platforms-and-tools</w:t>
        </w:r>
      </w:hyperlink>
    </w:p>
    <w:p w14:paraId="1D1F887D" w14:textId="77777777" w:rsidR="00A2402B" w:rsidRDefault="00AC31D2" w:rsidP="008074C1">
      <w:pPr>
        <w:pStyle w:val="ListParagraph"/>
        <w:ind w:left="0"/>
        <w:jc w:val="both"/>
      </w:pPr>
      <w:hyperlink r:id="rId73" w:history="1">
        <w:r w:rsidR="00A2402B" w:rsidRPr="00F7494E">
          <w:rPr>
            <w:rStyle w:val="Hyperlink"/>
          </w:rPr>
          <w:t>https://gravityjack.com/news/webar-handbook/</w:t>
        </w:r>
      </w:hyperlink>
    </w:p>
    <w:p w14:paraId="5DC3EBA4" w14:textId="77777777" w:rsidR="00A2402B" w:rsidRDefault="00AC31D2" w:rsidP="008074C1">
      <w:pPr>
        <w:pStyle w:val="ListParagraph"/>
        <w:ind w:left="0"/>
        <w:jc w:val="both"/>
      </w:pPr>
      <w:hyperlink r:id="rId74" w:history="1">
        <w:r w:rsidR="00A2402B" w:rsidRPr="00F7494E">
          <w:rPr>
            <w:rStyle w:val="Hyperlink"/>
          </w:rPr>
          <w:t>https://www.8thwall.com/discover/automotive</w:t>
        </w:r>
      </w:hyperlink>
    </w:p>
    <w:p w14:paraId="4033D050" w14:textId="77777777" w:rsidR="00A2402B" w:rsidRDefault="00AC31D2" w:rsidP="008074C1">
      <w:pPr>
        <w:pStyle w:val="ListParagraph"/>
        <w:ind w:left="0"/>
        <w:jc w:val="both"/>
      </w:pPr>
      <w:hyperlink r:id="rId75" w:history="1">
        <w:r w:rsidR="00A2402B" w:rsidRPr="007857A2">
          <w:rPr>
            <w:rStyle w:val="Hyperlink"/>
          </w:rPr>
          <w:t>https://rockpaperreality.com/web-ar/how-does-web-based-augmented-reality-work/</w:t>
        </w:r>
      </w:hyperlink>
    </w:p>
    <w:p w14:paraId="1ECB6FD2" w14:textId="77777777" w:rsidR="00A2402B" w:rsidRDefault="00A2402B" w:rsidP="008074C1">
      <w:pPr>
        <w:pStyle w:val="ListParagraph"/>
        <w:ind w:left="0"/>
        <w:jc w:val="both"/>
      </w:pPr>
    </w:p>
    <w:p w14:paraId="7D8D8E32" w14:textId="77777777" w:rsidR="00A2402B" w:rsidRDefault="00A2402B" w:rsidP="008074C1">
      <w:pPr>
        <w:pStyle w:val="ListParagraph"/>
        <w:ind w:left="0"/>
        <w:jc w:val="both"/>
      </w:pPr>
      <w:r>
        <w:t>AR links &amp; trends</w:t>
      </w:r>
    </w:p>
    <w:p w14:paraId="3A951C3C" w14:textId="77777777" w:rsidR="00A2402B" w:rsidRDefault="00AC31D2" w:rsidP="008074C1">
      <w:pPr>
        <w:pStyle w:val="ListParagraph"/>
        <w:ind w:left="0"/>
        <w:jc w:val="both"/>
      </w:pPr>
      <w:hyperlink r:id="rId76" w:history="1">
        <w:r w:rsidR="00A2402B" w:rsidRPr="004F3813">
          <w:rPr>
            <w:rStyle w:val="Hyperlink"/>
          </w:rPr>
          <w:t>https://mobidev.biz/blog/augmented-reality-trends-future-ar-technologies</w:t>
        </w:r>
      </w:hyperlink>
    </w:p>
    <w:p w14:paraId="0568FE3F" w14:textId="77777777" w:rsidR="00A2402B" w:rsidRDefault="00AC31D2" w:rsidP="008074C1">
      <w:pPr>
        <w:pStyle w:val="ListParagraph"/>
        <w:ind w:left="0"/>
        <w:jc w:val="both"/>
      </w:pPr>
      <w:hyperlink r:id="rId77" w:history="1">
        <w:r w:rsidR="00A2402B" w:rsidRPr="00CC6407">
          <w:rPr>
            <w:rStyle w:val="Hyperlink"/>
          </w:rPr>
          <w:t>https://library.harvard.edu/services-tools/teaching-and-learning-3d-content</w:t>
        </w:r>
      </w:hyperlink>
    </w:p>
    <w:p w14:paraId="27EE5F33" w14:textId="77777777" w:rsidR="00A2402B" w:rsidRDefault="00AC31D2" w:rsidP="008074C1">
      <w:pPr>
        <w:pStyle w:val="ListParagraph"/>
        <w:ind w:left="0"/>
        <w:jc w:val="both"/>
      </w:pPr>
      <w:hyperlink r:id="rId78" w:history="1">
        <w:r w:rsidR="00A2402B" w:rsidRPr="00854303">
          <w:rPr>
            <w:rStyle w:val="Hyperlink"/>
          </w:rPr>
          <w:t>https://www.educause.edu/ecar/research-publications/learning-in-three-dimensions-report-on-the-educause-hp-campus-of-the-future-project/pedagogical-uses-of-3d-tech</w:t>
        </w:r>
      </w:hyperlink>
    </w:p>
    <w:p w14:paraId="7EC6F6B9" w14:textId="77777777" w:rsidR="00A2402B" w:rsidRDefault="00AC31D2" w:rsidP="008074C1">
      <w:pPr>
        <w:pStyle w:val="ListParagraph"/>
        <w:ind w:left="0"/>
        <w:jc w:val="both"/>
      </w:pPr>
      <w:hyperlink r:id="rId79" w:history="1">
        <w:r w:rsidR="00A2402B" w:rsidRPr="005F54E6">
          <w:rPr>
            <w:rStyle w:val="Hyperlink"/>
          </w:rPr>
          <w:t>https://www.iste.org/explore/Computer-Science/Harness-the-power-of-3D-models-in-the-classroom</w:t>
        </w:r>
      </w:hyperlink>
    </w:p>
    <w:p w14:paraId="31F41730" w14:textId="77777777" w:rsidR="00A2402B" w:rsidRDefault="00AC31D2" w:rsidP="008074C1">
      <w:pPr>
        <w:pStyle w:val="ListParagraph"/>
        <w:ind w:left="0"/>
        <w:jc w:val="both"/>
      </w:pPr>
      <w:hyperlink r:id="rId80" w:history="1">
        <w:r w:rsidR="00A2402B" w:rsidRPr="00DD6D09">
          <w:rPr>
            <w:rStyle w:val="Hyperlink"/>
          </w:rPr>
          <w:t>https://medium.com/@ImaginusVR/why-3d-models-are-great-for-education-692b2f9c03ab</w:t>
        </w:r>
      </w:hyperlink>
    </w:p>
    <w:p w14:paraId="7C2A4933" w14:textId="77777777" w:rsidR="00A2402B" w:rsidRDefault="00AC31D2" w:rsidP="008074C1">
      <w:pPr>
        <w:pStyle w:val="ListParagraph"/>
        <w:ind w:left="0"/>
        <w:jc w:val="both"/>
      </w:pPr>
      <w:hyperlink r:id="rId81" w:history="1">
        <w:r w:rsidR="00A2402B" w:rsidRPr="004E1829">
          <w:rPr>
            <w:rStyle w:val="Hyperlink"/>
          </w:rPr>
          <w:t>https://www.emerald.com/insight/content/doi/10.1108/JARHE-06-2020-0172/full/html</w:t>
        </w:r>
      </w:hyperlink>
    </w:p>
    <w:p w14:paraId="7D4735A4" w14:textId="77777777" w:rsidR="00A2402B" w:rsidRDefault="00AC31D2" w:rsidP="008074C1">
      <w:pPr>
        <w:pStyle w:val="ListParagraph"/>
        <w:ind w:left="0"/>
        <w:jc w:val="both"/>
      </w:pPr>
      <w:hyperlink r:id="rId82" w:history="1">
        <w:r w:rsidR="00A2402B" w:rsidRPr="008B7A9A">
          <w:rPr>
            <w:rStyle w:val="Hyperlink"/>
          </w:rPr>
          <w:t>https://blogs.oregonstate.edu/inspire/2018/08/15/5-ways-3d-models-can-help-in-education/</w:t>
        </w:r>
      </w:hyperlink>
    </w:p>
    <w:p w14:paraId="2FE1C832" w14:textId="77777777" w:rsidR="00A2402B" w:rsidRDefault="00AC31D2" w:rsidP="008074C1">
      <w:pPr>
        <w:pStyle w:val="ListParagraph"/>
        <w:ind w:left="0"/>
        <w:jc w:val="both"/>
      </w:pPr>
      <w:hyperlink r:id="rId83" w:history="1">
        <w:r w:rsidR="00A2402B" w:rsidRPr="00EB14C6">
          <w:rPr>
            <w:rStyle w:val="Hyperlink"/>
          </w:rPr>
          <w:t>https://www.researchgate.net/publication/295264063_Using_3D_Modeling_Techniques_to_Enhance_Teaching_of_Difficult_Anatomical_Concepts</w:t>
        </w:r>
      </w:hyperlink>
    </w:p>
    <w:p w14:paraId="03C9E422" w14:textId="77777777" w:rsidR="00A2402B" w:rsidRDefault="00AC31D2" w:rsidP="008074C1">
      <w:pPr>
        <w:pStyle w:val="ListParagraph"/>
        <w:ind w:left="0"/>
        <w:jc w:val="both"/>
      </w:pPr>
      <w:hyperlink r:id="rId84" w:history="1">
        <w:r w:rsidR="00A2402B" w:rsidRPr="00057827">
          <w:rPr>
            <w:color w:val="0000FF"/>
            <w:u w:val="single"/>
          </w:rPr>
          <w:t>HTML Image Maps (w3schools.com)</w:t>
        </w:r>
      </w:hyperlink>
    </w:p>
    <w:p w14:paraId="7341A824" w14:textId="77777777" w:rsidR="00A2402B" w:rsidRDefault="00A2402B" w:rsidP="008074C1">
      <w:pPr>
        <w:pStyle w:val="ListParagraph"/>
        <w:ind w:left="0"/>
        <w:jc w:val="both"/>
      </w:pPr>
    </w:p>
    <w:p w14:paraId="38DC6B55" w14:textId="77777777" w:rsidR="00A2402B" w:rsidRPr="00AF2494" w:rsidRDefault="00A2402B" w:rsidP="008074C1">
      <w:pPr>
        <w:pStyle w:val="ListParagraph"/>
        <w:ind w:left="0"/>
        <w:jc w:val="both"/>
      </w:pPr>
      <w:r>
        <w:t>AR/VR (XR) solutions</w:t>
      </w:r>
    </w:p>
    <w:p w14:paraId="3D2C0310" w14:textId="72CC7F41" w:rsidR="00224FB8" w:rsidRDefault="00AC31D2" w:rsidP="008E544A">
      <w:pPr>
        <w:pStyle w:val="ListParagraph"/>
        <w:ind w:left="0"/>
        <w:jc w:val="both"/>
      </w:pPr>
      <w:hyperlink r:id="rId85" w:history="1">
        <w:r w:rsidR="00A2402B" w:rsidRPr="00C76873">
          <w:rPr>
            <w:rStyle w:val="Hyperlink"/>
          </w:rPr>
          <w:t>https://semcon.com/</w:t>
        </w:r>
      </w:hyperlink>
      <w:r w:rsidR="00A2402B">
        <w:t xml:space="preserve"> </w:t>
      </w:r>
    </w:p>
    <w:p w14:paraId="7528A11E" w14:textId="77777777" w:rsidR="00A2402B" w:rsidRPr="00057827" w:rsidRDefault="00AC31D2" w:rsidP="008074C1">
      <w:pPr>
        <w:pStyle w:val="ListParagraph"/>
        <w:ind w:left="0"/>
        <w:jc w:val="both"/>
      </w:pPr>
      <w:hyperlink r:id="rId86" w:history="1">
        <w:r w:rsidR="00A2402B" w:rsidRPr="00B81AF4">
          <w:rPr>
            <w:rStyle w:val="Hyperlink"/>
          </w:rPr>
          <w:t>https://semcon.com/offerings/training-solutions/authoring-tools/</w:t>
        </w:r>
      </w:hyperlink>
    </w:p>
    <w:p w14:paraId="32B9E2A0" w14:textId="77777777" w:rsidR="00A2402B" w:rsidRDefault="00AC31D2" w:rsidP="008074C1">
      <w:pPr>
        <w:pStyle w:val="ListParagraph"/>
        <w:ind w:left="0"/>
        <w:jc w:val="both"/>
      </w:pPr>
      <w:hyperlink r:id="rId87" w:history="1">
        <w:r w:rsidR="00A2402B" w:rsidRPr="009E3846">
          <w:rPr>
            <w:rStyle w:val="Hyperlink"/>
          </w:rPr>
          <w:t>https://www.arvizio.io/</w:t>
        </w:r>
      </w:hyperlink>
    </w:p>
    <w:p w14:paraId="2037EF2A" w14:textId="77777777" w:rsidR="00A2402B" w:rsidRDefault="00AC31D2" w:rsidP="008074C1">
      <w:pPr>
        <w:pStyle w:val="ListParagraph"/>
        <w:ind w:left="0"/>
        <w:jc w:val="both"/>
      </w:pPr>
      <w:hyperlink r:id="rId88" w:history="1">
        <w:r w:rsidR="00A2402B" w:rsidRPr="009E3846">
          <w:rPr>
            <w:rStyle w:val="Hyperlink"/>
          </w:rPr>
          <w:t>https://program-ace.com/blog/augmented-reality-sdk/</w:t>
        </w:r>
      </w:hyperlink>
    </w:p>
    <w:p w14:paraId="1CDEEC56" w14:textId="77777777" w:rsidR="00A2402B" w:rsidRDefault="00AC31D2" w:rsidP="008074C1">
      <w:pPr>
        <w:pStyle w:val="ListParagraph"/>
        <w:ind w:left="0"/>
        <w:jc w:val="both"/>
      </w:pPr>
      <w:hyperlink r:id="rId89" w:history="1">
        <w:r w:rsidR="00A2402B" w:rsidRPr="009E3846">
          <w:rPr>
            <w:rStyle w:val="Hyperlink"/>
          </w:rPr>
          <w:t>https://www.inglobetechnologies.com/ar-media</w:t>
        </w:r>
      </w:hyperlink>
    </w:p>
    <w:p w14:paraId="2F1D5D0F" w14:textId="77777777" w:rsidR="00A2402B" w:rsidRPr="00232B37" w:rsidRDefault="00AC31D2" w:rsidP="008074C1">
      <w:pPr>
        <w:pStyle w:val="ListParagraph"/>
        <w:ind w:left="0"/>
        <w:jc w:val="both"/>
      </w:pPr>
      <w:hyperlink r:id="rId90" w:history="1">
        <w:r w:rsidR="00A2402B" w:rsidRPr="005F0497">
          <w:rPr>
            <w:rStyle w:val="Hyperlink"/>
          </w:rPr>
          <w:t>https://www.youtube.com/watch?v=1t1gBVykneA</w:t>
        </w:r>
      </w:hyperlink>
      <w:r w:rsidR="00A2402B">
        <w:t xml:space="preserve"> magic window 2d</w:t>
      </w:r>
    </w:p>
    <w:p w14:paraId="1487DCAC" w14:textId="77777777" w:rsidR="00A2402B" w:rsidRPr="00CF10E7" w:rsidRDefault="00AC31D2" w:rsidP="008074C1">
      <w:pPr>
        <w:pStyle w:val="ListParagraph"/>
        <w:ind w:left="0"/>
        <w:jc w:val="both"/>
      </w:pPr>
      <w:hyperlink r:id="rId91" w:history="1">
        <w:r w:rsidR="00A2402B" w:rsidRPr="000C28A3">
          <w:rPr>
            <w:rStyle w:val="Hyperlink"/>
          </w:rPr>
          <w:t>https://aframe.io/</w:t>
        </w:r>
      </w:hyperlink>
    </w:p>
    <w:p w14:paraId="3B296C41" w14:textId="77777777" w:rsidR="00A2402B" w:rsidRDefault="00AC31D2" w:rsidP="008074C1">
      <w:pPr>
        <w:pStyle w:val="ListParagraph"/>
        <w:ind w:left="0"/>
        <w:jc w:val="both"/>
      </w:pPr>
      <w:hyperlink r:id="rId92" w:history="1">
        <w:r w:rsidR="00A2402B" w:rsidRPr="00CF10E7">
          <w:rPr>
            <w:rStyle w:val="Hyperlink"/>
          </w:rPr>
          <w:t>https://developers.google.com/web/updates/2018/06/ar-for-the-web</w:t>
        </w:r>
      </w:hyperlink>
    </w:p>
    <w:p w14:paraId="12F70A00" w14:textId="50271525" w:rsidR="002D3CDE" w:rsidRDefault="002D3CDE" w:rsidP="006525FD">
      <w:pPr>
        <w:pStyle w:val="Default"/>
      </w:pPr>
    </w:p>
    <w:p w14:paraId="06630071" w14:textId="1F1493EB" w:rsidR="00AD2B1F" w:rsidRDefault="00AD2B1F" w:rsidP="006525FD">
      <w:pPr>
        <w:pStyle w:val="Default"/>
      </w:pPr>
    </w:p>
    <w:p w14:paraId="737B5FEE" w14:textId="7D7302B2" w:rsidR="00AD2B1F" w:rsidRDefault="00AD2B1F" w:rsidP="006525FD">
      <w:pPr>
        <w:pStyle w:val="Default"/>
      </w:pPr>
    </w:p>
    <w:p w14:paraId="403B6D03" w14:textId="2D65C874" w:rsidR="00AD2B1F" w:rsidRDefault="00AD2B1F" w:rsidP="006525FD">
      <w:pPr>
        <w:pStyle w:val="Default"/>
      </w:pPr>
    </w:p>
    <w:p w14:paraId="34C7E867" w14:textId="76A84376" w:rsidR="00AD2B1F" w:rsidRDefault="00AD2B1F" w:rsidP="006525FD">
      <w:pPr>
        <w:pStyle w:val="Default"/>
      </w:pPr>
    </w:p>
    <w:p w14:paraId="30310E63" w14:textId="375A043E" w:rsidR="00AD2B1F" w:rsidRDefault="00AD2B1F" w:rsidP="006525FD">
      <w:pPr>
        <w:pStyle w:val="Default"/>
      </w:pPr>
    </w:p>
    <w:p w14:paraId="136183C3" w14:textId="5BCAB5A8" w:rsidR="00AD2B1F" w:rsidRDefault="00AD2B1F" w:rsidP="006525FD">
      <w:pPr>
        <w:pStyle w:val="Default"/>
      </w:pPr>
    </w:p>
    <w:p w14:paraId="0AA7C327" w14:textId="009F9E2F" w:rsidR="00AD2B1F" w:rsidRDefault="00AD2B1F" w:rsidP="006525FD">
      <w:pPr>
        <w:pStyle w:val="Default"/>
      </w:pPr>
    </w:p>
    <w:p w14:paraId="06843483" w14:textId="2FBEE3B5" w:rsidR="00AD2B1F" w:rsidRDefault="00AD2B1F" w:rsidP="006525FD">
      <w:pPr>
        <w:pStyle w:val="Default"/>
      </w:pPr>
    </w:p>
    <w:p w14:paraId="49325804" w14:textId="5FA16C0F" w:rsidR="00AD2B1F" w:rsidRDefault="00AD2B1F" w:rsidP="006525FD">
      <w:pPr>
        <w:pStyle w:val="Default"/>
      </w:pPr>
    </w:p>
    <w:p w14:paraId="4EBB71C3" w14:textId="77777777" w:rsidR="00AD2B1F" w:rsidRDefault="00AD2B1F" w:rsidP="006525FD">
      <w:pPr>
        <w:pStyle w:val="Default"/>
      </w:pPr>
    </w:p>
    <w:p w14:paraId="4853CE3C" w14:textId="67AF0374" w:rsidR="008074C1" w:rsidRPr="008074C1" w:rsidRDefault="00554F90" w:rsidP="00554F90">
      <w:pPr>
        <w:pStyle w:val="Default"/>
        <w:jc w:val="center"/>
        <w:rPr>
          <w:rFonts w:ascii="Roboto" w:hAnsi="Roboto"/>
          <w:b/>
          <w:bCs/>
          <w:color w:val="111111"/>
          <w:shd w:val="clear" w:color="auto" w:fill="FFFFFF"/>
        </w:rPr>
      </w:pPr>
      <w:bookmarkStart w:id="1" w:name="_Hlk98619308"/>
      <w:r w:rsidRPr="008074C1">
        <w:rPr>
          <w:rFonts w:ascii="Roboto" w:hAnsi="Roboto"/>
          <w:b/>
          <w:bCs/>
          <w:color w:val="111111"/>
          <w:shd w:val="clear" w:color="auto" w:fill="FFFFFF"/>
        </w:rPr>
        <w:lastRenderedPageBreak/>
        <w:t xml:space="preserve">Appendix </w:t>
      </w:r>
      <w:r w:rsidR="00A2402B" w:rsidRPr="008074C1">
        <w:rPr>
          <w:rFonts w:ascii="Roboto" w:hAnsi="Roboto"/>
          <w:b/>
          <w:bCs/>
          <w:color w:val="111111"/>
          <w:shd w:val="clear" w:color="auto" w:fill="FFFFFF"/>
        </w:rPr>
        <w:t>B</w:t>
      </w:r>
      <w:r w:rsidR="00074D59">
        <w:rPr>
          <w:rFonts w:ascii="Roboto" w:hAnsi="Roboto"/>
          <w:b/>
          <w:bCs/>
          <w:color w:val="111111"/>
          <w:shd w:val="clear" w:color="auto" w:fill="FFFFFF"/>
        </w:rPr>
        <w:t>:</w:t>
      </w:r>
    </w:p>
    <w:p w14:paraId="1586B26A" w14:textId="437706FC" w:rsidR="00554F90" w:rsidRDefault="005806F8" w:rsidP="00554F90">
      <w:pPr>
        <w:pStyle w:val="Default"/>
        <w:jc w:val="center"/>
        <w:rPr>
          <w:rFonts w:ascii="Roboto" w:hAnsi="Roboto"/>
          <w:color w:val="111111"/>
          <w:shd w:val="clear" w:color="auto" w:fill="FFFFFF"/>
        </w:rPr>
      </w:pPr>
      <w:r>
        <w:rPr>
          <w:rFonts w:ascii="Roboto" w:hAnsi="Roboto"/>
          <w:color w:val="111111"/>
          <w:shd w:val="clear" w:color="auto" w:fill="FFFFFF"/>
        </w:rPr>
        <w:t>Q</w:t>
      </w:r>
      <w:r w:rsidRPr="005806F8">
        <w:rPr>
          <w:rFonts w:ascii="Roboto" w:hAnsi="Roboto"/>
          <w:color w:val="111111"/>
          <w:shd w:val="clear" w:color="auto" w:fill="FFFFFF"/>
        </w:rPr>
        <w:t xml:space="preserve">uestionnaire </w:t>
      </w:r>
      <w:bookmarkEnd w:id="1"/>
      <w:r w:rsidRPr="005806F8">
        <w:rPr>
          <w:rFonts w:ascii="Roboto" w:hAnsi="Roboto"/>
          <w:color w:val="111111"/>
          <w:shd w:val="clear" w:color="auto" w:fill="FFFFFF"/>
        </w:rPr>
        <w:t>from users in relation to the proposed system</w:t>
      </w:r>
    </w:p>
    <w:p w14:paraId="1266D6B6" w14:textId="68BC675D" w:rsidR="00554F90" w:rsidRPr="00A02A06" w:rsidRDefault="5189B567" w:rsidP="0074190C">
      <w:pPr>
        <w:pStyle w:val="ListParagraph"/>
        <w:numPr>
          <w:ilvl w:val="0"/>
          <w:numId w:val="7"/>
        </w:numPr>
        <w:jc w:val="both"/>
        <w:rPr>
          <w:b/>
          <w:i/>
          <w:u w:val="single"/>
        </w:rPr>
      </w:pPr>
      <w:r w:rsidRPr="00A02A06">
        <w:rPr>
          <w:b/>
          <w:i/>
          <w:u w:val="single"/>
        </w:rPr>
        <w:t>Teacher/educator as a user (Likert scale):</w:t>
      </w:r>
    </w:p>
    <w:tbl>
      <w:tblPr>
        <w:tblStyle w:val="MediumList2-Accent1"/>
        <w:tblW w:w="9790" w:type="dxa"/>
        <w:jc w:val="center"/>
        <w:tblLayout w:type="fixed"/>
        <w:tblLook w:val="04A0" w:firstRow="1" w:lastRow="0" w:firstColumn="1" w:lastColumn="0" w:noHBand="0" w:noVBand="1"/>
      </w:tblPr>
      <w:tblGrid>
        <w:gridCol w:w="4479"/>
        <w:gridCol w:w="1110"/>
        <w:gridCol w:w="1026"/>
        <w:gridCol w:w="1083"/>
        <w:gridCol w:w="900"/>
        <w:gridCol w:w="1192"/>
      </w:tblGrid>
      <w:tr w:rsidR="009C6CF6" w:rsidRPr="009C6CF6" w14:paraId="7F18A5DB" w14:textId="77777777" w:rsidTr="0095790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100" w:firstRow="0" w:lastRow="0" w:firstColumn="1" w:lastColumn="0" w:oddVBand="0" w:evenVBand="0" w:oddHBand="0" w:evenHBand="0" w:firstRowFirstColumn="1" w:firstRowLastColumn="0" w:lastRowFirstColumn="0" w:lastRowLastColumn="0"/>
            <w:tcW w:w="4479" w:type="dxa"/>
            <w:noWrap/>
            <w:vAlign w:val="center"/>
          </w:tcPr>
          <w:p w14:paraId="28355E20" w14:textId="6C07E42D" w:rsidR="00C44AB8" w:rsidRPr="009C6CF6" w:rsidRDefault="5189B567" w:rsidP="5189B567">
            <w:pPr>
              <w:spacing w:before="120"/>
              <w:jc w:val="center"/>
              <w:rPr>
                <w:rFonts w:asciiTheme="minorHAnsi" w:eastAsiaTheme="minorEastAsia" w:hAnsiTheme="minorHAnsi" w:cstheme="minorBidi"/>
                <w:b/>
                <w:bCs/>
                <w:color w:val="auto"/>
                <w:sz w:val="22"/>
                <w:szCs w:val="22"/>
                <w:lang w:val="el-GR"/>
              </w:rPr>
            </w:pPr>
            <w:bookmarkStart w:id="2" w:name="_Hlk98581428"/>
            <w:r w:rsidRPr="5189B567">
              <w:rPr>
                <w:rFonts w:asciiTheme="minorHAnsi" w:eastAsiaTheme="minorEastAsia" w:hAnsiTheme="minorHAnsi" w:cstheme="minorBidi"/>
                <w:b/>
                <w:bCs/>
                <w:color w:val="auto"/>
                <w:sz w:val="22"/>
                <w:szCs w:val="22"/>
              </w:rPr>
              <w:t>Question</w:t>
            </w:r>
          </w:p>
        </w:tc>
        <w:tc>
          <w:tcPr>
            <w:tcW w:w="1110" w:type="dxa"/>
          </w:tcPr>
          <w:p w14:paraId="2268AD58" w14:textId="09C2E7A5" w:rsidR="00C44AB8" w:rsidRPr="009C6CF6" w:rsidRDefault="5189B567" w:rsidP="5189B567">
            <w:pPr>
              <w:keepLines/>
              <w:spacing w:before="120"/>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sz w:val="22"/>
                <w:szCs w:val="22"/>
              </w:rPr>
            </w:pPr>
            <w:r w:rsidRPr="5189B567">
              <w:rPr>
                <w:rFonts w:asciiTheme="minorHAnsi" w:eastAsiaTheme="minorEastAsia" w:hAnsiTheme="minorHAnsi" w:cstheme="minorBidi"/>
                <w:b/>
                <w:bCs/>
                <w:color w:val="auto"/>
                <w:sz w:val="22"/>
                <w:szCs w:val="22"/>
              </w:rPr>
              <w:t>Strongly disagree</w:t>
            </w:r>
          </w:p>
        </w:tc>
        <w:tc>
          <w:tcPr>
            <w:tcW w:w="1026" w:type="dxa"/>
          </w:tcPr>
          <w:p w14:paraId="24CED9E5" w14:textId="1CE819FA" w:rsidR="00C44AB8" w:rsidRPr="009C6CF6" w:rsidRDefault="5189B567" w:rsidP="5189B567">
            <w:pPr>
              <w:keepLines/>
              <w:spacing w:before="120"/>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sz w:val="22"/>
                <w:szCs w:val="22"/>
              </w:rPr>
            </w:pPr>
            <w:proofErr w:type="spellStart"/>
            <w:r w:rsidRPr="5189B567">
              <w:rPr>
                <w:rFonts w:asciiTheme="minorHAnsi" w:eastAsiaTheme="minorEastAsia" w:hAnsiTheme="minorHAnsi" w:cstheme="minorBidi"/>
                <w:b/>
                <w:bCs/>
                <w:color w:val="auto"/>
                <w:sz w:val="22"/>
                <w:szCs w:val="22"/>
                <w:lang w:val="el-GR"/>
              </w:rPr>
              <w:t>Disagree</w:t>
            </w:r>
            <w:proofErr w:type="spellEnd"/>
          </w:p>
        </w:tc>
        <w:tc>
          <w:tcPr>
            <w:tcW w:w="1083" w:type="dxa"/>
          </w:tcPr>
          <w:p w14:paraId="2E89E043" w14:textId="6850770E" w:rsidR="00C44AB8" w:rsidRPr="009C6CF6" w:rsidRDefault="5189B567" w:rsidP="5189B567">
            <w:pPr>
              <w:keepLines/>
              <w:spacing w:before="120"/>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sz w:val="22"/>
                <w:szCs w:val="22"/>
              </w:rPr>
            </w:pPr>
            <w:proofErr w:type="spellStart"/>
            <w:r w:rsidRPr="5189B567">
              <w:rPr>
                <w:rFonts w:asciiTheme="minorHAnsi" w:eastAsiaTheme="minorEastAsia" w:hAnsiTheme="minorHAnsi" w:cstheme="minorBidi"/>
                <w:b/>
                <w:bCs/>
                <w:color w:val="auto"/>
                <w:sz w:val="22"/>
                <w:szCs w:val="22"/>
                <w:lang w:val="el-GR"/>
              </w:rPr>
              <w:t>Ne</w:t>
            </w:r>
            <w:r w:rsidRPr="5189B567">
              <w:rPr>
                <w:rFonts w:asciiTheme="minorHAnsi" w:eastAsiaTheme="minorEastAsia" w:hAnsiTheme="minorHAnsi" w:cstheme="minorBidi"/>
                <w:b/>
                <w:bCs/>
                <w:color w:val="auto"/>
                <w:sz w:val="22"/>
                <w:szCs w:val="22"/>
              </w:rPr>
              <w:t>utral</w:t>
            </w:r>
            <w:proofErr w:type="spellEnd"/>
          </w:p>
        </w:tc>
        <w:tc>
          <w:tcPr>
            <w:tcW w:w="900" w:type="dxa"/>
          </w:tcPr>
          <w:p w14:paraId="7A6D3B69" w14:textId="019148EB" w:rsidR="00C44AB8" w:rsidRPr="009C6CF6" w:rsidRDefault="5189B567" w:rsidP="5189B567">
            <w:pPr>
              <w:keepLines/>
              <w:spacing w:before="120"/>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sz w:val="22"/>
                <w:szCs w:val="22"/>
              </w:rPr>
            </w:pPr>
            <w:proofErr w:type="spellStart"/>
            <w:r w:rsidRPr="5189B567">
              <w:rPr>
                <w:rFonts w:asciiTheme="minorHAnsi" w:eastAsiaTheme="minorEastAsia" w:hAnsiTheme="minorHAnsi" w:cstheme="minorBidi"/>
                <w:b/>
                <w:bCs/>
                <w:color w:val="auto"/>
                <w:sz w:val="22"/>
                <w:szCs w:val="22"/>
                <w:lang w:val="el-GR"/>
              </w:rPr>
              <w:t>Agree</w:t>
            </w:r>
            <w:proofErr w:type="spellEnd"/>
          </w:p>
        </w:tc>
        <w:tc>
          <w:tcPr>
            <w:tcW w:w="1192" w:type="dxa"/>
          </w:tcPr>
          <w:p w14:paraId="4B8D1983" w14:textId="17BD6E09" w:rsidR="00C44AB8" w:rsidRPr="009C6CF6" w:rsidRDefault="5189B567" w:rsidP="5189B567">
            <w:pPr>
              <w:keepLines/>
              <w:spacing w:before="120"/>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sz w:val="22"/>
                <w:szCs w:val="22"/>
              </w:rPr>
            </w:pPr>
            <w:proofErr w:type="spellStart"/>
            <w:r w:rsidRPr="5189B567">
              <w:rPr>
                <w:rFonts w:asciiTheme="minorHAnsi" w:eastAsiaTheme="minorEastAsia" w:hAnsiTheme="minorHAnsi" w:cstheme="minorBidi"/>
                <w:b/>
                <w:bCs/>
                <w:color w:val="auto"/>
                <w:sz w:val="22"/>
                <w:szCs w:val="22"/>
                <w:lang w:val="el-GR"/>
              </w:rPr>
              <w:t>Strongly</w:t>
            </w:r>
            <w:proofErr w:type="spellEnd"/>
            <w:r w:rsidRPr="5189B567">
              <w:rPr>
                <w:rFonts w:asciiTheme="minorHAnsi" w:eastAsiaTheme="minorEastAsia" w:hAnsiTheme="minorHAnsi" w:cstheme="minorBidi"/>
                <w:b/>
                <w:bCs/>
                <w:color w:val="auto"/>
                <w:sz w:val="22"/>
                <w:szCs w:val="22"/>
                <w:lang w:val="el-GR"/>
              </w:rPr>
              <w:t xml:space="preserve"> </w:t>
            </w:r>
            <w:proofErr w:type="spellStart"/>
            <w:r w:rsidRPr="5189B567">
              <w:rPr>
                <w:rFonts w:asciiTheme="minorHAnsi" w:eastAsiaTheme="minorEastAsia" w:hAnsiTheme="minorHAnsi" w:cstheme="minorBidi"/>
                <w:b/>
                <w:bCs/>
                <w:color w:val="auto"/>
                <w:sz w:val="22"/>
                <w:szCs w:val="22"/>
                <w:lang w:val="el-GR"/>
              </w:rPr>
              <w:t>agree</w:t>
            </w:r>
            <w:proofErr w:type="spellEnd"/>
          </w:p>
        </w:tc>
      </w:tr>
      <w:tr w:rsidR="009C6CF6" w:rsidRPr="009C6CF6" w14:paraId="12A9FFCF" w14:textId="77777777" w:rsidTr="0095790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479" w:type="dxa"/>
            <w:noWrap/>
            <w:vAlign w:val="center"/>
          </w:tcPr>
          <w:p w14:paraId="6F9FB8A5" w14:textId="01296611" w:rsidR="00C44AB8" w:rsidRPr="00140AFA" w:rsidRDefault="5189B567" w:rsidP="5189B567">
            <w:pPr>
              <w:spacing w:before="120"/>
              <w:rPr>
                <w:b/>
                <w:bCs/>
              </w:rPr>
            </w:pPr>
            <w:r w:rsidRPr="5189B567">
              <w:rPr>
                <w:b/>
                <w:bCs/>
              </w:rPr>
              <w:t>Q1: When I must teach a mechanical system, I don’t have the time to disassemble it first.</w:t>
            </w:r>
          </w:p>
        </w:tc>
        <w:tc>
          <w:tcPr>
            <w:tcW w:w="1110" w:type="dxa"/>
            <w:vAlign w:val="center"/>
          </w:tcPr>
          <w:p w14:paraId="5D7B75F8" w14:textId="3A64A38F" w:rsidR="00C44AB8"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026" w:type="dxa"/>
            <w:vAlign w:val="center"/>
          </w:tcPr>
          <w:p w14:paraId="646997D0" w14:textId="41E37546" w:rsidR="00C44AB8"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083" w:type="dxa"/>
            <w:vAlign w:val="center"/>
          </w:tcPr>
          <w:p w14:paraId="41F1F5E8" w14:textId="4E16CD7A" w:rsidR="00C44AB8"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900" w:type="dxa"/>
            <w:vAlign w:val="center"/>
          </w:tcPr>
          <w:p w14:paraId="7A739BF8" w14:textId="5BD5B35C" w:rsidR="00C44AB8"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192" w:type="dxa"/>
            <w:vAlign w:val="center"/>
          </w:tcPr>
          <w:p w14:paraId="40337F5E" w14:textId="7F223E63" w:rsidR="00C44AB8"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r>
      <w:tr w:rsidR="009C6CF6" w:rsidRPr="009C6CF6" w14:paraId="5192E2D8" w14:textId="77777777" w:rsidTr="0095790C">
        <w:trPr>
          <w:trHeight w:val="20"/>
          <w:jc w:val="center"/>
        </w:trPr>
        <w:tc>
          <w:tcPr>
            <w:cnfStyle w:val="001000000000" w:firstRow="0" w:lastRow="0" w:firstColumn="1" w:lastColumn="0" w:oddVBand="0" w:evenVBand="0" w:oddHBand="0" w:evenHBand="0" w:firstRowFirstColumn="0" w:firstRowLastColumn="0" w:lastRowFirstColumn="0" w:lastRowLastColumn="0"/>
            <w:tcW w:w="4479" w:type="dxa"/>
            <w:noWrap/>
            <w:vAlign w:val="center"/>
          </w:tcPr>
          <w:p w14:paraId="1EC766B1" w14:textId="4CC5BF92" w:rsidR="00C44AB8" w:rsidRPr="00140AFA" w:rsidRDefault="5189B567" w:rsidP="5189B567">
            <w:pPr>
              <w:spacing w:before="120"/>
              <w:rPr>
                <w:b/>
                <w:bCs/>
              </w:rPr>
            </w:pPr>
            <w:r w:rsidRPr="5189B567">
              <w:rPr>
                <w:b/>
                <w:bCs/>
              </w:rPr>
              <w:t>Q2: It is easier to explain the system part by part and then as a whole unit.</w:t>
            </w:r>
          </w:p>
        </w:tc>
        <w:tc>
          <w:tcPr>
            <w:tcW w:w="1110" w:type="dxa"/>
            <w:vAlign w:val="center"/>
          </w:tcPr>
          <w:p w14:paraId="62BB5A82" w14:textId="5FC04E01" w:rsidR="00C44AB8" w:rsidRPr="009C6CF6"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026" w:type="dxa"/>
            <w:vAlign w:val="center"/>
          </w:tcPr>
          <w:p w14:paraId="488C0EA2" w14:textId="6F7D67E2" w:rsidR="00C44AB8" w:rsidRPr="009C6CF6"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083" w:type="dxa"/>
            <w:vAlign w:val="center"/>
          </w:tcPr>
          <w:p w14:paraId="401A3BC9" w14:textId="39073C0B" w:rsidR="00C44AB8" w:rsidRPr="009C6CF6"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900" w:type="dxa"/>
            <w:vAlign w:val="center"/>
          </w:tcPr>
          <w:p w14:paraId="49746D2E" w14:textId="65973E0C" w:rsidR="00C44AB8" w:rsidRPr="009C6CF6"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192" w:type="dxa"/>
            <w:vAlign w:val="center"/>
          </w:tcPr>
          <w:p w14:paraId="128D4B6A" w14:textId="76343A35" w:rsidR="00C44AB8" w:rsidRPr="009C6CF6"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r>
      <w:tr w:rsidR="00954614" w:rsidRPr="009C6CF6" w14:paraId="730960D9" w14:textId="77777777" w:rsidTr="0095790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479" w:type="dxa"/>
            <w:noWrap/>
            <w:vAlign w:val="center"/>
          </w:tcPr>
          <w:p w14:paraId="0B15614C" w14:textId="67AF923A" w:rsidR="00954614" w:rsidRPr="00140AFA" w:rsidRDefault="5189B567" w:rsidP="5189B567">
            <w:pPr>
              <w:spacing w:before="120"/>
              <w:rPr>
                <w:b/>
                <w:bCs/>
              </w:rPr>
            </w:pPr>
            <w:r w:rsidRPr="5189B567">
              <w:rPr>
                <w:b/>
                <w:bCs/>
              </w:rPr>
              <w:t>Q3: It is not possible for all the students to discern equally the assembly.</w:t>
            </w:r>
          </w:p>
        </w:tc>
        <w:tc>
          <w:tcPr>
            <w:tcW w:w="1110" w:type="dxa"/>
            <w:vAlign w:val="center"/>
          </w:tcPr>
          <w:p w14:paraId="4E425881" w14:textId="26FC56F6" w:rsidR="00954614"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026" w:type="dxa"/>
            <w:vAlign w:val="center"/>
          </w:tcPr>
          <w:p w14:paraId="624A3A08" w14:textId="39A0D8A9" w:rsidR="00954614"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083" w:type="dxa"/>
            <w:vAlign w:val="center"/>
          </w:tcPr>
          <w:p w14:paraId="54A137B2" w14:textId="6AA49532" w:rsidR="00954614"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900" w:type="dxa"/>
            <w:vAlign w:val="center"/>
          </w:tcPr>
          <w:p w14:paraId="47E28BFE" w14:textId="46FC9C25" w:rsidR="00954614"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192" w:type="dxa"/>
            <w:vAlign w:val="center"/>
          </w:tcPr>
          <w:p w14:paraId="5921716E" w14:textId="63FF1061" w:rsidR="00954614"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r>
      <w:tr w:rsidR="00954614" w:rsidRPr="009C6CF6" w14:paraId="4B1AFB39" w14:textId="77777777" w:rsidTr="0095790C">
        <w:trPr>
          <w:trHeight w:val="20"/>
          <w:jc w:val="center"/>
        </w:trPr>
        <w:tc>
          <w:tcPr>
            <w:cnfStyle w:val="001000000000" w:firstRow="0" w:lastRow="0" w:firstColumn="1" w:lastColumn="0" w:oddVBand="0" w:evenVBand="0" w:oddHBand="0" w:evenHBand="0" w:firstRowFirstColumn="0" w:firstRowLastColumn="0" w:lastRowFirstColumn="0" w:lastRowLastColumn="0"/>
            <w:tcW w:w="4479" w:type="dxa"/>
            <w:noWrap/>
            <w:vAlign w:val="center"/>
          </w:tcPr>
          <w:p w14:paraId="49D56782" w14:textId="2613B267" w:rsidR="00954614" w:rsidRPr="00140AFA" w:rsidRDefault="5189B567" w:rsidP="5189B567">
            <w:pPr>
              <w:spacing w:before="120"/>
              <w:rPr>
                <w:b/>
                <w:bCs/>
              </w:rPr>
            </w:pPr>
            <w:r w:rsidRPr="5189B567">
              <w:rPr>
                <w:b/>
                <w:bCs/>
              </w:rPr>
              <w:t>Q4: I believe that my students realize properly how the mechanical system is functioning.</w:t>
            </w:r>
          </w:p>
        </w:tc>
        <w:tc>
          <w:tcPr>
            <w:tcW w:w="1110" w:type="dxa"/>
            <w:vAlign w:val="center"/>
          </w:tcPr>
          <w:p w14:paraId="1AF0B7AD" w14:textId="4B244A61" w:rsidR="00954614" w:rsidRPr="009C6CF6"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026" w:type="dxa"/>
            <w:vAlign w:val="center"/>
          </w:tcPr>
          <w:p w14:paraId="1FC32C56" w14:textId="4A464FB8" w:rsidR="00954614" w:rsidRPr="009C6CF6"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083" w:type="dxa"/>
            <w:vAlign w:val="center"/>
          </w:tcPr>
          <w:p w14:paraId="1D889378" w14:textId="066D0F94" w:rsidR="00954614" w:rsidRPr="009C6CF6"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900" w:type="dxa"/>
            <w:vAlign w:val="center"/>
          </w:tcPr>
          <w:p w14:paraId="1B8E2D3A" w14:textId="20FB4A0E" w:rsidR="00954614" w:rsidRPr="009C6CF6"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192" w:type="dxa"/>
            <w:vAlign w:val="center"/>
          </w:tcPr>
          <w:p w14:paraId="3869BA40" w14:textId="6354B1C8" w:rsidR="00954614" w:rsidRPr="009C6CF6"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r>
      <w:tr w:rsidR="00954614" w:rsidRPr="009C6CF6" w14:paraId="4A2D9A5E" w14:textId="77777777" w:rsidTr="0095790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479" w:type="dxa"/>
            <w:noWrap/>
            <w:vAlign w:val="center"/>
          </w:tcPr>
          <w:p w14:paraId="6524889B" w14:textId="1E16247E" w:rsidR="00954614" w:rsidRPr="00140AFA" w:rsidRDefault="5189B567" w:rsidP="5189B567">
            <w:pPr>
              <w:spacing w:before="120"/>
              <w:rPr>
                <w:b/>
                <w:bCs/>
              </w:rPr>
            </w:pPr>
            <w:r w:rsidRPr="5189B567">
              <w:rPr>
                <w:b/>
                <w:bCs/>
              </w:rPr>
              <w:t>Q5: I present to students every part of the assembly at the board/projector screen.</w:t>
            </w:r>
          </w:p>
        </w:tc>
        <w:tc>
          <w:tcPr>
            <w:tcW w:w="1110" w:type="dxa"/>
            <w:vAlign w:val="center"/>
          </w:tcPr>
          <w:p w14:paraId="4599866A" w14:textId="62036D2A" w:rsidR="00954614"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026" w:type="dxa"/>
            <w:vAlign w:val="center"/>
          </w:tcPr>
          <w:p w14:paraId="2DC65DC3" w14:textId="387FC4D8" w:rsidR="00954614"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083" w:type="dxa"/>
            <w:vAlign w:val="center"/>
          </w:tcPr>
          <w:p w14:paraId="2E07BFBB" w14:textId="18AF621F" w:rsidR="00954614"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900" w:type="dxa"/>
            <w:vAlign w:val="center"/>
          </w:tcPr>
          <w:p w14:paraId="7A53441E" w14:textId="1B53F5F6" w:rsidR="00954614"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192" w:type="dxa"/>
            <w:vAlign w:val="center"/>
          </w:tcPr>
          <w:p w14:paraId="67693546" w14:textId="7F0FA8C4" w:rsidR="00954614"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r>
      <w:tr w:rsidR="00954614" w:rsidRPr="009C6CF6" w14:paraId="03413D6C" w14:textId="77777777" w:rsidTr="0095790C">
        <w:trPr>
          <w:trHeight w:val="20"/>
          <w:jc w:val="center"/>
        </w:trPr>
        <w:tc>
          <w:tcPr>
            <w:cnfStyle w:val="001000000000" w:firstRow="0" w:lastRow="0" w:firstColumn="1" w:lastColumn="0" w:oddVBand="0" w:evenVBand="0" w:oddHBand="0" w:evenHBand="0" w:firstRowFirstColumn="0" w:firstRowLastColumn="0" w:lastRowFirstColumn="0" w:lastRowLastColumn="0"/>
            <w:tcW w:w="4479" w:type="dxa"/>
            <w:noWrap/>
            <w:vAlign w:val="center"/>
          </w:tcPr>
          <w:p w14:paraId="5793DED1" w14:textId="6C0D7AB5" w:rsidR="00954614" w:rsidRPr="00140AFA" w:rsidRDefault="5189B567" w:rsidP="5189B567">
            <w:pPr>
              <w:spacing w:before="120"/>
              <w:rPr>
                <w:b/>
                <w:bCs/>
              </w:rPr>
            </w:pPr>
            <w:r w:rsidRPr="5189B567">
              <w:rPr>
                <w:b/>
                <w:bCs/>
              </w:rPr>
              <w:t>Q6: The time to explain how the whole system works is the same with the time to explain every single part of that system.</w:t>
            </w:r>
          </w:p>
        </w:tc>
        <w:tc>
          <w:tcPr>
            <w:tcW w:w="1110" w:type="dxa"/>
            <w:vAlign w:val="center"/>
          </w:tcPr>
          <w:p w14:paraId="5ED7CDCB" w14:textId="78DDFC46" w:rsidR="00954614"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eastAsiaTheme="minorEastAsia"/>
                <w:b/>
                <w:bCs/>
              </w:rPr>
            </w:pPr>
            <w:r w:rsidRPr="5189B567">
              <w:rPr>
                <w:rFonts w:asciiTheme="minorHAnsi" w:eastAsiaTheme="minorEastAsia" w:hAnsiTheme="minorHAnsi" w:cstheme="minorBidi"/>
                <w:b/>
                <w:bCs/>
                <w:color w:val="auto"/>
              </w:rPr>
              <w:t>□</w:t>
            </w:r>
          </w:p>
        </w:tc>
        <w:tc>
          <w:tcPr>
            <w:tcW w:w="1026" w:type="dxa"/>
            <w:vAlign w:val="center"/>
          </w:tcPr>
          <w:p w14:paraId="17FEC4BB" w14:textId="7723F16E" w:rsidR="00954614"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eastAsiaTheme="minorEastAsia"/>
                <w:b/>
                <w:bCs/>
              </w:rPr>
            </w:pPr>
            <w:r w:rsidRPr="5189B567">
              <w:rPr>
                <w:rFonts w:asciiTheme="minorHAnsi" w:eastAsiaTheme="minorEastAsia" w:hAnsiTheme="minorHAnsi" w:cstheme="minorBidi"/>
                <w:b/>
                <w:bCs/>
                <w:color w:val="auto"/>
              </w:rPr>
              <w:t>□</w:t>
            </w:r>
          </w:p>
        </w:tc>
        <w:tc>
          <w:tcPr>
            <w:tcW w:w="1083" w:type="dxa"/>
            <w:vAlign w:val="center"/>
          </w:tcPr>
          <w:p w14:paraId="23CE0790" w14:textId="38F1FE60" w:rsidR="00954614"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eastAsiaTheme="minorEastAsia"/>
                <w:b/>
                <w:bCs/>
              </w:rPr>
            </w:pPr>
            <w:r w:rsidRPr="5189B567">
              <w:rPr>
                <w:rFonts w:asciiTheme="minorHAnsi" w:eastAsiaTheme="minorEastAsia" w:hAnsiTheme="minorHAnsi" w:cstheme="minorBidi"/>
                <w:b/>
                <w:bCs/>
                <w:color w:val="auto"/>
              </w:rPr>
              <w:t>□</w:t>
            </w:r>
          </w:p>
        </w:tc>
        <w:tc>
          <w:tcPr>
            <w:tcW w:w="900" w:type="dxa"/>
            <w:vAlign w:val="center"/>
          </w:tcPr>
          <w:p w14:paraId="3204D9AF" w14:textId="36B874A1" w:rsidR="00954614"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eastAsiaTheme="minorEastAsia"/>
                <w:b/>
                <w:bCs/>
              </w:rPr>
            </w:pPr>
            <w:r w:rsidRPr="5189B567">
              <w:rPr>
                <w:rFonts w:asciiTheme="minorHAnsi" w:eastAsiaTheme="minorEastAsia" w:hAnsiTheme="minorHAnsi" w:cstheme="minorBidi"/>
                <w:b/>
                <w:bCs/>
                <w:color w:val="auto"/>
              </w:rPr>
              <w:t>□</w:t>
            </w:r>
          </w:p>
        </w:tc>
        <w:tc>
          <w:tcPr>
            <w:tcW w:w="1192" w:type="dxa"/>
            <w:vAlign w:val="center"/>
          </w:tcPr>
          <w:p w14:paraId="7F1FD527" w14:textId="5D5F1077" w:rsidR="00954614"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eastAsiaTheme="minorEastAsia"/>
                <w:b/>
                <w:bCs/>
              </w:rPr>
            </w:pPr>
            <w:r w:rsidRPr="5189B567">
              <w:rPr>
                <w:rFonts w:asciiTheme="minorHAnsi" w:eastAsiaTheme="minorEastAsia" w:hAnsiTheme="minorHAnsi" w:cstheme="minorBidi"/>
                <w:b/>
                <w:bCs/>
                <w:color w:val="auto"/>
              </w:rPr>
              <w:t>□</w:t>
            </w:r>
          </w:p>
        </w:tc>
      </w:tr>
      <w:tr w:rsidR="00954614" w:rsidRPr="009C6CF6" w14:paraId="4AD4E02D" w14:textId="77777777" w:rsidTr="0095790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479" w:type="dxa"/>
            <w:noWrap/>
            <w:vAlign w:val="center"/>
          </w:tcPr>
          <w:p w14:paraId="4011EFBA" w14:textId="7E7E1201" w:rsidR="00954614" w:rsidRPr="00140AFA" w:rsidRDefault="5189B567" w:rsidP="5189B567">
            <w:pPr>
              <w:spacing w:before="120"/>
              <w:rPr>
                <w:b/>
                <w:bCs/>
              </w:rPr>
            </w:pPr>
            <w:r w:rsidRPr="5189B567">
              <w:rPr>
                <w:b/>
                <w:bCs/>
              </w:rPr>
              <w:t>Q7: I present different details to different class audiences.</w:t>
            </w:r>
          </w:p>
        </w:tc>
        <w:tc>
          <w:tcPr>
            <w:tcW w:w="1110" w:type="dxa"/>
            <w:vAlign w:val="center"/>
          </w:tcPr>
          <w:p w14:paraId="0B267E07" w14:textId="0D8FCBBA" w:rsidR="00954614"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eastAsiaTheme="minorEastAsia"/>
                <w:b/>
                <w:bCs/>
              </w:rPr>
            </w:pPr>
            <w:r w:rsidRPr="5189B567">
              <w:rPr>
                <w:rFonts w:asciiTheme="minorHAnsi" w:eastAsiaTheme="minorEastAsia" w:hAnsiTheme="minorHAnsi" w:cstheme="minorBidi"/>
                <w:b/>
                <w:bCs/>
                <w:color w:val="auto"/>
              </w:rPr>
              <w:t>□</w:t>
            </w:r>
          </w:p>
        </w:tc>
        <w:tc>
          <w:tcPr>
            <w:tcW w:w="1026" w:type="dxa"/>
            <w:vAlign w:val="center"/>
          </w:tcPr>
          <w:p w14:paraId="5EBD82A5" w14:textId="60875C9C" w:rsidR="00954614"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eastAsiaTheme="minorEastAsia"/>
                <w:b/>
                <w:bCs/>
              </w:rPr>
            </w:pPr>
            <w:r w:rsidRPr="5189B567">
              <w:rPr>
                <w:rFonts w:asciiTheme="minorHAnsi" w:eastAsiaTheme="minorEastAsia" w:hAnsiTheme="minorHAnsi" w:cstheme="minorBidi"/>
                <w:b/>
                <w:bCs/>
                <w:color w:val="auto"/>
              </w:rPr>
              <w:t>□</w:t>
            </w:r>
          </w:p>
        </w:tc>
        <w:tc>
          <w:tcPr>
            <w:tcW w:w="1083" w:type="dxa"/>
            <w:vAlign w:val="center"/>
          </w:tcPr>
          <w:p w14:paraId="2749E54F" w14:textId="43F8B5CC" w:rsidR="00954614"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eastAsiaTheme="minorEastAsia"/>
                <w:b/>
                <w:bCs/>
              </w:rPr>
            </w:pPr>
            <w:r w:rsidRPr="5189B567">
              <w:rPr>
                <w:rFonts w:asciiTheme="minorHAnsi" w:eastAsiaTheme="minorEastAsia" w:hAnsiTheme="minorHAnsi" w:cstheme="minorBidi"/>
                <w:b/>
                <w:bCs/>
                <w:color w:val="auto"/>
              </w:rPr>
              <w:t>□</w:t>
            </w:r>
          </w:p>
        </w:tc>
        <w:tc>
          <w:tcPr>
            <w:tcW w:w="900" w:type="dxa"/>
            <w:vAlign w:val="center"/>
          </w:tcPr>
          <w:p w14:paraId="58EEDAB8" w14:textId="376326E1" w:rsidR="00954614"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eastAsiaTheme="minorEastAsia"/>
                <w:b/>
                <w:bCs/>
              </w:rPr>
            </w:pPr>
            <w:r w:rsidRPr="5189B567">
              <w:rPr>
                <w:rFonts w:asciiTheme="minorHAnsi" w:eastAsiaTheme="minorEastAsia" w:hAnsiTheme="minorHAnsi" w:cstheme="minorBidi"/>
                <w:b/>
                <w:bCs/>
                <w:color w:val="auto"/>
              </w:rPr>
              <w:t>□</w:t>
            </w:r>
          </w:p>
        </w:tc>
        <w:tc>
          <w:tcPr>
            <w:tcW w:w="1192" w:type="dxa"/>
            <w:vAlign w:val="center"/>
          </w:tcPr>
          <w:p w14:paraId="5E49A892" w14:textId="71D7626C" w:rsidR="00954614"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eastAsiaTheme="minorEastAsia"/>
                <w:b/>
                <w:bCs/>
              </w:rPr>
            </w:pPr>
            <w:r w:rsidRPr="5189B567">
              <w:rPr>
                <w:rFonts w:asciiTheme="minorHAnsi" w:eastAsiaTheme="minorEastAsia" w:hAnsiTheme="minorHAnsi" w:cstheme="minorBidi"/>
                <w:b/>
                <w:bCs/>
                <w:color w:val="auto"/>
              </w:rPr>
              <w:t>□</w:t>
            </w:r>
          </w:p>
        </w:tc>
      </w:tr>
      <w:tr w:rsidR="00954614" w:rsidRPr="009C6CF6" w14:paraId="160F625A" w14:textId="77777777" w:rsidTr="0095790C">
        <w:trPr>
          <w:trHeight w:val="20"/>
          <w:jc w:val="center"/>
        </w:trPr>
        <w:tc>
          <w:tcPr>
            <w:cnfStyle w:val="001000000000" w:firstRow="0" w:lastRow="0" w:firstColumn="1" w:lastColumn="0" w:oddVBand="0" w:evenVBand="0" w:oddHBand="0" w:evenHBand="0" w:firstRowFirstColumn="0" w:firstRowLastColumn="0" w:lastRowFirstColumn="0" w:lastRowLastColumn="0"/>
            <w:tcW w:w="4479" w:type="dxa"/>
            <w:noWrap/>
            <w:vAlign w:val="center"/>
          </w:tcPr>
          <w:p w14:paraId="500E32FE" w14:textId="7407CD91" w:rsidR="00954614" w:rsidRPr="00140AFA" w:rsidRDefault="5189B567" w:rsidP="5189B567">
            <w:pPr>
              <w:spacing w:before="120"/>
              <w:rPr>
                <w:b/>
                <w:bCs/>
              </w:rPr>
            </w:pPr>
            <w:r w:rsidRPr="5189B567">
              <w:rPr>
                <w:b/>
                <w:bCs/>
              </w:rPr>
              <w:t>Q8: My feedback of evaluation is poor.</w:t>
            </w:r>
          </w:p>
        </w:tc>
        <w:tc>
          <w:tcPr>
            <w:tcW w:w="1110" w:type="dxa"/>
            <w:vAlign w:val="center"/>
          </w:tcPr>
          <w:p w14:paraId="4BC71FBA" w14:textId="673CE704" w:rsidR="00954614"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eastAsiaTheme="minorEastAsia"/>
                <w:b/>
                <w:bCs/>
              </w:rPr>
            </w:pPr>
            <w:r w:rsidRPr="5189B567">
              <w:rPr>
                <w:rFonts w:asciiTheme="minorHAnsi" w:eastAsiaTheme="minorEastAsia" w:hAnsiTheme="minorHAnsi" w:cstheme="minorBidi"/>
                <w:b/>
                <w:bCs/>
                <w:color w:val="auto"/>
              </w:rPr>
              <w:t>□</w:t>
            </w:r>
          </w:p>
        </w:tc>
        <w:tc>
          <w:tcPr>
            <w:tcW w:w="1026" w:type="dxa"/>
            <w:vAlign w:val="center"/>
          </w:tcPr>
          <w:p w14:paraId="3118FA2A" w14:textId="267779DE" w:rsidR="00954614"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eastAsiaTheme="minorEastAsia"/>
                <w:b/>
                <w:bCs/>
              </w:rPr>
            </w:pPr>
            <w:r w:rsidRPr="5189B567">
              <w:rPr>
                <w:rFonts w:asciiTheme="minorHAnsi" w:eastAsiaTheme="minorEastAsia" w:hAnsiTheme="minorHAnsi" w:cstheme="minorBidi"/>
                <w:b/>
                <w:bCs/>
                <w:color w:val="auto"/>
              </w:rPr>
              <w:t>□</w:t>
            </w:r>
          </w:p>
        </w:tc>
        <w:tc>
          <w:tcPr>
            <w:tcW w:w="1083" w:type="dxa"/>
            <w:vAlign w:val="center"/>
          </w:tcPr>
          <w:p w14:paraId="2641DDB3" w14:textId="508B0553" w:rsidR="00954614"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eastAsiaTheme="minorEastAsia"/>
                <w:b/>
                <w:bCs/>
              </w:rPr>
            </w:pPr>
            <w:r w:rsidRPr="5189B567">
              <w:rPr>
                <w:rFonts w:asciiTheme="minorHAnsi" w:eastAsiaTheme="minorEastAsia" w:hAnsiTheme="minorHAnsi" w:cstheme="minorBidi"/>
                <w:b/>
                <w:bCs/>
                <w:color w:val="auto"/>
              </w:rPr>
              <w:t>□</w:t>
            </w:r>
          </w:p>
        </w:tc>
        <w:tc>
          <w:tcPr>
            <w:tcW w:w="900" w:type="dxa"/>
            <w:vAlign w:val="center"/>
          </w:tcPr>
          <w:p w14:paraId="47E2D798" w14:textId="00582C87" w:rsidR="00954614"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eastAsiaTheme="minorEastAsia"/>
                <w:b/>
                <w:bCs/>
              </w:rPr>
            </w:pPr>
            <w:r w:rsidRPr="5189B567">
              <w:rPr>
                <w:rFonts w:asciiTheme="minorHAnsi" w:eastAsiaTheme="minorEastAsia" w:hAnsiTheme="minorHAnsi" w:cstheme="minorBidi"/>
                <w:b/>
                <w:bCs/>
                <w:color w:val="auto"/>
              </w:rPr>
              <w:t>□</w:t>
            </w:r>
          </w:p>
        </w:tc>
        <w:tc>
          <w:tcPr>
            <w:tcW w:w="1192" w:type="dxa"/>
            <w:vAlign w:val="center"/>
          </w:tcPr>
          <w:p w14:paraId="6475CB91" w14:textId="51B0F5AF" w:rsidR="00954614"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eastAsiaTheme="minorEastAsia"/>
                <w:b/>
                <w:bCs/>
              </w:rPr>
            </w:pPr>
            <w:r w:rsidRPr="5189B567">
              <w:rPr>
                <w:rFonts w:asciiTheme="minorHAnsi" w:eastAsiaTheme="minorEastAsia" w:hAnsiTheme="minorHAnsi" w:cstheme="minorBidi"/>
                <w:b/>
                <w:bCs/>
                <w:color w:val="auto"/>
              </w:rPr>
              <w:t>□</w:t>
            </w:r>
          </w:p>
        </w:tc>
      </w:tr>
    </w:tbl>
    <w:bookmarkEnd w:id="2"/>
    <w:p w14:paraId="2270A1B6" w14:textId="669FA98A" w:rsidR="009E7DE7" w:rsidRPr="0095790C" w:rsidRDefault="5189B567" w:rsidP="0074190C">
      <w:pPr>
        <w:pStyle w:val="ListParagraph"/>
        <w:numPr>
          <w:ilvl w:val="0"/>
          <w:numId w:val="7"/>
        </w:numPr>
        <w:jc w:val="both"/>
        <w:rPr>
          <w:b/>
          <w:i/>
          <w:u w:val="single"/>
        </w:rPr>
      </w:pPr>
      <w:r w:rsidRPr="0095790C">
        <w:rPr>
          <w:b/>
          <w:i/>
          <w:u w:val="single"/>
        </w:rPr>
        <w:t>ii. Scholar as a user (Likert scale):</w:t>
      </w:r>
    </w:p>
    <w:tbl>
      <w:tblPr>
        <w:tblStyle w:val="MediumList2-Accent1"/>
        <w:tblW w:w="9760" w:type="dxa"/>
        <w:jc w:val="center"/>
        <w:tblLayout w:type="fixed"/>
        <w:tblLook w:val="04A0" w:firstRow="1" w:lastRow="0" w:firstColumn="1" w:lastColumn="0" w:noHBand="0" w:noVBand="1"/>
      </w:tblPr>
      <w:tblGrid>
        <w:gridCol w:w="4479"/>
        <w:gridCol w:w="1095"/>
        <w:gridCol w:w="1041"/>
        <w:gridCol w:w="1053"/>
        <w:gridCol w:w="915"/>
        <w:gridCol w:w="1177"/>
      </w:tblGrid>
      <w:tr w:rsidR="009E7DE7" w:rsidRPr="009C6CF6" w14:paraId="256BF65D" w14:textId="77777777" w:rsidTr="0095790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100" w:firstRow="0" w:lastRow="0" w:firstColumn="1" w:lastColumn="0" w:oddVBand="0" w:evenVBand="0" w:oddHBand="0" w:evenHBand="0" w:firstRowFirstColumn="1" w:firstRowLastColumn="0" w:lastRowFirstColumn="0" w:lastRowLastColumn="0"/>
            <w:tcW w:w="4479" w:type="dxa"/>
            <w:noWrap/>
            <w:vAlign w:val="center"/>
          </w:tcPr>
          <w:p w14:paraId="02A34FBF" w14:textId="77777777" w:rsidR="009E7DE7" w:rsidRPr="009C6CF6" w:rsidRDefault="5189B567" w:rsidP="5189B567">
            <w:pPr>
              <w:spacing w:before="120"/>
              <w:jc w:val="center"/>
              <w:rPr>
                <w:rFonts w:asciiTheme="minorHAnsi" w:eastAsiaTheme="minorEastAsia" w:hAnsiTheme="minorHAnsi" w:cstheme="minorBidi"/>
                <w:b/>
                <w:bCs/>
                <w:color w:val="auto"/>
                <w:sz w:val="22"/>
                <w:szCs w:val="22"/>
                <w:lang w:val="el-GR"/>
              </w:rPr>
            </w:pPr>
            <w:r w:rsidRPr="5189B567">
              <w:rPr>
                <w:rFonts w:asciiTheme="minorHAnsi" w:eastAsiaTheme="minorEastAsia" w:hAnsiTheme="minorHAnsi" w:cstheme="minorBidi"/>
                <w:b/>
                <w:bCs/>
                <w:color w:val="auto"/>
                <w:sz w:val="22"/>
                <w:szCs w:val="22"/>
              </w:rPr>
              <w:t>Question</w:t>
            </w:r>
          </w:p>
        </w:tc>
        <w:tc>
          <w:tcPr>
            <w:tcW w:w="1095" w:type="dxa"/>
          </w:tcPr>
          <w:p w14:paraId="4E371513" w14:textId="77777777" w:rsidR="009E7DE7" w:rsidRPr="009C6CF6" w:rsidRDefault="5189B567" w:rsidP="5189B567">
            <w:pPr>
              <w:keepLines/>
              <w:spacing w:before="120"/>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sz w:val="22"/>
                <w:szCs w:val="22"/>
              </w:rPr>
            </w:pPr>
            <w:r w:rsidRPr="5189B567">
              <w:rPr>
                <w:rFonts w:asciiTheme="minorHAnsi" w:eastAsiaTheme="minorEastAsia" w:hAnsiTheme="minorHAnsi" w:cstheme="minorBidi"/>
                <w:b/>
                <w:bCs/>
                <w:color w:val="auto"/>
                <w:sz w:val="22"/>
                <w:szCs w:val="22"/>
              </w:rPr>
              <w:t>Strongly disagree</w:t>
            </w:r>
          </w:p>
        </w:tc>
        <w:tc>
          <w:tcPr>
            <w:tcW w:w="1041" w:type="dxa"/>
          </w:tcPr>
          <w:p w14:paraId="323046B5" w14:textId="77777777" w:rsidR="009E7DE7" w:rsidRPr="009C6CF6" w:rsidRDefault="5189B567" w:rsidP="5189B567">
            <w:pPr>
              <w:keepLines/>
              <w:spacing w:before="120"/>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sz w:val="22"/>
                <w:szCs w:val="22"/>
              </w:rPr>
            </w:pPr>
            <w:proofErr w:type="spellStart"/>
            <w:r w:rsidRPr="5189B567">
              <w:rPr>
                <w:rFonts w:asciiTheme="minorHAnsi" w:eastAsiaTheme="minorEastAsia" w:hAnsiTheme="minorHAnsi" w:cstheme="minorBidi"/>
                <w:b/>
                <w:bCs/>
                <w:color w:val="auto"/>
                <w:sz w:val="22"/>
                <w:szCs w:val="22"/>
                <w:lang w:val="el-GR"/>
              </w:rPr>
              <w:t>Disagree</w:t>
            </w:r>
            <w:proofErr w:type="spellEnd"/>
          </w:p>
        </w:tc>
        <w:tc>
          <w:tcPr>
            <w:tcW w:w="1053" w:type="dxa"/>
          </w:tcPr>
          <w:p w14:paraId="01155F35" w14:textId="77777777" w:rsidR="009E7DE7" w:rsidRPr="009C6CF6" w:rsidRDefault="5189B567" w:rsidP="5189B567">
            <w:pPr>
              <w:keepLines/>
              <w:spacing w:before="120"/>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sz w:val="22"/>
                <w:szCs w:val="22"/>
              </w:rPr>
            </w:pPr>
            <w:proofErr w:type="spellStart"/>
            <w:r w:rsidRPr="5189B567">
              <w:rPr>
                <w:rFonts w:asciiTheme="minorHAnsi" w:eastAsiaTheme="minorEastAsia" w:hAnsiTheme="minorHAnsi" w:cstheme="minorBidi"/>
                <w:b/>
                <w:bCs/>
                <w:color w:val="auto"/>
                <w:sz w:val="22"/>
                <w:szCs w:val="22"/>
                <w:lang w:val="el-GR"/>
              </w:rPr>
              <w:t>Ne</w:t>
            </w:r>
            <w:r w:rsidRPr="5189B567">
              <w:rPr>
                <w:rFonts w:asciiTheme="minorHAnsi" w:eastAsiaTheme="minorEastAsia" w:hAnsiTheme="minorHAnsi" w:cstheme="minorBidi"/>
                <w:b/>
                <w:bCs/>
                <w:color w:val="auto"/>
                <w:sz w:val="22"/>
                <w:szCs w:val="22"/>
              </w:rPr>
              <w:t>utral</w:t>
            </w:r>
            <w:proofErr w:type="spellEnd"/>
          </w:p>
        </w:tc>
        <w:tc>
          <w:tcPr>
            <w:tcW w:w="915" w:type="dxa"/>
          </w:tcPr>
          <w:p w14:paraId="2BF21260" w14:textId="77777777" w:rsidR="009E7DE7" w:rsidRPr="009C6CF6" w:rsidRDefault="5189B567" w:rsidP="5189B567">
            <w:pPr>
              <w:keepLines/>
              <w:spacing w:before="120"/>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sz w:val="22"/>
                <w:szCs w:val="22"/>
              </w:rPr>
            </w:pPr>
            <w:proofErr w:type="spellStart"/>
            <w:r w:rsidRPr="5189B567">
              <w:rPr>
                <w:rFonts w:asciiTheme="minorHAnsi" w:eastAsiaTheme="minorEastAsia" w:hAnsiTheme="minorHAnsi" w:cstheme="minorBidi"/>
                <w:b/>
                <w:bCs/>
                <w:color w:val="auto"/>
                <w:sz w:val="22"/>
                <w:szCs w:val="22"/>
                <w:lang w:val="el-GR"/>
              </w:rPr>
              <w:t>Agree</w:t>
            </w:r>
            <w:proofErr w:type="spellEnd"/>
          </w:p>
        </w:tc>
        <w:tc>
          <w:tcPr>
            <w:tcW w:w="1177" w:type="dxa"/>
          </w:tcPr>
          <w:p w14:paraId="00B7C778" w14:textId="77777777" w:rsidR="009E7DE7" w:rsidRPr="009C6CF6" w:rsidRDefault="5189B567" w:rsidP="5189B567">
            <w:pPr>
              <w:keepLines/>
              <w:spacing w:before="120"/>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sz w:val="22"/>
                <w:szCs w:val="22"/>
              </w:rPr>
            </w:pPr>
            <w:proofErr w:type="spellStart"/>
            <w:r w:rsidRPr="5189B567">
              <w:rPr>
                <w:rFonts w:asciiTheme="minorHAnsi" w:eastAsiaTheme="minorEastAsia" w:hAnsiTheme="minorHAnsi" w:cstheme="minorBidi"/>
                <w:b/>
                <w:bCs/>
                <w:color w:val="auto"/>
                <w:sz w:val="22"/>
                <w:szCs w:val="22"/>
                <w:lang w:val="el-GR"/>
              </w:rPr>
              <w:t>Strongly</w:t>
            </w:r>
            <w:proofErr w:type="spellEnd"/>
            <w:r w:rsidRPr="5189B567">
              <w:rPr>
                <w:rFonts w:asciiTheme="minorHAnsi" w:eastAsiaTheme="minorEastAsia" w:hAnsiTheme="minorHAnsi" w:cstheme="minorBidi"/>
                <w:b/>
                <w:bCs/>
                <w:color w:val="auto"/>
                <w:sz w:val="22"/>
                <w:szCs w:val="22"/>
                <w:lang w:val="el-GR"/>
              </w:rPr>
              <w:t xml:space="preserve"> </w:t>
            </w:r>
            <w:proofErr w:type="spellStart"/>
            <w:r w:rsidRPr="5189B567">
              <w:rPr>
                <w:rFonts w:asciiTheme="minorHAnsi" w:eastAsiaTheme="minorEastAsia" w:hAnsiTheme="minorHAnsi" w:cstheme="minorBidi"/>
                <w:b/>
                <w:bCs/>
                <w:color w:val="auto"/>
                <w:sz w:val="22"/>
                <w:szCs w:val="22"/>
                <w:lang w:val="el-GR"/>
              </w:rPr>
              <w:t>agree</w:t>
            </w:r>
            <w:proofErr w:type="spellEnd"/>
          </w:p>
        </w:tc>
      </w:tr>
      <w:tr w:rsidR="009E7DE7" w:rsidRPr="009C6CF6" w14:paraId="38C1BCB5" w14:textId="77777777" w:rsidTr="0095790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479" w:type="dxa"/>
            <w:noWrap/>
            <w:vAlign w:val="center"/>
          </w:tcPr>
          <w:p w14:paraId="0A0BC0ED" w14:textId="7FA14804" w:rsidR="009E7DE7" w:rsidRPr="00140AFA" w:rsidRDefault="5189B567" w:rsidP="5189B567">
            <w:pPr>
              <w:spacing w:before="120"/>
              <w:rPr>
                <w:b/>
                <w:bCs/>
              </w:rPr>
            </w:pPr>
            <w:r w:rsidRPr="5189B567">
              <w:rPr>
                <w:b/>
                <w:bCs/>
              </w:rPr>
              <w:t xml:space="preserve">Q1: I enjoy more reading about mechanical systems than learning through interaction. </w:t>
            </w:r>
          </w:p>
        </w:tc>
        <w:tc>
          <w:tcPr>
            <w:tcW w:w="1095" w:type="dxa"/>
            <w:vAlign w:val="center"/>
          </w:tcPr>
          <w:p w14:paraId="7FF4E80F" w14:textId="77777777" w:rsidR="009E7DE7"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041" w:type="dxa"/>
            <w:vAlign w:val="center"/>
          </w:tcPr>
          <w:p w14:paraId="71778ED8" w14:textId="77777777" w:rsidR="009E7DE7"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053" w:type="dxa"/>
            <w:vAlign w:val="center"/>
          </w:tcPr>
          <w:p w14:paraId="12AFD701" w14:textId="77777777" w:rsidR="009E7DE7"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915" w:type="dxa"/>
            <w:vAlign w:val="center"/>
          </w:tcPr>
          <w:p w14:paraId="7ED7EF71" w14:textId="77777777" w:rsidR="009E7DE7"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177" w:type="dxa"/>
            <w:vAlign w:val="center"/>
          </w:tcPr>
          <w:p w14:paraId="3D09B717" w14:textId="77777777" w:rsidR="009E7DE7"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r>
      <w:tr w:rsidR="009E7DE7" w:rsidRPr="009C6CF6" w14:paraId="635F1883" w14:textId="77777777" w:rsidTr="0095790C">
        <w:trPr>
          <w:trHeight w:val="20"/>
          <w:jc w:val="center"/>
        </w:trPr>
        <w:tc>
          <w:tcPr>
            <w:cnfStyle w:val="001000000000" w:firstRow="0" w:lastRow="0" w:firstColumn="1" w:lastColumn="0" w:oddVBand="0" w:evenVBand="0" w:oddHBand="0" w:evenHBand="0" w:firstRowFirstColumn="0" w:firstRowLastColumn="0" w:lastRowFirstColumn="0" w:lastRowLastColumn="0"/>
            <w:tcW w:w="4479" w:type="dxa"/>
            <w:noWrap/>
            <w:vAlign w:val="center"/>
          </w:tcPr>
          <w:p w14:paraId="7B712CF0" w14:textId="62D36504" w:rsidR="009E7DE7" w:rsidRPr="00140AFA" w:rsidRDefault="5189B567" w:rsidP="5189B567">
            <w:pPr>
              <w:spacing w:before="120"/>
              <w:rPr>
                <w:b/>
                <w:bCs/>
              </w:rPr>
            </w:pPr>
            <w:r w:rsidRPr="5189B567">
              <w:rPr>
                <w:b/>
                <w:bCs/>
              </w:rPr>
              <w:t>Q2: Having a visual of a mechanical system helps me learn faster its components.</w:t>
            </w:r>
          </w:p>
        </w:tc>
        <w:tc>
          <w:tcPr>
            <w:tcW w:w="1095" w:type="dxa"/>
            <w:vAlign w:val="center"/>
          </w:tcPr>
          <w:p w14:paraId="3FD5F470" w14:textId="77777777" w:rsidR="009E7DE7" w:rsidRPr="009C6CF6"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041" w:type="dxa"/>
            <w:vAlign w:val="center"/>
          </w:tcPr>
          <w:p w14:paraId="0E0F5345" w14:textId="77777777" w:rsidR="009E7DE7" w:rsidRPr="009C6CF6"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053" w:type="dxa"/>
            <w:vAlign w:val="center"/>
          </w:tcPr>
          <w:p w14:paraId="7CFA24BA" w14:textId="77777777" w:rsidR="009E7DE7" w:rsidRPr="009C6CF6"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915" w:type="dxa"/>
            <w:vAlign w:val="center"/>
          </w:tcPr>
          <w:p w14:paraId="235FE949" w14:textId="77777777" w:rsidR="009E7DE7" w:rsidRPr="009C6CF6"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177" w:type="dxa"/>
            <w:vAlign w:val="center"/>
          </w:tcPr>
          <w:p w14:paraId="318556C9" w14:textId="77777777" w:rsidR="009E7DE7" w:rsidRPr="009C6CF6"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r>
      <w:tr w:rsidR="009E7DE7" w:rsidRPr="009C6CF6" w14:paraId="3E76998F" w14:textId="77777777" w:rsidTr="0095790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479" w:type="dxa"/>
            <w:noWrap/>
            <w:vAlign w:val="center"/>
          </w:tcPr>
          <w:p w14:paraId="523C3BF8" w14:textId="1F04102A" w:rsidR="009E7DE7" w:rsidRPr="00140AFA" w:rsidRDefault="5189B567" w:rsidP="5189B567">
            <w:pPr>
              <w:spacing w:before="120"/>
              <w:rPr>
                <w:b/>
                <w:bCs/>
              </w:rPr>
            </w:pPr>
            <w:r w:rsidRPr="5189B567">
              <w:rPr>
                <w:b/>
                <w:bCs/>
              </w:rPr>
              <w:t>Q3: When I study a mechanical system, I do not know if I have learned all its different parts.</w:t>
            </w:r>
          </w:p>
        </w:tc>
        <w:tc>
          <w:tcPr>
            <w:tcW w:w="1095" w:type="dxa"/>
            <w:vAlign w:val="center"/>
          </w:tcPr>
          <w:p w14:paraId="6BD585E3" w14:textId="77777777" w:rsidR="009E7DE7"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041" w:type="dxa"/>
            <w:vAlign w:val="center"/>
          </w:tcPr>
          <w:p w14:paraId="797E4BC6" w14:textId="77777777" w:rsidR="009E7DE7"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053" w:type="dxa"/>
            <w:vAlign w:val="center"/>
          </w:tcPr>
          <w:p w14:paraId="7D2DE3EF" w14:textId="77777777" w:rsidR="009E7DE7"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915" w:type="dxa"/>
            <w:vAlign w:val="center"/>
          </w:tcPr>
          <w:p w14:paraId="648E5583" w14:textId="77777777" w:rsidR="009E7DE7"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177" w:type="dxa"/>
            <w:vAlign w:val="center"/>
          </w:tcPr>
          <w:p w14:paraId="43736F03" w14:textId="77777777" w:rsidR="009E7DE7"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r>
      <w:tr w:rsidR="009E7DE7" w:rsidRPr="009C6CF6" w14:paraId="3DD43356" w14:textId="77777777" w:rsidTr="0095790C">
        <w:trPr>
          <w:trHeight w:val="20"/>
          <w:jc w:val="center"/>
        </w:trPr>
        <w:tc>
          <w:tcPr>
            <w:cnfStyle w:val="001000000000" w:firstRow="0" w:lastRow="0" w:firstColumn="1" w:lastColumn="0" w:oddVBand="0" w:evenVBand="0" w:oddHBand="0" w:evenHBand="0" w:firstRowFirstColumn="0" w:firstRowLastColumn="0" w:lastRowFirstColumn="0" w:lastRowLastColumn="0"/>
            <w:tcW w:w="4479" w:type="dxa"/>
            <w:noWrap/>
            <w:vAlign w:val="center"/>
          </w:tcPr>
          <w:p w14:paraId="66EDEA20" w14:textId="5FC1C499" w:rsidR="009E7DE7" w:rsidRPr="00140AFA" w:rsidRDefault="5189B567" w:rsidP="5189B567">
            <w:pPr>
              <w:spacing w:before="120"/>
              <w:rPr>
                <w:b/>
                <w:bCs/>
              </w:rPr>
            </w:pPr>
            <w:r w:rsidRPr="5189B567">
              <w:rPr>
                <w:b/>
                <w:bCs/>
              </w:rPr>
              <w:t>Q4: Taking a test by myself about a mechanical system, could be help tell if I had learned it.</w:t>
            </w:r>
          </w:p>
        </w:tc>
        <w:tc>
          <w:tcPr>
            <w:tcW w:w="1095" w:type="dxa"/>
            <w:vAlign w:val="center"/>
          </w:tcPr>
          <w:p w14:paraId="503BAC09" w14:textId="77777777" w:rsidR="009E7DE7" w:rsidRPr="009C6CF6"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041" w:type="dxa"/>
            <w:vAlign w:val="center"/>
          </w:tcPr>
          <w:p w14:paraId="1C43AA04" w14:textId="77777777" w:rsidR="009E7DE7" w:rsidRPr="009C6CF6"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053" w:type="dxa"/>
            <w:vAlign w:val="center"/>
          </w:tcPr>
          <w:p w14:paraId="6ADE1FA3" w14:textId="77777777" w:rsidR="009E7DE7" w:rsidRPr="009C6CF6"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915" w:type="dxa"/>
            <w:vAlign w:val="center"/>
          </w:tcPr>
          <w:p w14:paraId="6670954B" w14:textId="77777777" w:rsidR="009E7DE7" w:rsidRPr="009C6CF6"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177" w:type="dxa"/>
            <w:vAlign w:val="center"/>
          </w:tcPr>
          <w:p w14:paraId="081C3970" w14:textId="77777777" w:rsidR="009E7DE7" w:rsidRPr="009C6CF6"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r>
      <w:tr w:rsidR="009E7DE7" w:rsidRPr="009C6CF6" w14:paraId="374AC29F" w14:textId="77777777" w:rsidTr="0095790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479" w:type="dxa"/>
            <w:noWrap/>
            <w:vAlign w:val="center"/>
          </w:tcPr>
          <w:p w14:paraId="10C2462F" w14:textId="1AB856E0" w:rsidR="009E7DE7" w:rsidRPr="00140AFA" w:rsidRDefault="5189B567" w:rsidP="5189B567">
            <w:pPr>
              <w:spacing w:before="120"/>
              <w:rPr>
                <w:b/>
                <w:bCs/>
              </w:rPr>
            </w:pPr>
            <w:r w:rsidRPr="5189B567">
              <w:rPr>
                <w:b/>
                <w:bCs/>
              </w:rPr>
              <w:t xml:space="preserve">Q5: I prefer browsing online through a smartphone than a personal computer. </w:t>
            </w:r>
          </w:p>
        </w:tc>
        <w:tc>
          <w:tcPr>
            <w:tcW w:w="1095" w:type="dxa"/>
            <w:vAlign w:val="center"/>
          </w:tcPr>
          <w:p w14:paraId="080B27AF" w14:textId="77777777" w:rsidR="009E7DE7"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041" w:type="dxa"/>
            <w:vAlign w:val="center"/>
          </w:tcPr>
          <w:p w14:paraId="2EFE174D" w14:textId="77777777" w:rsidR="009E7DE7"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053" w:type="dxa"/>
            <w:vAlign w:val="center"/>
          </w:tcPr>
          <w:p w14:paraId="64D0BDB0" w14:textId="77777777" w:rsidR="009E7DE7"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915" w:type="dxa"/>
            <w:vAlign w:val="center"/>
          </w:tcPr>
          <w:p w14:paraId="3709E52D" w14:textId="77777777" w:rsidR="009E7DE7"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c>
          <w:tcPr>
            <w:tcW w:w="1177" w:type="dxa"/>
            <w:vAlign w:val="center"/>
          </w:tcPr>
          <w:p w14:paraId="11A9B9D4" w14:textId="77777777" w:rsidR="009E7DE7" w:rsidRPr="009C6CF6"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color w:val="auto"/>
              </w:rPr>
            </w:pPr>
            <w:r w:rsidRPr="5189B567">
              <w:rPr>
                <w:rFonts w:asciiTheme="minorHAnsi" w:eastAsiaTheme="minorEastAsia" w:hAnsiTheme="minorHAnsi" w:cstheme="minorBidi"/>
                <w:b/>
                <w:bCs/>
                <w:color w:val="auto"/>
              </w:rPr>
              <w:t>□</w:t>
            </w:r>
          </w:p>
        </w:tc>
      </w:tr>
      <w:tr w:rsidR="009E7DE7" w:rsidRPr="009C6CF6" w14:paraId="0ADEC70F" w14:textId="77777777" w:rsidTr="0095790C">
        <w:trPr>
          <w:trHeight w:val="20"/>
          <w:jc w:val="center"/>
        </w:trPr>
        <w:tc>
          <w:tcPr>
            <w:cnfStyle w:val="001000000000" w:firstRow="0" w:lastRow="0" w:firstColumn="1" w:lastColumn="0" w:oddVBand="0" w:evenVBand="0" w:oddHBand="0" w:evenHBand="0" w:firstRowFirstColumn="0" w:firstRowLastColumn="0" w:lastRowFirstColumn="0" w:lastRowLastColumn="0"/>
            <w:tcW w:w="4479" w:type="dxa"/>
            <w:noWrap/>
            <w:vAlign w:val="center"/>
          </w:tcPr>
          <w:p w14:paraId="4A1927FA" w14:textId="7F6F3EC6" w:rsidR="009E7DE7" w:rsidRPr="00140AFA" w:rsidRDefault="5189B567" w:rsidP="5189B567">
            <w:pPr>
              <w:spacing w:before="120"/>
              <w:rPr>
                <w:b/>
                <w:bCs/>
              </w:rPr>
            </w:pPr>
            <w:r w:rsidRPr="5189B567">
              <w:rPr>
                <w:b/>
                <w:bCs/>
              </w:rPr>
              <w:t xml:space="preserve">Q6: Sometimes I do not understand the functionality of the different components of a mechanical system because I find it too complicated. </w:t>
            </w:r>
          </w:p>
        </w:tc>
        <w:tc>
          <w:tcPr>
            <w:tcW w:w="1095" w:type="dxa"/>
            <w:vAlign w:val="center"/>
          </w:tcPr>
          <w:p w14:paraId="421F6FF9" w14:textId="77777777" w:rsidR="009E7DE7"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eastAsiaTheme="minorEastAsia"/>
                <w:b/>
                <w:bCs/>
              </w:rPr>
            </w:pPr>
            <w:r w:rsidRPr="5189B567">
              <w:rPr>
                <w:rFonts w:asciiTheme="minorHAnsi" w:eastAsiaTheme="minorEastAsia" w:hAnsiTheme="minorHAnsi" w:cstheme="minorBidi"/>
                <w:b/>
                <w:bCs/>
                <w:color w:val="auto"/>
              </w:rPr>
              <w:t>□</w:t>
            </w:r>
          </w:p>
        </w:tc>
        <w:tc>
          <w:tcPr>
            <w:tcW w:w="1041" w:type="dxa"/>
            <w:vAlign w:val="center"/>
          </w:tcPr>
          <w:p w14:paraId="4B17683E" w14:textId="77777777" w:rsidR="009E7DE7"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eastAsiaTheme="minorEastAsia"/>
                <w:b/>
                <w:bCs/>
              </w:rPr>
            </w:pPr>
            <w:r w:rsidRPr="5189B567">
              <w:rPr>
                <w:rFonts w:asciiTheme="minorHAnsi" w:eastAsiaTheme="minorEastAsia" w:hAnsiTheme="minorHAnsi" w:cstheme="minorBidi"/>
                <w:b/>
                <w:bCs/>
                <w:color w:val="auto"/>
              </w:rPr>
              <w:t>□</w:t>
            </w:r>
          </w:p>
        </w:tc>
        <w:tc>
          <w:tcPr>
            <w:tcW w:w="1053" w:type="dxa"/>
            <w:vAlign w:val="center"/>
          </w:tcPr>
          <w:p w14:paraId="5C06E29F" w14:textId="77777777" w:rsidR="009E7DE7"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eastAsiaTheme="minorEastAsia"/>
                <w:b/>
                <w:bCs/>
              </w:rPr>
            </w:pPr>
            <w:r w:rsidRPr="5189B567">
              <w:rPr>
                <w:rFonts w:asciiTheme="minorHAnsi" w:eastAsiaTheme="minorEastAsia" w:hAnsiTheme="minorHAnsi" w:cstheme="minorBidi"/>
                <w:b/>
                <w:bCs/>
                <w:color w:val="auto"/>
              </w:rPr>
              <w:t>□</w:t>
            </w:r>
          </w:p>
        </w:tc>
        <w:tc>
          <w:tcPr>
            <w:tcW w:w="915" w:type="dxa"/>
            <w:vAlign w:val="center"/>
          </w:tcPr>
          <w:p w14:paraId="0F30CE46" w14:textId="77777777" w:rsidR="009E7DE7"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eastAsiaTheme="minorEastAsia"/>
                <w:b/>
                <w:bCs/>
              </w:rPr>
            </w:pPr>
            <w:r w:rsidRPr="5189B567">
              <w:rPr>
                <w:rFonts w:asciiTheme="minorHAnsi" w:eastAsiaTheme="minorEastAsia" w:hAnsiTheme="minorHAnsi" w:cstheme="minorBidi"/>
                <w:b/>
                <w:bCs/>
                <w:color w:val="auto"/>
              </w:rPr>
              <w:t>□</w:t>
            </w:r>
          </w:p>
        </w:tc>
        <w:tc>
          <w:tcPr>
            <w:tcW w:w="1177" w:type="dxa"/>
            <w:vAlign w:val="center"/>
          </w:tcPr>
          <w:p w14:paraId="5E66051B" w14:textId="77777777" w:rsidR="009E7DE7" w:rsidRDefault="5189B567" w:rsidP="5189B567">
            <w:pPr>
              <w:spacing w:before="120"/>
              <w:jc w:val="center"/>
              <w:cnfStyle w:val="000000000000" w:firstRow="0" w:lastRow="0" w:firstColumn="0" w:lastColumn="0" w:oddVBand="0" w:evenVBand="0" w:oddHBand="0" w:evenHBand="0" w:firstRowFirstColumn="0" w:firstRowLastColumn="0" w:lastRowFirstColumn="0" w:lastRowLastColumn="0"/>
              <w:rPr>
                <w:rFonts w:eastAsiaTheme="minorEastAsia"/>
                <w:b/>
                <w:bCs/>
              </w:rPr>
            </w:pPr>
            <w:r w:rsidRPr="5189B567">
              <w:rPr>
                <w:rFonts w:asciiTheme="minorHAnsi" w:eastAsiaTheme="minorEastAsia" w:hAnsiTheme="minorHAnsi" w:cstheme="minorBidi"/>
                <w:b/>
                <w:bCs/>
                <w:color w:val="auto"/>
              </w:rPr>
              <w:t>□</w:t>
            </w:r>
          </w:p>
        </w:tc>
      </w:tr>
      <w:tr w:rsidR="009E7DE7" w:rsidRPr="009C6CF6" w14:paraId="17FE310E" w14:textId="77777777" w:rsidTr="0095790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479" w:type="dxa"/>
            <w:noWrap/>
            <w:vAlign w:val="center"/>
          </w:tcPr>
          <w:p w14:paraId="1F8753A8" w14:textId="2FEAA886" w:rsidR="009E7DE7" w:rsidRPr="00140AFA" w:rsidRDefault="5189B567" w:rsidP="5189B567">
            <w:pPr>
              <w:spacing w:before="120"/>
              <w:rPr>
                <w:b/>
                <w:bCs/>
              </w:rPr>
            </w:pPr>
            <w:r w:rsidRPr="5189B567">
              <w:rPr>
                <w:b/>
                <w:bCs/>
              </w:rPr>
              <w:t xml:space="preserve">Q7: Having someone to paraphrase a description of the different components of a mechanical system with simpler words, helps me understand their functionality. </w:t>
            </w:r>
          </w:p>
        </w:tc>
        <w:tc>
          <w:tcPr>
            <w:tcW w:w="1095" w:type="dxa"/>
            <w:vAlign w:val="center"/>
          </w:tcPr>
          <w:p w14:paraId="25A11944" w14:textId="77777777" w:rsidR="009E7DE7"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eastAsiaTheme="minorEastAsia"/>
                <w:b/>
                <w:bCs/>
              </w:rPr>
            </w:pPr>
            <w:r w:rsidRPr="5189B567">
              <w:rPr>
                <w:rFonts w:asciiTheme="minorHAnsi" w:eastAsiaTheme="minorEastAsia" w:hAnsiTheme="minorHAnsi" w:cstheme="minorBidi"/>
                <w:b/>
                <w:bCs/>
                <w:color w:val="auto"/>
              </w:rPr>
              <w:t>□</w:t>
            </w:r>
          </w:p>
        </w:tc>
        <w:tc>
          <w:tcPr>
            <w:tcW w:w="1041" w:type="dxa"/>
            <w:vAlign w:val="center"/>
          </w:tcPr>
          <w:p w14:paraId="30531940" w14:textId="77777777" w:rsidR="009E7DE7"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eastAsiaTheme="minorEastAsia"/>
                <w:b/>
                <w:bCs/>
              </w:rPr>
            </w:pPr>
            <w:r w:rsidRPr="5189B567">
              <w:rPr>
                <w:rFonts w:asciiTheme="minorHAnsi" w:eastAsiaTheme="minorEastAsia" w:hAnsiTheme="minorHAnsi" w:cstheme="minorBidi"/>
                <w:b/>
                <w:bCs/>
                <w:color w:val="auto"/>
              </w:rPr>
              <w:t>□</w:t>
            </w:r>
          </w:p>
        </w:tc>
        <w:tc>
          <w:tcPr>
            <w:tcW w:w="1053" w:type="dxa"/>
            <w:vAlign w:val="center"/>
          </w:tcPr>
          <w:p w14:paraId="7EFC7407" w14:textId="77777777" w:rsidR="009E7DE7"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eastAsiaTheme="minorEastAsia"/>
                <w:b/>
                <w:bCs/>
              </w:rPr>
            </w:pPr>
            <w:r w:rsidRPr="5189B567">
              <w:rPr>
                <w:rFonts w:asciiTheme="minorHAnsi" w:eastAsiaTheme="minorEastAsia" w:hAnsiTheme="minorHAnsi" w:cstheme="minorBidi"/>
                <w:b/>
                <w:bCs/>
                <w:color w:val="auto"/>
              </w:rPr>
              <w:t>□</w:t>
            </w:r>
          </w:p>
        </w:tc>
        <w:tc>
          <w:tcPr>
            <w:tcW w:w="915" w:type="dxa"/>
            <w:vAlign w:val="center"/>
          </w:tcPr>
          <w:p w14:paraId="35FC3132" w14:textId="77777777" w:rsidR="009E7DE7"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eastAsiaTheme="minorEastAsia"/>
                <w:b/>
                <w:bCs/>
              </w:rPr>
            </w:pPr>
            <w:r w:rsidRPr="5189B567">
              <w:rPr>
                <w:rFonts w:asciiTheme="minorHAnsi" w:eastAsiaTheme="minorEastAsia" w:hAnsiTheme="minorHAnsi" w:cstheme="minorBidi"/>
                <w:b/>
                <w:bCs/>
                <w:color w:val="auto"/>
              </w:rPr>
              <w:t>□</w:t>
            </w:r>
          </w:p>
        </w:tc>
        <w:tc>
          <w:tcPr>
            <w:tcW w:w="1177" w:type="dxa"/>
            <w:vAlign w:val="center"/>
          </w:tcPr>
          <w:p w14:paraId="26F8205C" w14:textId="77777777" w:rsidR="009E7DE7" w:rsidRDefault="5189B567" w:rsidP="5189B567">
            <w:pPr>
              <w:spacing w:before="120"/>
              <w:jc w:val="center"/>
              <w:cnfStyle w:val="000000100000" w:firstRow="0" w:lastRow="0" w:firstColumn="0" w:lastColumn="0" w:oddVBand="0" w:evenVBand="0" w:oddHBand="1" w:evenHBand="0" w:firstRowFirstColumn="0" w:firstRowLastColumn="0" w:lastRowFirstColumn="0" w:lastRowLastColumn="0"/>
              <w:rPr>
                <w:rFonts w:eastAsiaTheme="minorEastAsia"/>
                <w:b/>
                <w:bCs/>
              </w:rPr>
            </w:pPr>
            <w:r w:rsidRPr="5189B567">
              <w:rPr>
                <w:rFonts w:asciiTheme="minorHAnsi" w:eastAsiaTheme="minorEastAsia" w:hAnsiTheme="minorHAnsi" w:cstheme="minorBidi"/>
                <w:b/>
                <w:bCs/>
                <w:color w:val="auto"/>
              </w:rPr>
              <w:t>□</w:t>
            </w:r>
          </w:p>
        </w:tc>
      </w:tr>
    </w:tbl>
    <w:p w14:paraId="5ECEEE89" w14:textId="49E60BF2" w:rsidR="002C2E85" w:rsidRDefault="005631D5">
      <w:r>
        <w:lastRenderedPageBreak/>
        <w:t>The</w:t>
      </w:r>
      <w:r w:rsidR="00585DB5">
        <w:t xml:space="preserve"> </w:t>
      </w:r>
      <w:r w:rsidR="00585DB5" w:rsidRPr="00585DB5">
        <w:t>Survey questionnaire</w:t>
      </w:r>
      <w:r w:rsidR="00585DB5">
        <w:t xml:space="preserve"> </w:t>
      </w:r>
      <w:r w:rsidR="00AC6C70">
        <w:t>were</w:t>
      </w:r>
      <w:r w:rsidR="009E24D2">
        <w:t xml:space="preserve"> </w:t>
      </w:r>
      <w:r w:rsidR="009E24D2" w:rsidRPr="009E24D2">
        <w:t xml:space="preserve">addressed to two </w:t>
      </w:r>
      <w:r w:rsidR="00021C4E">
        <w:t xml:space="preserve">main </w:t>
      </w:r>
      <w:r w:rsidR="009E24D2" w:rsidRPr="009E24D2">
        <w:t>groups</w:t>
      </w:r>
      <w:r w:rsidR="00021C4E">
        <w:t xml:space="preserve">, </w:t>
      </w:r>
      <w:r w:rsidR="00000370">
        <w:t>automotive engineering e</w:t>
      </w:r>
      <w:r w:rsidR="00021C4E">
        <w:t>ducat</w:t>
      </w:r>
      <w:r w:rsidR="00000370">
        <w:t xml:space="preserve">ors and </w:t>
      </w:r>
      <w:r w:rsidR="004606C1">
        <w:t xml:space="preserve">their </w:t>
      </w:r>
      <w:r w:rsidR="00000370">
        <w:t>students</w:t>
      </w:r>
      <w:r w:rsidR="004606C1">
        <w:t xml:space="preserve"> at </w:t>
      </w:r>
      <w:r w:rsidR="00B72F64">
        <w:t xml:space="preserve">a </w:t>
      </w:r>
      <w:r w:rsidR="004D48EF">
        <w:t>Cypr</w:t>
      </w:r>
      <w:r w:rsidR="004606C1">
        <w:t>iot</w:t>
      </w:r>
      <w:r w:rsidR="004D48EF">
        <w:t xml:space="preserve"> technical school </w:t>
      </w:r>
      <w:r w:rsidR="00B72F64">
        <w:t>in Nicosia</w:t>
      </w:r>
      <w:r w:rsidR="00E02FF0">
        <w:t xml:space="preserve"> with</w:t>
      </w:r>
      <w:r w:rsidR="00312F61">
        <w:t xml:space="preserve"> the following</w:t>
      </w:r>
      <w:r w:rsidR="00E02FF0">
        <w:t xml:space="preserve"> results</w:t>
      </w:r>
      <w:r w:rsidR="00312F61">
        <w:t>:</w:t>
      </w:r>
    </w:p>
    <w:tbl>
      <w:tblPr>
        <w:tblW w:w="0" w:type="auto"/>
        <w:tblLayout w:type="fixed"/>
        <w:tblLook w:val="04A0" w:firstRow="1" w:lastRow="0" w:firstColumn="1" w:lastColumn="0" w:noHBand="0" w:noVBand="1"/>
      </w:tblPr>
      <w:tblGrid>
        <w:gridCol w:w="3964"/>
        <w:gridCol w:w="1010"/>
        <w:gridCol w:w="1010"/>
        <w:gridCol w:w="1012"/>
        <w:gridCol w:w="1010"/>
        <w:gridCol w:w="1012"/>
      </w:tblGrid>
      <w:tr w:rsidR="00CF01A4" w:rsidRPr="00704355" w14:paraId="68C143FF" w14:textId="77777777" w:rsidTr="00211E07">
        <w:trPr>
          <w:trHeight w:val="20"/>
        </w:trPr>
        <w:tc>
          <w:tcPr>
            <w:tcW w:w="9018" w:type="dxa"/>
            <w:gridSpan w:val="6"/>
            <w:tcBorders>
              <w:bottom w:val="single" w:sz="8" w:space="0" w:color="auto"/>
            </w:tcBorders>
            <w:shd w:val="clear" w:color="auto" w:fill="auto"/>
            <w:noWrap/>
            <w:vAlign w:val="bottom"/>
            <w:hideMark/>
          </w:tcPr>
          <w:p w14:paraId="4CF1867D" w14:textId="77777777" w:rsidR="00704355" w:rsidRPr="00704355" w:rsidRDefault="00704355" w:rsidP="00704355">
            <w:pPr>
              <w:spacing w:after="0" w:line="240" w:lineRule="auto"/>
              <w:jc w:val="center"/>
              <w:rPr>
                <w:rFonts w:ascii="Calibri" w:eastAsia="Times New Roman" w:hAnsi="Calibri" w:cs="Calibri"/>
                <w:color w:val="000000"/>
              </w:rPr>
            </w:pPr>
            <w:r w:rsidRPr="00704355">
              <w:rPr>
                <w:rFonts w:ascii="Calibri" w:eastAsia="Times New Roman" w:hAnsi="Calibri" w:cs="Calibri"/>
                <w:color w:val="000000"/>
              </w:rPr>
              <w:t>Teacher's Questionnaire</w:t>
            </w:r>
          </w:p>
        </w:tc>
      </w:tr>
      <w:tr w:rsidR="00AE2C4F" w:rsidRPr="00704355" w14:paraId="59073D2F" w14:textId="77777777" w:rsidTr="00211E07">
        <w:trPr>
          <w:trHeight w:val="20"/>
        </w:trPr>
        <w:tc>
          <w:tcPr>
            <w:tcW w:w="3964" w:type="dxa"/>
            <w:tcBorders>
              <w:top w:val="single" w:sz="8" w:space="0" w:color="auto"/>
              <w:left w:val="single" w:sz="8" w:space="0" w:color="auto"/>
            </w:tcBorders>
            <w:shd w:val="clear" w:color="000000" w:fill="FFFFFF"/>
            <w:noWrap/>
            <w:vAlign w:val="center"/>
            <w:hideMark/>
          </w:tcPr>
          <w:p w14:paraId="595A7EA1"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heme="minorEastAsia" w:hAnsi="Calibri" w:cs="Calibri"/>
                <w:b/>
                <w:bCs/>
                <w:color w:val="000000"/>
              </w:rPr>
              <w:t>Question</w:t>
            </w:r>
          </w:p>
        </w:tc>
        <w:tc>
          <w:tcPr>
            <w:tcW w:w="1010" w:type="dxa"/>
            <w:tcBorders>
              <w:top w:val="single" w:sz="8" w:space="0" w:color="auto"/>
            </w:tcBorders>
            <w:shd w:val="clear" w:color="000000" w:fill="FFFFFF"/>
            <w:vAlign w:val="center"/>
            <w:hideMark/>
          </w:tcPr>
          <w:p w14:paraId="7FB8BD07"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Strongly disagree</w:t>
            </w:r>
          </w:p>
        </w:tc>
        <w:tc>
          <w:tcPr>
            <w:tcW w:w="1010" w:type="dxa"/>
            <w:tcBorders>
              <w:top w:val="single" w:sz="8" w:space="0" w:color="auto"/>
            </w:tcBorders>
            <w:shd w:val="clear" w:color="000000" w:fill="FFFFFF"/>
            <w:vAlign w:val="center"/>
            <w:hideMark/>
          </w:tcPr>
          <w:p w14:paraId="6D38ADE0" w14:textId="77777777" w:rsidR="00704355" w:rsidRPr="00704355" w:rsidRDefault="00704355" w:rsidP="00704355">
            <w:pPr>
              <w:spacing w:after="0" w:line="240" w:lineRule="auto"/>
              <w:jc w:val="center"/>
              <w:rPr>
                <w:rFonts w:ascii="Calibri" w:eastAsia="Times New Roman" w:hAnsi="Calibri" w:cs="Calibri"/>
                <w:b/>
                <w:bCs/>
                <w:color w:val="000000"/>
              </w:rPr>
            </w:pPr>
            <w:proofErr w:type="spellStart"/>
            <w:r w:rsidRPr="00704355">
              <w:rPr>
                <w:rFonts w:ascii="Calibri" w:eastAsia="Times New Roman" w:hAnsi="Calibri" w:cs="Calibri"/>
                <w:b/>
                <w:bCs/>
                <w:color w:val="000000"/>
                <w:lang w:val="el-GR"/>
              </w:rPr>
              <w:t>Disagree</w:t>
            </w:r>
            <w:proofErr w:type="spellEnd"/>
          </w:p>
        </w:tc>
        <w:tc>
          <w:tcPr>
            <w:tcW w:w="1012" w:type="dxa"/>
            <w:tcBorders>
              <w:top w:val="single" w:sz="8" w:space="0" w:color="auto"/>
            </w:tcBorders>
            <w:shd w:val="clear" w:color="000000" w:fill="FFFFFF"/>
            <w:vAlign w:val="center"/>
            <w:hideMark/>
          </w:tcPr>
          <w:p w14:paraId="32735FCA" w14:textId="77777777" w:rsidR="00704355" w:rsidRPr="00704355" w:rsidRDefault="00704355" w:rsidP="00704355">
            <w:pPr>
              <w:spacing w:after="0" w:line="240" w:lineRule="auto"/>
              <w:jc w:val="center"/>
              <w:rPr>
                <w:rFonts w:ascii="Calibri" w:eastAsia="Times New Roman" w:hAnsi="Calibri" w:cs="Calibri"/>
                <w:b/>
                <w:bCs/>
                <w:color w:val="000000"/>
              </w:rPr>
            </w:pPr>
            <w:proofErr w:type="spellStart"/>
            <w:r w:rsidRPr="00704355">
              <w:rPr>
                <w:rFonts w:ascii="Calibri" w:eastAsia="Times New Roman" w:hAnsi="Calibri" w:cs="Calibri"/>
                <w:b/>
                <w:bCs/>
                <w:color w:val="000000"/>
                <w:lang w:val="el-GR"/>
              </w:rPr>
              <w:t>Neutral</w:t>
            </w:r>
            <w:proofErr w:type="spellEnd"/>
          </w:p>
        </w:tc>
        <w:tc>
          <w:tcPr>
            <w:tcW w:w="1010" w:type="dxa"/>
            <w:tcBorders>
              <w:top w:val="single" w:sz="8" w:space="0" w:color="auto"/>
            </w:tcBorders>
            <w:shd w:val="clear" w:color="000000" w:fill="FFFFFF"/>
            <w:vAlign w:val="center"/>
            <w:hideMark/>
          </w:tcPr>
          <w:p w14:paraId="0F2E9423" w14:textId="77777777" w:rsidR="00704355" w:rsidRPr="00704355" w:rsidRDefault="00704355" w:rsidP="00704355">
            <w:pPr>
              <w:spacing w:after="0" w:line="240" w:lineRule="auto"/>
              <w:jc w:val="center"/>
              <w:rPr>
                <w:rFonts w:ascii="Calibri" w:eastAsia="Times New Roman" w:hAnsi="Calibri" w:cs="Calibri"/>
                <w:b/>
                <w:bCs/>
                <w:color w:val="000000"/>
              </w:rPr>
            </w:pPr>
            <w:proofErr w:type="spellStart"/>
            <w:r w:rsidRPr="00704355">
              <w:rPr>
                <w:rFonts w:ascii="Calibri" w:eastAsia="Times New Roman" w:hAnsi="Calibri" w:cs="Calibri"/>
                <w:b/>
                <w:bCs/>
                <w:color w:val="000000"/>
                <w:lang w:val="el-GR"/>
              </w:rPr>
              <w:t>Agree</w:t>
            </w:r>
            <w:proofErr w:type="spellEnd"/>
          </w:p>
        </w:tc>
        <w:tc>
          <w:tcPr>
            <w:tcW w:w="1012" w:type="dxa"/>
            <w:tcBorders>
              <w:top w:val="single" w:sz="8" w:space="0" w:color="auto"/>
              <w:right w:val="single" w:sz="8" w:space="0" w:color="auto"/>
            </w:tcBorders>
            <w:shd w:val="clear" w:color="000000" w:fill="FFFFFF"/>
            <w:vAlign w:val="center"/>
            <w:hideMark/>
          </w:tcPr>
          <w:p w14:paraId="08F5CEB2" w14:textId="77777777" w:rsidR="00704355" w:rsidRPr="00704355" w:rsidRDefault="00704355" w:rsidP="00704355">
            <w:pPr>
              <w:spacing w:after="0" w:line="240" w:lineRule="auto"/>
              <w:jc w:val="center"/>
              <w:rPr>
                <w:rFonts w:ascii="Calibri" w:eastAsia="Times New Roman" w:hAnsi="Calibri" w:cs="Calibri"/>
                <w:b/>
                <w:bCs/>
                <w:color w:val="000000"/>
              </w:rPr>
            </w:pPr>
            <w:proofErr w:type="spellStart"/>
            <w:r w:rsidRPr="00704355">
              <w:rPr>
                <w:rFonts w:ascii="Calibri" w:eastAsia="Times New Roman" w:hAnsi="Calibri" w:cs="Calibri"/>
                <w:b/>
                <w:bCs/>
                <w:color w:val="000000"/>
                <w:lang w:val="el-GR"/>
              </w:rPr>
              <w:t>Strongly</w:t>
            </w:r>
            <w:proofErr w:type="spellEnd"/>
            <w:r w:rsidRPr="00704355">
              <w:rPr>
                <w:rFonts w:ascii="Calibri" w:eastAsia="Times New Roman" w:hAnsi="Calibri" w:cs="Calibri"/>
                <w:b/>
                <w:bCs/>
                <w:color w:val="000000"/>
                <w:lang w:val="el-GR"/>
              </w:rPr>
              <w:t xml:space="preserve"> </w:t>
            </w:r>
            <w:proofErr w:type="spellStart"/>
            <w:r w:rsidRPr="00704355">
              <w:rPr>
                <w:rFonts w:ascii="Calibri" w:eastAsia="Times New Roman" w:hAnsi="Calibri" w:cs="Calibri"/>
                <w:b/>
                <w:bCs/>
                <w:color w:val="000000"/>
                <w:lang w:val="el-GR"/>
              </w:rPr>
              <w:t>agree</w:t>
            </w:r>
            <w:proofErr w:type="spellEnd"/>
          </w:p>
        </w:tc>
      </w:tr>
      <w:tr w:rsidR="00AE2C4F" w:rsidRPr="00704355" w14:paraId="46FE3921" w14:textId="77777777" w:rsidTr="00211E07">
        <w:trPr>
          <w:trHeight w:val="20"/>
        </w:trPr>
        <w:tc>
          <w:tcPr>
            <w:tcW w:w="3964" w:type="dxa"/>
            <w:tcBorders>
              <w:left w:val="single" w:sz="8" w:space="0" w:color="auto"/>
            </w:tcBorders>
            <w:shd w:val="clear" w:color="000000" w:fill="FFFFFF"/>
            <w:noWrap/>
            <w:vAlign w:val="center"/>
            <w:hideMark/>
          </w:tcPr>
          <w:p w14:paraId="05C30899" w14:textId="77777777" w:rsidR="00704355" w:rsidRPr="00704355" w:rsidRDefault="00704355" w:rsidP="00704355">
            <w:pPr>
              <w:spacing w:after="0" w:line="240" w:lineRule="auto"/>
              <w:rPr>
                <w:rFonts w:ascii="Calibri Light" w:eastAsia="Times New Roman" w:hAnsi="Calibri Light" w:cs="Calibri Light"/>
                <w:b/>
                <w:bCs/>
                <w:color w:val="000000"/>
              </w:rPr>
            </w:pPr>
            <w:r w:rsidRPr="00704355">
              <w:rPr>
                <w:rFonts w:ascii="Calibri Light" w:eastAsia="Times New Roman" w:hAnsi="Calibri Light" w:cs="Calibri Light"/>
                <w:b/>
                <w:bCs/>
                <w:color w:val="000000"/>
              </w:rPr>
              <w:t>Q1: When I must teach a mechanical system, I don’t have the time to disassemble it first.</w:t>
            </w:r>
          </w:p>
        </w:tc>
        <w:tc>
          <w:tcPr>
            <w:tcW w:w="1010" w:type="dxa"/>
            <w:shd w:val="clear" w:color="000000" w:fill="D0DBF0"/>
            <w:vAlign w:val="center"/>
            <w:hideMark/>
          </w:tcPr>
          <w:p w14:paraId="262D84DD"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 </w:t>
            </w:r>
          </w:p>
        </w:tc>
        <w:tc>
          <w:tcPr>
            <w:tcW w:w="1010" w:type="dxa"/>
            <w:shd w:val="clear" w:color="000000" w:fill="D0DBF0"/>
            <w:vAlign w:val="center"/>
            <w:hideMark/>
          </w:tcPr>
          <w:p w14:paraId="3B4EDD5D"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 </w:t>
            </w:r>
          </w:p>
        </w:tc>
        <w:tc>
          <w:tcPr>
            <w:tcW w:w="1012" w:type="dxa"/>
            <w:shd w:val="clear" w:color="000000" w:fill="D0DBF0"/>
            <w:vAlign w:val="center"/>
            <w:hideMark/>
          </w:tcPr>
          <w:p w14:paraId="5B8F12C6"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 </w:t>
            </w:r>
          </w:p>
        </w:tc>
        <w:tc>
          <w:tcPr>
            <w:tcW w:w="1010" w:type="dxa"/>
            <w:shd w:val="clear" w:color="000000" w:fill="D0DBF0"/>
            <w:vAlign w:val="center"/>
            <w:hideMark/>
          </w:tcPr>
          <w:p w14:paraId="1AD0158A"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6</w:t>
            </w:r>
          </w:p>
        </w:tc>
        <w:tc>
          <w:tcPr>
            <w:tcW w:w="1012" w:type="dxa"/>
            <w:tcBorders>
              <w:right w:val="single" w:sz="8" w:space="0" w:color="auto"/>
            </w:tcBorders>
            <w:shd w:val="clear" w:color="000000" w:fill="D0DBF0"/>
            <w:vAlign w:val="center"/>
            <w:hideMark/>
          </w:tcPr>
          <w:p w14:paraId="3BD72048"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2</w:t>
            </w:r>
          </w:p>
        </w:tc>
      </w:tr>
      <w:tr w:rsidR="008968C5" w:rsidRPr="00704355" w14:paraId="52F35441" w14:textId="77777777" w:rsidTr="00211E07">
        <w:trPr>
          <w:trHeight w:val="20"/>
        </w:trPr>
        <w:tc>
          <w:tcPr>
            <w:tcW w:w="3964" w:type="dxa"/>
            <w:tcBorders>
              <w:left w:val="single" w:sz="8" w:space="0" w:color="auto"/>
            </w:tcBorders>
            <w:shd w:val="clear" w:color="000000" w:fill="FFFFFF"/>
            <w:noWrap/>
            <w:vAlign w:val="center"/>
            <w:hideMark/>
          </w:tcPr>
          <w:p w14:paraId="21E29210" w14:textId="77777777" w:rsidR="00704355" w:rsidRPr="00704355" w:rsidRDefault="00704355" w:rsidP="00704355">
            <w:pPr>
              <w:spacing w:after="0" w:line="240" w:lineRule="auto"/>
              <w:rPr>
                <w:rFonts w:ascii="Calibri Light" w:eastAsia="Times New Roman" w:hAnsi="Calibri Light" w:cs="Calibri Light"/>
                <w:b/>
                <w:bCs/>
                <w:color w:val="000000"/>
              </w:rPr>
            </w:pPr>
            <w:r w:rsidRPr="00704355">
              <w:rPr>
                <w:rFonts w:ascii="Calibri Light" w:eastAsia="Times New Roman" w:hAnsi="Calibri Light" w:cs="Calibri Light"/>
                <w:b/>
                <w:bCs/>
                <w:color w:val="000000"/>
              </w:rPr>
              <w:t>Q2: It is easier to explain the system part by part and then as a whole unit.</w:t>
            </w:r>
          </w:p>
        </w:tc>
        <w:tc>
          <w:tcPr>
            <w:tcW w:w="1010" w:type="dxa"/>
            <w:shd w:val="clear" w:color="auto" w:fill="auto"/>
            <w:vAlign w:val="center"/>
            <w:hideMark/>
          </w:tcPr>
          <w:p w14:paraId="0C0A38F2"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 </w:t>
            </w:r>
          </w:p>
        </w:tc>
        <w:tc>
          <w:tcPr>
            <w:tcW w:w="1010" w:type="dxa"/>
            <w:shd w:val="clear" w:color="auto" w:fill="auto"/>
            <w:vAlign w:val="center"/>
            <w:hideMark/>
          </w:tcPr>
          <w:p w14:paraId="7F375A2D"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 </w:t>
            </w:r>
          </w:p>
        </w:tc>
        <w:tc>
          <w:tcPr>
            <w:tcW w:w="1012" w:type="dxa"/>
            <w:shd w:val="clear" w:color="auto" w:fill="auto"/>
            <w:vAlign w:val="center"/>
            <w:hideMark/>
          </w:tcPr>
          <w:p w14:paraId="098B6E61"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1</w:t>
            </w:r>
          </w:p>
        </w:tc>
        <w:tc>
          <w:tcPr>
            <w:tcW w:w="1010" w:type="dxa"/>
            <w:shd w:val="clear" w:color="auto" w:fill="auto"/>
            <w:vAlign w:val="center"/>
            <w:hideMark/>
          </w:tcPr>
          <w:p w14:paraId="451646CB"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4</w:t>
            </w:r>
          </w:p>
        </w:tc>
        <w:tc>
          <w:tcPr>
            <w:tcW w:w="1012" w:type="dxa"/>
            <w:tcBorders>
              <w:right w:val="single" w:sz="8" w:space="0" w:color="auto"/>
            </w:tcBorders>
            <w:shd w:val="clear" w:color="auto" w:fill="auto"/>
            <w:vAlign w:val="center"/>
            <w:hideMark/>
          </w:tcPr>
          <w:p w14:paraId="02A6C57F"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3</w:t>
            </w:r>
          </w:p>
        </w:tc>
      </w:tr>
      <w:tr w:rsidR="00AE2C4F" w:rsidRPr="00704355" w14:paraId="6AEB0BB7" w14:textId="77777777" w:rsidTr="00211E07">
        <w:trPr>
          <w:trHeight w:val="20"/>
        </w:trPr>
        <w:tc>
          <w:tcPr>
            <w:tcW w:w="3964" w:type="dxa"/>
            <w:tcBorders>
              <w:left w:val="single" w:sz="8" w:space="0" w:color="auto"/>
            </w:tcBorders>
            <w:shd w:val="clear" w:color="000000" w:fill="FFFFFF"/>
            <w:noWrap/>
            <w:vAlign w:val="center"/>
            <w:hideMark/>
          </w:tcPr>
          <w:p w14:paraId="5BF42784" w14:textId="77777777" w:rsidR="00704355" w:rsidRPr="00704355" w:rsidRDefault="00704355" w:rsidP="00704355">
            <w:pPr>
              <w:spacing w:after="0" w:line="240" w:lineRule="auto"/>
              <w:rPr>
                <w:rFonts w:ascii="Calibri Light" w:eastAsia="Times New Roman" w:hAnsi="Calibri Light" w:cs="Calibri Light"/>
                <w:b/>
                <w:bCs/>
                <w:color w:val="000000"/>
              </w:rPr>
            </w:pPr>
            <w:r w:rsidRPr="00704355">
              <w:rPr>
                <w:rFonts w:ascii="Calibri Light" w:eastAsia="Times New Roman" w:hAnsi="Calibri Light" w:cs="Calibri Light"/>
                <w:b/>
                <w:bCs/>
                <w:color w:val="000000"/>
              </w:rPr>
              <w:t>Q3: It is not possible for all the students to discern equally the assembly.</w:t>
            </w:r>
          </w:p>
        </w:tc>
        <w:tc>
          <w:tcPr>
            <w:tcW w:w="1010" w:type="dxa"/>
            <w:shd w:val="clear" w:color="000000" w:fill="D0DBF0"/>
            <w:vAlign w:val="center"/>
            <w:hideMark/>
          </w:tcPr>
          <w:p w14:paraId="409CE4FF"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 </w:t>
            </w:r>
          </w:p>
        </w:tc>
        <w:tc>
          <w:tcPr>
            <w:tcW w:w="1010" w:type="dxa"/>
            <w:shd w:val="clear" w:color="000000" w:fill="D0DBF0"/>
            <w:vAlign w:val="center"/>
            <w:hideMark/>
          </w:tcPr>
          <w:p w14:paraId="5E09CFA5"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 </w:t>
            </w:r>
          </w:p>
        </w:tc>
        <w:tc>
          <w:tcPr>
            <w:tcW w:w="1012" w:type="dxa"/>
            <w:shd w:val="clear" w:color="000000" w:fill="D0DBF0"/>
            <w:vAlign w:val="center"/>
            <w:hideMark/>
          </w:tcPr>
          <w:p w14:paraId="396FD1F2"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 </w:t>
            </w:r>
          </w:p>
        </w:tc>
        <w:tc>
          <w:tcPr>
            <w:tcW w:w="1010" w:type="dxa"/>
            <w:shd w:val="clear" w:color="000000" w:fill="D0DBF0"/>
            <w:vAlign w:val="center"/>
            <w:hideMark/>
          </w:tcPr>
          <w:p w14:paraId="11D60510"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 </w:t>
            </w:r>
          </w:p>
        </w:tc>
        <w:tc>
          <w:tcPr>
            <w:tcW w:w="1012" w:type="dxa"/>
            <w:tcBorders>
              <w:right w:val="single" w:sz="8" w:space="0" w:color="auto"/>
            </w:tcBorders>
            <w:shd w:val="clear" w:color="000000" w:fill="D0DBF0"/>
            <w:vAlign w:val="center"/>
            <w:hideMark/>
          </w:tcPr>
          <w:p w14:paraId="5A8CE99D"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8</w:t>
            </w:r>
          </w:p>
        </w:tc>
      </w:tr>
      <w:tr w:rsidR="008968C5" w:rsidRPr="00704355" w14:paraId="54CE78C8" w14:textId="77777777" w:rsidTr="00211E07">
        <w:trPr>
          <w:trHeight w:val="20"/>
        </w:trPr>
        <w:tc>
          <w:tcPr>
            <w:tcW w:w="3964" w:type="dxa"/>
            <w:tcBorders>
              <w:left w:val="single" w:sz="8" w:space="0" w:color="auto"/>
            </w:tcBorders>
            <w:shd w:val="clear" w:color="000000" w:fill="FFFFFF"/>
            <w:noWrap/>
            <w:vAlign w:val="center"/>
            <w:hideMark/>
          </w:tcPr>
          <w:p w14:paraId="562D69F5" w14:textId="77777777" w:rsidR="00704355" w:rsidRPr="00704355" w:rsidRDefault="00704355" w:rsidP="00704355">
            <w:pPr>
              <w:spacing w:after="0" w:line="240" w:lineRule="auto"/>
              <w:rPr>
                <w:rFonts w:ascii="Calibri Light" w:eastAsia="Times New Roman" w:hAnsi="Calibri Light" w:cs="Calibri Light"/>
                <w:b/>
                <w:bCs/>
                <w:color w:val="000000"/>
              </w:rPr>
            </w:pPr>
            <w:r w:rsidRPr="00704355">
              <w:rPr>
                <w:rFonts w:ascii="Calibri Light" w:eastAsia="Times New Roman" w:hAnsi="Calibri Light" w:cs="Calibri Light"/>
                <w:b/>
                <w:bCs/>
                <w:color w:val="000000"/>
              </w:rPr>
              <w:t>Q4: I believe that my students realize properly how the mechanical system is functioning.</w:t>
            </w:r>
          </w:p>
        </w:tc>
        <w:tc>
          <w:tcPr>
            <w:tcW w:w="1010" w:type="dxa"/>
            <w:shd w:val="clear" w:color="auto" w:fill="auto"/>
            <w:vAlign w:val="center"/>
            <w:hideMark/>
          </w:tcPr>
          <w:p w14:paraId="2746CD39"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 </w:t>
            </w:r>
          </w:p>
        </w:tc>
        <w:tc>
          <w:tcPr>
            <w:tcW w:w="1010" w:type="dxa"/>
            <w:shd w:val="clear" w:color="auto" w:fill="auto"/>
            <w:vAlign w:val="center"/>
            <w:hideMark/>
          </w:tcPr>
          <w:p w14:paraId="623BC8CA"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 </w:t>
            </w:r>
          </w:p>
        </w:tc>
        <w:tc>
          <w:tcPr>
            <w:tcW w:w="1012" w:type="dxa"/>
            <w:shd w:val="clear" w:color="auto" w:fill="auto"/>
            <w:vAlign w:val="center"/>
            <w:hideMark/>
          </w:tcPr>
          <w:p w14:paraId="2A92D95B"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 </w:t>
            </w:r>
          </w:p>
        </w:tc>
        <w:tc>
          <w:tcPr>
            <w:tcW w:w="1010" w:type="dxa"/>
            <w:shd w:val="clear" w:color="auto" w:fill="auto"/>
            <w:vAlign w:val="center"/>
            <w:hideMark/>
          </w:tcPr>
          <w:p w14:paraId="5EA94815"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4</w:t>
            </w:r>
          </w:p>
        </w:tc>
        <w:tc>
          <w:tcPr>
            <w:tcW w:w="1012" w:type="dxa"/>
            <w:tcBorders>
              <w:right w:val="single" w:sz="8" w:space="0" w:color="auto"/>
            </w:tcBorders>
            <w:shd w:val="clear" w:color="auto" w:fill="auto"/>
            <w:vAlign w:val="center"/>
            <w:hideMark/>
          </w:tcPr>
          <w:p w14:paraId="1F3F272C"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4</w:t>
            </w:r>
          </w:p>
        </w:tc>
      </w:tr>
      <w:tr w:rsidR="00AE2C4F" w:rsidRPr="00704355" w14:paraId="3D543FB4" w14:textId="77777777" w:rsidTr="00211E07">
        <w:trPr>
          <w:trHeight w:val="20"/>
        </w:trPr>
        <w:tc>
          <w:tcPr>
            <w:tcW w:w="3964" w:type="dxa"/>
            <w:tcBorders>
              <w:left w:val="single" w:sz="8" w:space="0" w:color="auto"/>
            </w:tcBorders>
            <w:shd w:val="clear" w:color="000000" w:fill="FFFFFF"/>
            <w:noWrap/>
            <w:vAlign w:val="center"/>
            <w:hideMark/>
          </w:tcPr>
          <w:p w14:paraId="0FFC7A88" w14:textId="77777777" w:rsidR="00704355" w:rsidRPr="00704355" w:rsidRDefault="00704355" w:rsidP="00704355">
            <w:pPr>
              <w:spacing w:after="0" w:line="240" w:lineRule="auto"/>
              <w:rPr>
                <w:rFonts w:ascii="Calibri Light" w:eastAsia="Times New Roman" w:hAnsi="Calibri Light" w:cs="Calibri Light"/>
                <w:b/>
                <w:bCs/>
                <w:color w:val="000000"/>
              </w:rPr>
            </w:pPr>
            <w:r w:rsidRPr="00704355">
              <w:rPr>
                <w:rFonts w:ascii="Calibri Light" w:eastAsia="Times New Roman" w:hAnsi="Calibri Light" w:cs="Calibri Light"/>
                <w:b/>
                <w:bCs/>
                <w:color w:val="000000"/>
              </w:rPr>
              <w:t>Q5: I present to students every part of the assembly at the board/projector screen.</w:t>
            </w:r>
          </w:p>
        </w:tc>
        <w:tc>
          <w:tcPr>
            <w:tcW w:w="1010" w:type="dxa"/>
            <w:shd w:val="clear" w:color="000000" w:fill="D0DBF0"/>
            <w:vAlign w:val="center"/>
            <w:hideMark/>
          </w:tcPr>
          <w:p w14:paraId="63F58022"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 </w:t>
            </w:r>
          </w:p>
        </w:tc>
        <w:tc>
          <w:tcPr>
            <w:tcW w:w="1010" w:type="dxa"/>
            <w:shd w:val="clear" w:color="000000" w:fill="D0DBF0"/>
            <w:vAlign w:val="center"/>
            <w:hideMark/>
          </w:tcPr>
          <w:p w14:paraId="5C417230"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2</w:t>
            </w:r>
          </w:p>
        </w:tc>
        <w:tc>
          <w:tcPr>
            <w:tcW w:w="1012" w:type="dxa"/>
            <w:shd w:val="clear" w:color="000000" w:fill="D0DBF0"/>
            <w:vAlign w:val="center"/>
            <w:hideMark/>
          </w:tcPr>
          <w:p w14:paraId="55C69379"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5</w:t>
            </w:r>
          </w:p>
        </w:tc>
        <w:tc>
          <w:tcPr>
            <w:tcW w:w="1010" w:type="dxa"/>
            <w:shd w:val="clear" w:color="000000" w:fill="D0DBF0"/>
            <w:vAlign w:val="center"/>
            <w:hideMark/>
          </w:tcPr>
          <w:p w14:paraId="3E146259"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1</w:t>
            </w:r>
          </w:p>
        </w:tc>
        <w:tc>
          <w:tcPr>
            <w:tcW w:w="1012" w:type="dxa"/>
            <w:tcBorders>
              <w:right w:val="single" w:sz="8" w:space="0" w:color="auto"/>
            </w:tcBorders>
            <w:shd w:val="clear" w:color="000000" w:fill="D0DBF0"/>
            <w:vAlign w:val="center"/>
            <w:hideMark/>
          </w:tcPr>
          <w:p w14:paraId="2F0DBE8F"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 </w:t>
            </w:r>
          </w:p>
        </w:tc>
      </w:tr>
      <w:tr w:rsidR="008968C5" w:rsidRPr="00704355" w14:paraId="0558E770" w14:textId="77777777" w:rsidTr="00211E07">
        <w:trPr>
          <w:trHeight w:val="20"/>
        </w:trPr>
        <w:tc>
          <w:tcPr>
            <w:tcW w:w="3964" w:type="dxa"/>
            <w:tcBorders>
              <w:left w:val="single" w:sz="8" w:space="0" w:color="auto"/>
            </w:tcBorders>
            <w:shd w:val="clear" w:color="000000" w:fill="FFFFFF"/>
            <w:noWrap/>
            <w:vAlign w:val="center"/>
            <w:hideMark/>
          </w:tcPr>
          <w:p w14:paraId="641CA85E" w14:textId="77777777" w:rsidR="00704355" w:rsidRPr="00704355" w:rsidRDefault="00704355" w:rsidP="00704355">
            <w:pPr>
              <w:spacing w:after="0" w:line="240" w:lineRule="auto"/>
              <w:rPr>
                <w:rFonts w:ascii="Calibri Light" w:eastAsia="Times New Roman" w:hAnsi="Calibri Light" w:cs="Calibri Light"/>
                <w:b/>
                <w:bCs/>
                <w:color w:val="000000"/>
              </w:rPr>
            </w:pPr>
            <w:r w:rsidRPr="00704355">
              <w:rPr>
                <w:rFonts w:ascii="Calibri Light" w:eastAsia="Times New Roman" w:hAnsi="Calibri Light" w:cs="Calibri Light"/>
                <w:b/>
                <w:bCs/>
                <w:color w:val="000000"/>
              </w:rPr>
              <w:t>Q6: The time to explain how the whole system works is the same with the time to explain every single part of that system.</w:t>
            </w:r>
          </w:p>
        </w:tc>
        <w:tc>
          <w:tcPr>
            <w:tcW w:w="1010" w:type="dxa"/>
            <w:shd w:val="clear" w:color="auto" w:fill="auto"/>
            <w:vAlign w:val="center"/>
            <w:hideMark/>
          </w:tcPr>
          <w:p w14:paraId="3A73FF08"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 </w:t>
            </w:r>
          </w:p>
        </w:tc>
        <w:tc>
          <w:tcPr>
            <w:tcW w:w="1010" w:type="dxa"/>
            <w:shd w:val="clear" w:color="auto" w:fill="auto"/>
            <w:vAlign w:val="center"/>
            <w:hideMark/>
          </w:tcPr>
          <w:p w14:paraId="0F0BAA6E"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1</w:t>
            </w:r>
          </w:p>
        </w:tc>
        <w:tc>
          <w:tcPr>
            <w:tcW w:w="1012" w:type="dxa"/>
            <w:shd w:val="clear" w:color="auto" w:fill="auto"/>
            <w:vAlign w:val="center"/>
            <w:hideMark/>
          </w:tcPr>
          <w:p w14:paraId="4D95ED3D"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3</w:t>
            </w:r>
          </w:p>
        </w:tc>
        <w:tc>
          <w:tcPr>
            <w:tcW w:w="1010" w:type="dxa"/>
            <w:shd w:val="clear" w:color="auto" w:fill="auto"/>
            <w:vAlign w:val="center"/>
            <w:hideMark/>
          </w:tcPr>
          <w:p w14:paraId="0BBB2E9B"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4</w:t>
            </w:r>
          </w:p>
        </w:tc>
        <w:tc>
          <w:tcPr>
            <w:tcW w:w="1012" w:type="dxa"/>
            <w:tcBorders>
              <w:right w:val="single" w:sz="8" w:space="0" w:color="auto"/>
            </w:tcBorders>
            <w:shd w:val="clear" w:color="auto" w:fill="auto"/>
            <w:vAlign w:val="center"/>
            <w:hideMark/>
          </w:tcPr>
          <w:p w14:paraId="26F7A3F0"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 </w:t>
            </w:r>
          </w:p>
        </w:tc>
      </w:tr>
      <w:tr w:rsidR="00AE2C4F" w:rsidRPr="00704355" w14:paraId="190625DE" w14:textId="77777777" w:rsidTr="00211E07">
        <w:trPr>
          <w:trHeight w:val="20"/>
        </w:trPr>
        <w:tc>
          <w:tcPr>
            <w:tcW w:w="3964" w:type="dxa"/>
            <w:tcBorders>
              <w:left w:val="single" w:sz="8" w:space="0" w:color="auto"/>
            </w:tcBorders>
            <w:shd w:val="clear" w:color="000000" w:fill="FFFFFF"/>
            <w:noWrap/>
            <w:vAlign w:val="center"/>
            <w:hideMark/>
          </w:tcPr>
          <w:p w14:paraId="3EB35E79" w14:textId="77777777" w:rsidR="00704355" w:rsidRPr="00704355" w:rsidRDefault="00704355" w:rsidP="00704355">
            <w:pPr>
              <w:spacing w:after="0" w:line="240" w:lineRule="auto"/>
              <w:rPr>
                <w:rFonts w:ascii="Calibri Light" w:eastAsia="Times New Roman" w:hAnsi="Calibri Light" w:cs="Calibri Light"/>
                <w:b/>
                <w:bCs/>
                <w:color w:val="000000"/>
              </w:rPr>
            </w:pPr>
            <w:r w:rsidRPr="00704355">
              <w:rPr>
                <w:rFonts w:ascii="Calibri Light" w:eastAsia="Times New Roman" w:hAnsi="Calibri Light" w:cs="Calibri Light"/>
                <w:b/>
                <w:bCs/>
                <w:color w:val="000000"/>
              </w:rPr>
              <w:t>Q7: I present different details to different class audiences.</w:t>
            </w:r>
          </w:p>
        </w:tc>
        <w:tc>
          <w:tcPr>
            <w:tcW w:w="1010" w:type="dxa"/>
            <w:shd w:val="clear" w:color="000000" w:fill="D0DBF0"/>
            <w:vAlign w:val="center"/>
            <w:hideMark/>
          </w:tcPr>
          <w:p w14:paraId="023C16F0"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 </w:t>
            </w:r>
          </w:p>
        </w:tc>
        <w:tc>
          <w:tcPr>
            <w:tcW w:w="1010" w:type="dxa"/>
            <w:shd w:val="clear" w:color="000000" w:fill="D0DBF0"/>
            <w:vAlign w:val="center"/>
            <w:hideMark/>
          </w:tcPr>
          <w:p w14:paraId="56489388"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 </w:t>
            </w:r>
          </w:p>
        </w:tc>
        <w:tc>
          <w:tcPr>
            <w:tcW w:w="1012" w:type="dxa"/>
            <w:shd w:val="clear" w:color="000000" w:fill="D0DBF0"/>
            <w:vAlign w:val="center"/>
            <w:hideMark/>
          </w:tcPr>
          <w:p w14:paraId="3950B7E7"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2</w:t>
            </w:r>
          </w:p>
        </w:tc>
        <w:tc>
          <w:tcPr>
            <w:tcW w:w="1010" w:type="dxa"/>
            <w:shd w:val="clear" w:color="000000" w:fill="D0DBF0"/>
            <w:vAlign w:val="center"/>
            <w:hideMark/>
          </w:tcPr>
          <w:p w14:paraId="68ABEE2F"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6</w:t>
            </w:r>
          </w:p>
        </w:tc>
        <w:tc>
          <w:tcPr>
            <w:tcW w:w="1012" w:type="dxa"/>
            <w:tcBorders>
              <w:right w:val="single" w:sz="8" w:space="0" w:color="auto"/>
            </w:tcBorders>
            <w:shd w:val="clear" w:color="000000" w:fill="D0DBF0"/>
            <w:vAlign w:val="center"/>
            <w:hideMark/>
          </w:tcPr>
          <w:p w14:paraId="26DD760A"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 </w:t>
            </w:r>
          </w:p>
        </w:tc>
      </w:tr>
      <w:tr w:rsidR="008968C5" w:rsidRPr="00704355" w14:paraId="08B03447" w14:textId="77777777" w:rsidTr="00211E07">
        <w:trPr>
          <w:trHeight w:val="20"/>
        </w:trPr>
        <w:tc>
          <w:tcPr>
            <w:tcW w:w="3964" w:type="dxa"/>
            <w:tcBorders>
              <w:left w:val="single" w:sz="8" w:space="0" w:color="auto"/>
              <w:bottom w:val="single" w:sz="8" w:space="0" w:color="auto"/>
            </w:tcBorders>
            <w:shd w:val="clear" w:color="000000" w:fill="FFFFFF"/>
            <w:noWrap/>
            <w:vAlign w:val="center"/>
            <w:hideMark/>
          </w:tcPr>
          <w:p w14:paraId="1BE76D06" w14:textId="77777777" w:rsidR="00704355" w:rsidRPr="00704355" w:rsidRDefault="00704355" w:rsidP="00704355">
            <w:pPr>
              <w:spacing w:after="0" w:line="240" w:lineRule="auto"/>
              <w:rPr>
                <w:rFonts w:ascii="Calibri Light" w:eastAsia="Times New Roman" w:hAnsi="Calibri Light" w:cs="Calibri Light"/>
                <w:b/>
                <w:bCs/>
                <w:color w:val="000000"/>
              </w:rPr>
            </w:pPr>
            <w:r w:rsidRPr="00704355">
              <w:rPr>
                <w:rFonts w:ascii="Calibri Light" w:eastAsia="Times New Roman" w:hAnsi="Calibri Light" w:cs="Calibri Light"/>
                <w:b/>
                <w:bCs/>
                <w:color w:val="000000"/>
              </w:rPr>
              <w:t>Q8: My feedback of evaluation is poor.</w:t>
            </w:r>
          </w:p>
        </w:tc>
        <w:tc>
          <w:tcPr>
            <w:tcW w:w="1010" w:type="dxa"/>
            <w:tcBorders>
              <w:bottom w:val="single" w:sz="8" w:space="0" w:color="auto"/>
            </w:tcBorders>
            <w:shd w:val="clear" w:color="auto" w:fill="auto"/>
            <w:vAlign w:val="center"/>
            <w:hideMark/>
          </w:tcPr>
          <w:p w14:paraId="184E3B93"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 </w:t>
            </w:r>
          </w:p>
        </w:tc>
        <w:tc>
          <w:tcPr>
            <w:tcW w:w="1010" w:type="dxa"/>
            <w:tcBorders>
              <w:bottom w:val="single" w:sz="8" w:space="0" w:color="auto"/>
            </w:tcBorders>
            <w:shd w:val="clear" w:color="auto" w:fill="auto"/>
            <w:vAlign w:val="center"/>
            <w:hideMark/>
          </w:tcPr>
          <w:p w14:paraId="0C503951"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 </w:t>
            </w:r>
          </w:p>
        </w:tc>
        <w:tc>
          <w:tcPr>
            <w:tcW w:w="1012" w:type="dxa"/>
            <w:tcBorders>
              <w:bottom w:val="single" w:sz="8" w:space="0" w:color="auto"/>
            </w:tcBorders>
            <w:shd w:val="clear" w:color="auto" w:fill="auto"/>
            <w:vAlign w:val="center"/>
            <w:hideMark/>
          </w:tcPr>
          <w:p w14:paraId="7CB393C4"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 </w:t>
            </w:r>
          </w:p>
        </w:tc>
        <w:tc>
          <w:tcPr>
            <w:tcW w:w="1010" w:type="dxa"/>
            <w:tcBorders>
              <w:bottom w:val="single" w:sz="8" w:space="0" w:color="auto"/>
            </w:tcBorders>
            <w:shd w:val="clear" w:color="auto" w:fill="auto"/>
            <w:vAlign w:val="center"/>
            <w:hideMark/>
          </w:tcPr>
          <w:p w14:paraId="1038C104"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1</w:t>
            </w:r>
          </w:p>
        </w:tc>
        <w:tc>
          <w:tcPr>
            <w:tcW w:w="1012" w:type="dxa"/>
            <w:tcBorders>
              <w:bottom w:val="single" w:sz="8" w:space="0" w:color="auto"/>
              <w:right w:val="single" w:sz="8" w:space="0" w:color="auto"/>
            </w:tcBorders>
            <w:shd w:val="clear" w:color="auto" w:fill="auto"/>
            <w:vAlign w:val="center"/>
            <w:hideMark/>
          </w:tcPr>
          <w:p w14:paraId="6C515ED6" w14:textId="77777777" w:rsidR="00704355" w:rsidRPr="00704355" w:rsidRDefault="00704355" w:rsidP="00704355">
            <w:pPr>
              <w:spacing w:after="0" w:line="240" w:lineRule="auto"/>
              <w:jc w:val="center"/>
              <w:rPr>
                <w:rFonts w:ascii="Calibri" w:eastAsia="Times New Roman" w:hAnsi="Calibri" w:cs="Calibri"/>
                <w:b/>
                <w:bCs/>
                <w:color w:val="000000"/>
              </w:rPr>
            </w:pPr>
            <w:r w:rsidRPr="00704355">
              <w:rPr>
                <w:rFonts w:ascii="Calibri" w:eastAsia="Times New Roman" w:hAnsi="Calibri" w:cs="Calibri"/>
                <w:b/>
                <w:bCs/>
                <w:color w:val="000000"/>
              </w:rPr>
              <w:t>7</w:t>
            </w:r>
          </w:p>
        </w:tc>
      </w:tr>
    </w:tbl>
    <w:p w14:paraId="322E0CE1" w14:textId="77777777" w:rsidR="00211E07" w:rsidRDefault="00211E07"/>
    <w:tbl>
      <w:tblPr>
        <w:tblW w:w="0" w:type="auto"/>
        <w:tblLayout w:type="fixed"/>
        <w:tblLook w:val="04A0" w:firstRow="1" w:lastRow="0" w:firstColumn="1" w:lastColumn="0" w:noHBand="0" w:noVBand="1"/>
      </w:tblPr>
      <w:tblGrid>
        <w:gridCol w:w="3964"/>
        <w:gridCol w:w="1010"/>
        <w:gridCol w:w="1010"/>
        <w:gridCol w:w="1012"/>
        <w:gridCol w:w="1010"/>
        <w:gridCol w:w="1012"/>
      </w:tblGrid>
      <w:tr w:rsidR="00E02FF0" w:rsidRPr="00B12C6F" w14:paraId="3A309307" w14:textId="77777777" w:rsidTr="00211E07">
        <w:trPr>
          <w:trHeight w:val="20"/>
        </w:trPr>
        <w:tc>
          <w:tcPr>
            <w:tcW w:w="9018" w:type="dxa"/>
            <w:gridSpan w:val="6"/>
            <w:tcBorders>
              <w:bottom w:val="single" w:sz="4" w:space="0" w:color="auto"/>
            </w:tcBorders>
            <w:shd w:val="clear" w:color="000000" w:fill="FFFFFF"/>
            <w:noWrap/>
            <w:vAlign w:val="center"/>
          </w:tcPr>
          <w:p w14:paraId="2146F4F8" w14:textId="36D4CB1E" w:rsidR="00E02FF0" w:rsidRPr="00B12C6F" w:rsidRDefault="000B0651" w:rsidP="00B12C6F">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 xml:space="preserve">Student’s Questionnaire </w:t>
            </w:r>
          </w:p>
        </w:tc>
      </w:tr>
      <w:tr w:rsidR="00E02FF0" w:rsidRPr="00B12C6F" w14:paraId="5FCA7F56" w14:textId="77777777" w:rsidTr="00211E07">
        <w:trPr>
          <w:trHeight w:val="20"/>
        </w:trPr>
        <w:tc>
          <w:tcPr>
            <w:tcW w:w="3964" w:type="dxa"/>
            <w:tcBorders>
              <w:top w:val="single" w:sz="4" w:space="0" w:color="auto"/>
              <w:left w:val="single" w:sz="8" w:space="0" w:color="auto"/>
            </w:tcBorders>
            <w:shd w:val="clear" w:color="000000" w:fill="FFFFFF"/>
            <w:noWrap/>
            <w:vAlign w:val="center"/>
          </w:tcPr>
          <w:p w14:paraId="760C066E" w14:textId="401BDC4E" w:rsidR="00E02FF0" w:rsidRPr="00B12C6F" w:rsidRDefault="00E02FF0" w:rsidP="00E02FF0">
            <w:pPr>
              <w:spacing w:after="0" w:line="240" w:lineRule="auto"/>
              <w:jc w:val="center"/>
              <w:rPr>
                <w:rFonts w:ascii="Calibri" w:eastAsiaTheme="minorEastAsia" w:hAnsi="Calibri" w:cs="Calibri"/>
                <w:b/>
                <w:bCs/>
                <w:color w:val="000000"/>
              </w:rPr>
            </w:pPr>
            <w:r w:rsidRPr="00B12C6F">
              <w:rPr>
                <w:rFonts w:ascii="Calibri" w:eastAsiaTheme="minorEastAsia" w:hAnsi="Calibri" w:cs="Calibri"/>
                <w:b/>
                <w:bCs/>
                <w:color w:val="000000"/>
              </w:rPr>
              <w:t>Question</w:t>
            </w:r>
          </w:p>
        </w:tc>
        <w:tc>
          <w:tcPr>
            <w:tcW w:w="1010" w:type="dxa"/>
            <w:tcBorders>
              <w:top w:val="single" w:sz="4" w:space="0" w:color="auto"/>
            </w:tcBorders>
            <w:shd w:val="clear" w:color="000000" w:fill="FFFFFF"/>
            <w:vAlign w:val="center"/>
          </w:tcPr>
          <w:p w14:paraId="465F987B" w14:textId="07DF73DB"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Strongly disagree</w:t>
            </w:r>
          </w:p>
        </w:tc>
        <w:tc>
          <w:tcPr>
            <w:tcW w:w="1010" w:type="dxa"/>
            <w:tcBorders>
              <w:top w:val="single" w:sz="4" w:space="0" w:color="auto"/>
            </w:tcBorders>
            <w:shd w:val="clear" w:color="000000" w:fill="FFFFFF"/>
            <w:vAlign w:val="center"/>
          </w:tcPr>
          <w:p w14:paraId="5C697D86" w14:textId="226C5208" w:rsidR="00E02FF0" w:rsidRPr="00B12C6F" w:rsidRDefault="00E02FF0" w:rsidP="00E02FF0">
            <w:pPr>
              <w:spacing w:after="0" w:line="240" w:lineRule="auto"/>
              <w:jc w:val="center"/>
              <w:rPr>
                <w:rFonts w:ascii="Calibri" w:eastAsia="Times New Roman" w:hAnsi="Calibri" w:cs="Calibri"/>
                <w:b/>
                <w:bCs/>
                <w:color w:val="000000"/>
                <w:lang w:val="el-GR"/>
              </w:rPr>
            </w:pPr>
            <w:proofErr w:type="spellStart"/>
            <w:r w:rsidRPr="00B12C6F">
              <w:rPr>
                <w:rFonts w:ascii="Calibri" w:eastAsia="Times New Roman" w:hAnsi="Calibri" w:cs="Calibri"/>
                <w:b/>
                <w:bCs/>
                <w:color w:val="000000"/>
                <w:lang w:val="el-GR"/>
              </w:rPr>
              <w:t>Disagree</w:t>
            </w:r>
            <w:proofErr w:type="spellEnd"/>
          </w:p>
        </w:tc>
        <w:tc>
          <w:tcPr>
            <w:tcW w:w="1012" w:type="dxa"/>
            <w:tcBorders>
              <w:top w:val="single" w:sz="4" w:space="0" w:color="auto"/>
            </w:tcBorders>
            <w:shd w:val="clear" w:color="000000" w:fill="FFFFFF"/>
            <w:vAlign w:val="center"/>
          </w:tcPr>
          <w:p w14:paraId="56016B86" w14:textId="3093BC99" w:rsidR="00E02FF0" w:rsidRPr="00B12C6F" w:rsidRDefault="00E02FF0" w:rsidP="00E02FF0">
            <w:pPr>
              <w:spacing w:after="0" w:line="240" w:lineRule="auto"/>
              <w:jc w:val="center"/>
              <w:rPr>
                <w:rFonts w:ascii="Calibri" w:eastAsia="Times New Roman" w:hAnsi="Calibri" w:cs="Calibri"/>
                <w:b/>
                <w:bCs/>
                <w:color w:val="000000"/>
                <w:lang w:val="el-GR"/>
              </w:rPr>
            </w:pPr>
            <w:proofErr w:type="spellStart"/>
            <w:r w:rsidRPr="00B12C6F">
              <w:rPr>
                <w:rFonts w:ascii="Calibri" w:eastAsia="Times New Roman" w:hAnsi="Calibri" w:cs="Calibri"/>
                <w:b/>
                <w:bCs/>
                <w:color w:val="000000"/>
                <w:lang w:val="el-GR"/>
              </w:rPr>
              <w:t>Neutral</w:t>
            </w:r>
            <w:proofErr w:type="spellEnd"/>
          </w:p>
        </w:tc>
        <w:tc>
          <w:tcPr>
            <w:tcW w:w="1010" w:type="dxa"/>
            <w:tcBorders>
              <w:top w:val="single" w:sz="4" w:space="0" w:color="auto"/>
            </w:tcBorders>
            <w:shd w:val="clear" w:color="000000" w:fill="FFFFFF"/>
            <w:vAlign w:val="center"/>
          </w:tcPr>
          <w:p w14:paraId="0F86D876" w14:textId="2EB6FC32" w:rsidR="00E02FF0" w:rsidRPr="00B12C6F" w:rsidRDefault="00E02FF0" w:rsidP="00E02FF0">
            <w:pPr>
              <w:spacing w:after="0" w:line="240" w:lineRule="auto"/>
              <w:jc w:val="center"/>
              <w:rPr>
                <w:rFonts w:ascii="Calibri" w:eastAsia="Times New Roman" w:hAnsi="Calibri" w:cs="Calibri"/>
                <w:b/>
                <w:bCs/>
                <w:color w:val="000000"/>
                <w:lang w:val="el-GR"/>
              </w:rPr>
            </w:pPr>
            <w:proofErr w:type="spellStart"/>
            <w:r w:rsidRPr="00B12C6F">
              <w:rPr>
                <w:rFonts w:ascii="Calibri" w:eastAsia="Times New Roman" w:hAnsi="Calibri" w:cs="Calibri"/>
                <w:b/>
                <w:bCs/>
                <w:color w:val="000000"/>
                <w:lang w:val="el-GR"/>
              </w:rPr>
              <w:t>Agree</w:t>
            </w:r>
            <w:proofErr w:type="spellEnd"/>
          </w:p>
        </w:tc>
        <w:tc>
          <w:tcPr>
            <w:tcW w:w="1012" w:type="dxa"/>
            <w:tcBorders>
              <w:top w:val="single" w:sz="4" w:space="0" w:color="auto"/>
              <w:right w:val="single" w:sz="8" w:space="0" w:color="auto"/>
            </w:tcBorders>
            <w:shd w:val="clear" w:color="000000" w:fill="FFFFFF"/>
            <w:vAlign w:val="center"/>
          </w:tcPr>
          <w:p w14:paraId="432AE61B" w14:textId="3CF5CFFF" w:rsidR="00E02FF0" w:rsidRPr="00B12C6F" w:rsidRDefault="00E02FF0" w:rsidP="00E02FF0">
            <w:pPr>
              <w:spacing w:after="0" w:line="240" w:lineRule="auto"/>
              <w:jc w:val="center"/>
              <w:rPr>
                <w:rFonts w:ascii="Calibri" w:eastAsia="Times New Roman" w:hAnsi="Calibri" w:cs="Calibri"/>
                <w:b/>
                <w:bCs/>
                <w:color w:val="000000"/>
                <w:lang w:val="el-GR"/>
              </w:rPr>
            </w:pPr>
            <w:proofErr w:type="spellStart"/>
            <w:r w:rsidRPr="00B12C6F">
              <w:rPr>
                <w:rFonts w:ascii="Calibri" w:eastAsia="Times New Roman" w:hAnsi="Calibri" w:cs="Calibri"/>
                <w:b/>
                <w:bCs/>
                <w:color w:val="000000"/>
                <w:lang w:val="el-GR"/>
              </w:rPr>
              <w:t>Strongly</w:t>
            </w:r>
            <w:proofErr w:type="spellEnd"/>
            <w:r w:rsidRPr="00B12C6F">
              <w:rPr>
                <w:rFonts w:ascii="Calibri" w:eastAsia="Times New Roman" w:hAnsi="Calibri" w:cs="Calibri"/>
                <w:b/>
                <w:bCs/>
                <w:color w:val="000000"/>
                <w:lang w:val="el-GR"/>
              </w:rPr>
              <w:t xml:space="preserve"> </w:t>
            </w:r>
            <w:proofErr w:type="spellStart"/>
            <w:r w:rsidRPr="00B12C6F">
              <w:rPr>
                <w:rFonts w:ascii="Calibri" w:eastAsia="Times New Roman" w:hAnsi="Calibri" w:cs="Calibri"/>
                <w:b/>
                <w:bCs/>
                <w:color w:val="000000"/>
                <w:lang w:val="el-GR"/>
              </w:rPr>
              <w:t>agree</w:t>
            </w:r>
            <w:proofErr w:type="spellEnd"/>
          </w:p>
        </w:tc>
      </w:tr>
      <w:tr w:rsidR="00CF01A4" w:rsidRPr="00B12C6F" w14:paraId="24DF6681" w14:textId="77777777" w:rsidTr="00211E07">
        <w:trPr>
          <w:trHeight w:val="20"/>
        </w:trPr>
        <w:tc>
          <w:tcPr>
            <w:tcW w:w="3964" w:type="dxa"/>
            <w:tcBorders>
              <w:left w:val="single" w:sz="8" w:space="0" w:color="auto"/>
            </w:tcBorders>
            <w:shd w:val="clear" w:color="000000" w:fill="FFFFFF"/>
            <w:noWrap/>
            <w:vAlign w:val="center"/>
            <w:hideMark/>
          </w:tcPr>
          <w:p w14:paraId="74855193" w14:textId="77777777" w:rsidR="00E02FF0" w:rsidRPr="00B12C6F" w:rsidRDefault="00E02FF0" w:rsidP="00E02FF0">
            <w:pPr>
              <w:spacing w:after="0" w:line="240" w:lineRule="auto"/>
              <w:rPr>
                <w:rFonts w:ascii="Calibri Light" w:eastAsia="Times New Roman" w:hAnsi="Calibri Light" w:cs="Calibri Light"/>
                <w:b/>
                <w:bCs/>
                <w:color w:val="000000"/>
              </w:rPr>
            </w:pPr>
            <w:r w:rsidRPr="00B12C6F">
              <w:rPr>
                <w:rFonts w:ascii="Calibri Light" w:eastAsia="Times New Roman" w:hAnsi="Calibri Light" w:cs="Calibri Light"/>
                <w:b/>
                <w:bCs/>
                <w:color w:val="000000"/>
              </w:rPr>
              <w:t xml:space="preserve">Q1: I enjoy more reading about mechanical systems than learning through interaction. </w:t>
            </w:r>
          </w:p>
        </w:tc>
        <w:tc>
          <w:tcPr>
            <w:tcW w:w="1010" w:type="dxa"/>
            <w:shd w:val="clear" w:color="000000" w:fill="D0DBF0"/>
            <w:vAlign w:val="center"/>
            <w:hideMark/>
          </w:tcPr>
          <w:p w14:paraId="39977308"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8</w:t>
            </w:r>
          </w:p>
        </w:tc>
        <w:tc>
          <w:tcPr>
            <w:tcW w:w="1010" w:type="dxa"/>
            <w:shd w:val="clear" w:color="000000" w:fill="D0DBF0"/>
            <w:vAlign w:val="center"/>
            <w:hideMark/>
          </w:tcPr>
          <w:p w14:paraId="0224D2DA"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 </w:t>
            </w:r>
          </w:p>
        </w:tc>
        <w:tc>
          <w:tcPr>
            <w:tcW w:w="1012" w:type="dxa"/>
            <w:shd w:val="clear" w:color="000000" w:fill="D0DBF0"/>
            <w:vAlign w:val="center"/>
            <w:hideMark/>
          </w:tcPr>
          <w:p w14:paraId="59B9999C"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 </w:t>
            </w:r>
          </w:p>
        </w:tc>
        <w:tc>
          <w:tcPr>
            <w:tcW w:w="1010" w:type="dxa"/>
            <w:shd w:val="clear" w:color="000000" w:fill="D0DBF0"/>
            <w:vAlign w:val="center"/>
            <w:hideMark/>
          </w:tcPr>
          <w:p w14:paraId="4046DA27"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 </w:t>
            </w:r>
          </w:p>
        </w:tc>
        <w:tc>
          <w:tcPr>
            <w:tcW w:w="1012" w:type="dxa"/>
            <w:tcBorders>
              <w:right w:val="single" w:sz="8" w:space="0" w:color="auto"/>
            </w:tcBorders>
            <w:shd w:val="clear" w:color="000000" w:fill="D0DBF0"/>
            <w:vAlign w:val="center"/>
            <w:hideMark/>
          </w:tcPr>
          <w:p w14:paraId="792BEAE6"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 </w:t>
            </w:r>
          </w:p>
        </w:tc>
      </w:tr>
      <w:tr w:rsidR="00E02FF0" w:rsidRPr="00B12C6F" w14:paraId="6544EF64" w14:textId="77777777" w:rsidTr="00211E07">
        <w:trPr>
          <w:trHeight w:val="20"/>
        </w:trPr>
        <w:tc>
          <w:tcPr>
            <w:tcW w:w="3964" w:type="dxa"/>
            <w:tcBorders>
              <w:left w:val="single" w:sz="8" w:space="0" w:color="auto"/>
            </w:tcBorders>
            <w:shd w:val="clear" w:color="000000" w:fill="FFFFFF"/>
            <w:noWrap/>
            <w:vAlign w:val="center"/>
            <w:hideMark/>
          </w:tcPr>
          <w:p w14:paraId="296C1A89" w14:textId="77777777" w:rsidR="00E02FF0" w:rsidRPr="00B12C6F" w:rsidRDefault="00E02FF0" w:rsidP="00E02FF0">
            <w:pPr>
              <w:spacing w:after="0" w:line="240" w:lineRule="auto"/>
              <w:rPr>
                <w:rFonts w:ascii="Calibri Light" w:eastAsia="Times New Roman" w:hAnsi="Calibri Light" w:cs="Calibri Light"/>
                <w:b/>
                <w:bCs/>
                <w:color w:val="000000"/>
              </w:rPr>
            </w:pPr>
            <w:r w:rsidRPr="00B12C6F">
              <w:rPr>
                <w:rFonts w:ascii="Calibri Light" w:eastAsia="Times New Roman" w:hAnsi="Calibri Light" w:cs="Calibri Light"/>
                <w:b/>
                <w:bCs/>
                <w:color w:val="000000"/>
              </w:rPr>
              <w:t>Q2: Having a visual of a mechanical system helps me learn faster its components.</w:t>
            </w:r>
          </w:p>
        </w:tc>
        <w:tc>
          <w:tcPr>
            <w:tcW w:w="1010" w:type="dxa"/>
            <w:shd w:val="clear" w:color="auto" w:fill="auto"/>
            <w:vAlign w:val="center"/>
            <w:hideMark/>
          </w:tcPr>
          <w:p w14:paraId="3342D209"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 </w:t>
            </w:r>
          </w:p>
        </w:tc>
        <w:tc>
          <w:tcPr>
            <w:tcW w:w="1010" w:type="dxa"/>
            <w:shd w:val="clear" w:color="auto" w:fill="auto"/>
            <w:vAlign w:val="center"/>
            <w:hideMark/>
          </w:tcPr>
          <w:p w14:paraId="25807C10"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 </w:t>
            </w:r>
          </w:p>
        </w:tc>
        <w:tc>
          <w:tcPr>
            <w:tcW w:w="1012" w:type="dxa"/>
            <w:shd w:val="clear" w:color="auto" w:fill="auto"/>
            <w:vAlign w:val="center"/>
            <w:hideMark/>
          </w:tcPr>
          <w:p w14:paraId="4D242EA7"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1</w:t>
            </w:r>
          </w:p>
        </w:tc>
        <w:tc>
          <w:tcPr>
            <w:tcW w:w="1010" w:type="dxa"/>
            <w:shd w:val="clear" w:color="auto" w:fill="auto"/>
            <w:vAlign w:val="center"/>
            <w:hideMark/>
          </w:tcPr>
          <w:p w14:paraId="001EA965"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1</w:t>
            </w:r>
          </w:p>
        </w:tc>
        <w:tc>
          <w:tcPr>
            <w:tcW w:w="1012" w:type="dxa"/>
            <w:tcBorders>
              <w:right w:val="single" w:sz="8" w:space="0" w:color="auto"/>
            </w:tcBorders>
            <w:shd w:val="clear" w:color="auto" w:fill="auto"/>
            <w:vAlign w:val="center"/>
            <w:hideMark/>
          </w:tcPr>
          <w:p w14:paraId="33552A4F"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6</w:t>
            </w:r>
          </w:p>
        </w:tc>
      </w:tr>
      <w:tr w:rsidR="00E02FF0" w:rsidRPr="00B12C6F" w14:paraId="4D6E679C" w14:textId="77777777" w:rsidTr="00211E07">
        <w:trPr>
          <w:trHeight w:val="20"/>
        </w:trPr>
        <w:tc>
          <w:tcPr>
            <w:tcW w:w="3964" w:type="dxa"/>
            <w:tcBorders>
              <w:left w:val="single" w:sz="8" w:space="0" w:color="auto"/>
            </w:tcBorders>
            <w:shd w:val="clear" w:color="000000" w:fill="FFFFFF"/>
            <w:noWrap/>
            <w:vAlign w:val="center"/>
            <w:hideMark/>
          </w:tcPr>
          <w:p w14:paraId="20A0BDA0" w14:textId="77777777" w:rsidR="00E02FF0" w:rsidRPr="00B12C6F" w:rsidRDefault="00E02FF0" w:rsidP="00E02FF0">
            <w:pPr>
              <w:spacing w:after="0" w:line="240" w:lineRule="auto"/>
              <w:rPr>
                <w:rFonts w:ascii="Calibri Light" w:eastAsia="Times New Roman" w:hAnsi="Calibri Light" w:cs="Calibri Light"/>
                <w:b/>
                <w:bCs/>
                <w:color w:val="000000"/>
              </w:rPr>
            </w:pPr>
            <w:r w:rsidRPr="00B12C6F">
              <w:rPr>
                <w:rFonts w:ascii="Calibri Light" w:eastAsia="Times New Roman" w:hAnsi="Calibri Light" w:cs="Calibri Light"/>
                <w:b/>
                <w:bCs/>
                <w:color w:val="000000"/>
              </w:rPr>
              <w:t>Q3: When I study a mechanical system, I do not know if I have learned all its different parts.</w:t>
            </w:r>
          </w:p>
        </w:tc>
        <w:tc>
          <w:tcPr>
            <w:tcW w:w="1010" w:type="dxa"/>
            <w:shd w:val="clear" w:color="000000" w:fill="D0DBF0"/>
            <w:vAlign w:val="center"/>
            <w:hideMark/>
          </w:tcPr>
          <w:p w14:paraId="519764FC"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 </w:t>
            </w:r>
          </w:p>
        </w:tc>
        <w:tc>
          <w:tcPr>
            <w:tcW w:w="1010" w:type="dxa"/>
            <w:shd w:val="clear" w:color="000000" w:fill="D0DBF0"/>
            <w:vAlign w:val="center"/>
            <w:hideMark/>
          </w:tcPr>
          <w:p w14:paraId="380A0ACA"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 </w:t>
            </w:r>
          </w:p>
        </w:tc>
        <w:tc>
          <w:tcPr>
            <w:tcW w:w="1012" w:type="dxa"/>
            <w:shd w:val="clear" w:color="000000" w:fill="D0DBF0"/>
            <w:vAlign w:val="center"/>
            <w:hideMark/>
          </w:tcPr>
          <w:p w14:paraId="744CA8CB"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2</w:t>
            </w:r>
          </w:p>
        </w:tc>
        <w:tc>
          <w:tcPr>
            <w:tcW w:w="1010" w:type="dxa"/>
            <w:shd w:val="clear" w:color="000000" w:fill="D0DBF0"/>
            <w:vAlign w:val="center"/>
            <w:hideMark/>
          </w:tcPr>
          <w:p w14:paraId="3BF4638A"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4</w:t>
            </w:r>
          </w:p>
        </w:tc>
        <w:tc>
          <w:tcPr>
            <w:tcW w:w="1012" w:type="dxa"/>
            <w:tcBorders>
              <w:right w:val="single" w:sz="8" w:space="0" w:color="auto"/>
            </w:tcBorders>
            <w:shd w:val="clear" w:color="000000" w:fill="D0DBF0"/>
            <w:vAlign w:val="center"/>
            <w:hideMark/>
          </w:tcPr>
          <w:p w14:paraId="299B7F46"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3</w:t>
            </w:r>
          </w:p>
        </w:tc>
      </w:tr>
      <w:tr w:rsidR="00E02FF0" w:rsidRPr="00B12C6F" w14:paraId="25B3B48A" w14:textId="77777777" w:rsidTr="00211E07">
        <w:trPr>
          <w:trHeight w:val="20"/>
        </w:trPr>
        <w:tc>
          <w:tcPr>
            <w:tcW w:w="3964" w:type="dxa"/>
            <w:tcBorders>
              <w:left w:val="single" w:sz="8" w:space="0" w:color="auto"/>
            </w:tcBorders>
            <w:shd w:val="clear" w:color="000000" w:fill="FFFFFF"/>
            <w:noWrap/>
            <w:vAlign w:val="center"/>
            <w:hideMark/>
          </w:tcPr>
          <w:p w14:paraId="1F89BAF1" w14:textId="77777777" w:rsidR="00E02FF0" w:rsidRPr="00B12C6F" w:rsidRDefault="00E02FF0" w:rsidP="00E02FF0">
            <w:pPr>
              <w:spacing w:after="0" w:line="240" w:lineRule="auto"/>
              <w:rPr>
                <w:rFonts w:ascii="Calibri Light" w:eastAsia="Times New Roman" w:hAnsi="Calibri Light" w:cs="Calibri Light"/>
                <w:b/>
                <w:bCs/>
                <w:color w:val="000000"/>
              </w:rPr>
            </w:pPr>
            <w:r w:rsidRPr="00B12C6F">
              <w:rPr>
                <w:rFonts w:ascii="Calibri Light" w:eastAsia="Times New Roman" w:hAnsi="Calibri Light" w:cs="Calibri Light"/>
                <w:b/>
                <w:bCs/>
                <w:color w:val="000000"/>
              </w:rPr>
              <w:t>Q4: Taking a test by myself about a mechanical system, could be help tell if I had learned it.</w:t>
            </w:r>
          </w:p>
        </w:tc>
        <w:tc>
          <w:tcPr>
            <w:tcW w:w="1010" w:type="dxa"/>
            <w:shd w:val="clear" w:color="auto" w:fill="auto"/>
            <w:vAlign w:val="center"/>
            <w:hideMark/>
          </w:tcPr>
          <w:p w14:paraId="01D57F47"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1</w:t>
            </w:r>
          </w:p>
        </w:tc>
        <w:tc>
          <w:tcPr>
            <w:tcW w:w="1010" w:type="dxa"/>
            <w:shd w:val="clear" w:color="auto" w:fill="auto"/>
            <w:vAlign w:val="center"/>
            <w:hideMark/>
          </w:tcPr>
          <w:p w14:paraId="76808475"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1</w:t>
            </w:r>
          </w:p>
        </w:tc>
        <w:tc>
          <w:tcPr>
            <w:tcW w:w="1012" w:type="dxa"/>
            <w:shd w:val="clear" w:color="auto" w:fill="auto"/>
            <w:vAlign w:val="center"/>
            <w:hideMark/>
          </w:tcPr>
          <w:p w14:paraId="3B666927"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4</w:t>
            </w:r>
          </w:p>
        </w:tc>
        <w:tc>
          <w:tcPr>
            <w:tcW w:w="1010" w:type="dxa"/>
            <w:shd w:val="clear" w:color="auto" w:fill="auto"/>
            <w:vAlign w:val="center"/>
            <w:hideMark/>
          </w:tcPr>
          <w:p w14:paraId="62DCD642"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2</w:t>
            </w:r>
          </w:p>
        </w:tc>
        <w:tc>
          <w:tcPr>
            <w:tcW w:w="1012" w:type="dxa"/>
            <w:tcBorders>
              <w:right w:val="single" w:sz="8" w:space="0" w:color="auto"/>
            </w:tcBorders>
            <w:shd w:val="clear" w:color="auto" w:fill="auto"/>
            <w:vAlign w:val="center"/>
            <w:hideMark/>
          </w:tcPr>
          <w:p w14:paraId="4D147AB1"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 </w:t>
            </w:r>
          </w:p>
        </w:tc>
      </w:tr>
      <w:tr w:rsidR="00E02FF0" w:rsidRPr="00B12C6F" w14:paraId="0A4CA35F" w14:textId="77777777" w:rsidTr="00211E07">
        <w:trPr>
          <w:trHeight w:val="20"/>
        </w:trPr>
        <w:tc>
          <w:tcPr>
            <w:tcW w:w="3964" w:type="dxa"/>
            <w:tcBorders>
              <w:left w:val="single" w:sz="8" w:space="0" w:color="auto"/>
            </w:tcBorders>
            <w:shd w:val="clear" w:color="000000" w:fill="FFFFFF"/>
            <w:noWrap/>
            <w:vAlign w:val="center"/>
            <w:hideMark/>
          </w:tcPr>
          <w:p w14:paraId="7A21DC9C" w14:textId="77777777" w:rsidR="00E02FF0" w:rsidRPr="00B12C6F" w:rsidRDefault="00E02FF0" w:rsidP="00E02FF0">
            <w:pPr>
              <w:spacing w:after="0" w:line="240" w:lineRule="auto"/>
              <w:rPr>
                <w:rFonts w:ascii="Calibri Light" w:eastAsia="Times New Roman" w:hAnsi="Calibri Light" w:cs="Calibri Light"/>
                <w:b/>
                <w:bCs/>
                <w:color w:val="000000"/>
              </w:rPr>
            </w:pPr>
            <w:r w:rsidRPr="00B12C6F">
              <w:rPr>
                <w:rFonts w:ascii="Calibri Light" w:eastAsia="Times New Roman" w:hAnsi="Calibri Light" w:cs="Calibri Light"/>
                <w:b/>
                <w:bCs/>
                <w:color w:val="000000"/>
              </w:rPr>
              <w:t xml:space="preserve">Q5: I prefer browsing online through a smartphone than a personal computer. </w:t>
            </w:r>
          </w:p>
        </w:tc>
        <w:tc>
          <w:tcPr>
            <w:tcW w:w="1010" w:type="dxa"/>
            <w:shd w:val="clear" w:color="000000" w:fill="D0DBF0"/>
            <w:vAlign w:val="center"/>
            <w:hideMark/>
          </w:tcPr>
          <w:p w14:paraId="00193BA5"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 </w:t>
            </w:r>
          </w:p>
        </w:tc>
        <w:tc>
          <w:tcPr>
            <w:tcW w:w="1010" w:type="dxa"/>
            <w:shd w:val="clear" w:color="000000" w:fill="D0DBF0"/>
            <w:vAlign w:val="center"/>
            <w:hideMark/>
          </w:tcPr>
          <w:p w14:paraId="6311DCDD"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 </w:t>
            </w:r>
          </w:p>
        </w:tc>
        <w:tc>
          <w:tcPr>
            <w:tcW w:w="1012" w:type="dxa"/>
            <w:shd w:val="clear" w:color="000000" w:fill="D0DBF0"/>
            <w:vAlign w:val="center"/>
            <w:hideMark/>
          </w:tcPr>
          <w:p w14:paraId="3F5305C5"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1</w:t>
            </w:r>
          </w:p>
        </w:tc>
        <w:tc>
          <w:tcPr>
            <w:tcW w:w="1010" w:type="dxa"/>
            <w:shd w:val="clear" w:color="000000" w:fill="D0DBF0"/>
            <w:vAlign w:val="center"/>
            <w:hideMark/>
          </w:tcPr>
          <w:p w14:paraId="6F1124DD"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1</w:t>
            </w:r>
          </w:p>
        </w:tc>
        <w:tc>
          <w:tcPr>
            <w:tcW w:w="1012" w:type="dxa"/>
            <w:tcBorders>
              <w:right w:val="single" w:sz="8" w:space="0" w:color="auto"/>
            </w:tcBorders>
            <w:shd w:val="clear" w:color="000000" w:fill="D0DBF0"/>
            <w:vAlign w:val="center"/>
            <w:hideMark/>
          </w:tcPr>
          <w:p w14:paraId="7FC02B5E"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6</w:t>
            </w:r>
          </w:p>
        </w:tc>
      </w:tr>
      <w:tr w:rsidR="00E02FF0" w:rsidRPr="00B12C6F" w14:paraId="11975659" w14:textId="77777777" w:rsidTr="00211E07">
        <w:trPr>
          <w:trHeight w:val="20"/>
        </w:trPr>
        <w:tc>
          <w:tcPr>
            <w:tcW w:w="3964" w:type="dxa"/>
            <w:tcBorders>
              <w:left w:val="single" w:sz="8" w:space="0" w:color="auto"/>
            </w:tcBorders>
            <w:shd w:val="clear" w:color="000000" w:fill="FFFFFF"/>
            <w:noWrap/>
            <w:vAlign w:val="center"/>
            <w:hideMark/>
          </w:tcPr>
          <w:p w14:paraId="39242E7B" w14:textId="77777777" w:rsidR="00E02FF0" w:rsidRPr="00B12C6F" w:rsidRDefault="00E02FF0" w:rsidP="00E02FF0">
            <w:pPr>
              <w:spacing w:after="0" w:line="240" w:lineRule="auto"/>
              <w:rPr>
                <w:rFonts w:ascii="Calibri Light" w:eastAsia="Times New Roman" w:hAnsi="Calibri Light" w:cs="Calibri Light"/>
                <w:b/>
                <w:bCs/>
                <w:color w:val="000000"/>
              </w:rPr>
            </w:pPr>
            <w:r w:rsidRPr="00B12C6F">
              <w:rPr>
                <w:rFonts w:ascii="Calibri Light" w:eastAsia="Times New Roman" w:hAnsi="Calibri Light" w:cs="Calibri Light"/>
                <w:b/>
                <w:bCs/>
                <w:color w:val="000000"/>
              </w:rPr>
              <w:t xml:space="preserve">Q6: Sometimes I do not understand the functionality of the different components of a mechanical system because I find it too complicated. </w:t>
            </w:r>
          </w:p>
        </w:tc>
        <w:tc>
          <w:tcPr>
            <w:tcW w:w="1010" w:type="dxa"/>
            <w:shd w:val="clear" w:color="auto" w:fill="auto"/>
            <w:vAlign w:val="center"/>
            <w:hideMark/>
          </w:tcPr>
          <w:p w14:paraId="3C17FCA6"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 </w:t>
            </w:r>
          </w:p>
        </w:tc>
        <w:tc>
          <w:tcPr>
            <w:tcW w:w="1010" w:type="dxa"/>
            <w:shd w:val="clear" w:color="auto" w:fill="auto"/>
            <w:vAlign w:val="center"/>
            <w:hideMark/>
          </w:tcPr>
          <w:p w14:paraId="7F444F95"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 </w:t>
            </w:r>
          </w:p>
        </w:tc>
        <w:tc>
          <w:tcPr>
            <w:tcW w:w="1012" w:type="dxa"/>
            <w:shd w:val="clear" w:color="auto" w:fill="auto"/>
            <w:vAlign w:val="center"/>
            <w:hideMark/>
          </w:tcPr>
          <w:p w14:paraId="7AADFAD1"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 </w:t>
            </w:r>
          </w:p>
        </w:tc>
        <w:tc>
          <w:tcPr>
            <w:tcW w:w="1010" w:type="dxa"/>
            <w:shd w:val="clear" w:color="auto" w:fill="auto"/>
            <w:vAlign w:val="center"/>
            <w:hideMark/>
          </w:tcPr>
          <w:p w14:paraId="7F7C0F25"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 </w:t>
            </w:r>
          </w:p>
        </w:tc>
        <w:tc>
          <w:tcPr>
            <w:tcW w:w="1012" w:type="dxa"/>
            <w:tcBorders>
              <w:right w:val="single" w:sz="8" w:space="0" w:color="auto"/>
            </w:tcBorders>
            <w:shd w:val="clear" w:color="auto" w:fill="auto"/>
            <w:vAlign w:val="center"/>
            <w:hideMark/>
          </w:tcPr>
          <w:p w14:paraId="555DFBF2"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8</w:t>
            </w:r>
          </w:p>
        </w:tc>
      </w:tr>
      <w:tr w:rsidR="00E02FF0" w:rsidRPr="00B12C6F" w14:paraId="540055C3" w14:textId="77777777" w:rsidTr="00211E07">
        <w:trPr>
          <w:trHeight w:val="20"/>
        </w:trPr>
        <w:tc>
          <w:tcPr>
            <w:tcW w:w="3964" w:type="dxa"/>
            <w:tcBorders>
              <w:left w:val="single" w:sz="8" w:space="0" w:color="auto"/>
              <w:bottom w:val="single" w:sz="8" w:space="0" w:color="auto"/>
            </w:tcBorders>
            <w:shd w:val="clear" w:color="000000" w:fill="FFFFFF"/>
            <w:noWrap/>
            <w:vAlign w:val="center"/>
            <w:hideMark/>
          </w:tcPr>
          <w:p w14:paraId="75D8493A" w14:textId="77777777" w:rsidR="00E02FF0" w:rsidRPr="00B12C6F" w:rsidRDefault="00E02FF0" w:rsidP="00E02FF0">
            <w:pPr>
              <w:spacing w:after="0" w:line="240" w:lineRule="auto"/>
              <w:rPr>
                <w:rFonts w:ascii="Calibri Light" w:eastAsia="Times New Roman" w:hAnsi="Calibri Light" w:cs="Calibri Light"/>
                <w:b/>
                <w:bCs/>
                <w:color w:val="000000"/>
              </w:rPr>
            </w:pPr>
            <w:r w:rsidRPr="00B12C6F">
              <w:rPr>
                <w:rFonts w:ascii="Calibri Light" w:eastAsia="Times New Roman" w:hAnsi="Calibri Light" w:cs="Calibri Light"/>
                <w:b/>
                <w:bCs/>
                <w:color w:val="000000"/>
              </w:rPr>
              <w:t xml:space="preserve">Q7: Having someone to paraphrase a description of the different components of a mechanical system with simpler words, helps me understand their functionality. </w:t>
            </w:r>
          </w:p>
        </w:tc>
        <w:tc>
          <w:tcPr>
            <w:tcW w:w="1010" w:type="dxa"/>
            <w:tcBorders>
              <w:bottom w:val="single" w:sz="8" w:space="0" w:color="auto"/>
            </w:tcBorders>
            <w:shd w:val="clear" w:color="000000" w:fill="D0DBF0"/>
            <w:vAlign w:val="center"/>
            <w:hideMark/>
          </w:tcPr>
          <w:p w14:paraId="057E3F6B"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 </w:t>
            </w:r>
          </w:p>
        </w:tc>
        <w:tc>
          <w:tcPr>
            <w:tcW w:w="1010" w:type="dxa"/>
            <w:tcBorders>
              <w:bottom w:val="single" w:sz="8" w:space="0" w:color="auto"/>
            </w:tcBorders>
            <w:shd w:val="clear" w:color="000000" w:fill="D0DBF0"/>
            <w:vAlign w:val="center"/>
            <w:hideMark/>
          </w:tcPr>
          <w:p w14:paraId="57539D66"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 </w:t>
            </w:r>
          </w:p>
        </w:tc>
        <w:tc>
          <w:tcPr>
            <w:tcW w:w="1012" w:type="dxa"/>
            <w:tcBorders>
              <w:bottom w:val="single" w:sz="8" w:space="0" w:color="auto"/>
            </w:tcBorders>
            <w:shd w:val="clear" w:color="000000" w:fill="D0DBF0"/>
            <w:vAlign w:val="center"/>
            <w:hideMark/>
          </w:tcPr>
          <w:p w14:paraId="3DCA2E5E"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1</w:t>
            </w:r>
          </w:p>
        </w:tc>
        <w:tc>
          <w:tcPr>
            <w:tcW w:w="1010" w:type="dxa"/>
            <w:tcBorders>
              <w:bottom w:val="single" w:sz="8" w:space="0" w:color="auto"/>
            </w:tcBorders>
            <w:shd w:val="clear" w:color="000000" w:fill="D0DBF0"/>
            <w:vAlign w:val="center"/>
            <w:hideMark/>
          </w:tcPr>
          <w:p w14:paraId="10619D99"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 </w:t>
            </w:r>
          </w:p>
        </w:tc>
        <w:tc>
          <w:tcPr>
            <w:tcW w:w="1012" w:type="dxa"/>
            <w:tcBorders>
              <w:bottom w:val="single" w:sz="8" w:space="0" w:color="auto"/>
              <w:right w:val="single" w:sz="8" w:space="0" w:color="auto"/>
            </w:tcBorders>
            <w:shd w:val="clear" w:color="000000" w:fill="D0DBF0"/>
            <w:vAlign w:val="center"/>
            <w:hideMark/>
          </w:tcPr>
          <w:p w14:paraId="0BE7BB12" w14:textId="77777777" w:rsidR="00E02FF0" w:rsidRPr="00B12C6F" w:rsidRDefault="00E02FF0" w:rsidP="00E02FF0">
            <w:pPr>
              <w:spacing w:after="0" w:line="240" w:lineRule="auto"/>
              <w:jc w:val="center"/>
              <w:rPr>
                <w:rFonts w:ascii="Calibri" w:eastAsia="Times New Roman" w:hAnsi="Calibri" w:cs="Calibri"/>
                <w:b/>
                <w:bCs/>
                <w:color w:val="000000"/>
              </w:rPr>
            </w:pPr>
            <w:r w:rsidRPr="00B12C6F">
              <w:rPr>
                <w:rFonts w:ascii="Calibri" w:eastAsia="Times New Roman" w:hAnsi="Calibri" w:cs="Calibri"/>
                <w:b/>
                <w:bCs/>
                <w:color w:val="000000"/>
              </w:rPr>
              <w:t>7</w:t>
            </w:r>
          </w:p>
        </w:tc>
      </w:tr>
    </w:tbl>
    <w:p w14:paraId="6F2C6C7F" w14:textId="77777777" w:rsidR="008074C1" w:rsidRPr="008074C1" w:rsidRDefault="00595D8B" w:rsidP="008074C1">
      <w:pPr>
        <w:pStyle w:val="Default"/>
        <w:jc w:val="center"/>
        <w:rPr>
          <w:rFonts w:ascii="Roboto" w:hAnsi="Roboto"/>
          <w:b/>
          <w:bCs/>
          <w:color w:val="111111"/>
          <w:shd w:val="clear" w:color="auto" w:fill="FFFFFF"/>
        </w:rPr>
      </w:pPr>
      <w:r w:rsidRPr="008074C1">
        <w:rPr>
          <w:rFonts w:ascii="Roboto" w:hAnsi="Roboto"/>
          <w:b/>
          <w:bCs/>
          <w:color w:val="111111"/>
          <w:shd w:val="clear" w:color="auto" w:fill="FFFFFF"/>
        </w:rPr>
        <w:lastRenderedPageBreak/>
        <w:t xml:space="preserve">Appendix C: </w:t>
      </w:r>
    </w:p>
    <w:p w14:paraId="4911AADE" w14:textId="375912A1" w:rsidR="00595D8B" w:rsidRPr="008074C1" w:rsidRDefault="00595D8B" w:rsidP="008074C1">
      <w:pPr>
        <w:pStyle w:val="Default"/>
        <w:jc w:val="center"/>
        <w:rPr>
          <w:rFonts w:ascii="Roboto" w:hAnsi="Roboto"/>
          <w:color w:val="111111"/>
          <w:shd w:val="clear" w:color="auto" w:fill="FFFFFF"/>
        </w:rPr>
      </w:pPr>
      <w:r>
        <w:rPr>
          <w:rFonts w:ascii="Roboto" w:hAnsi="Roboto"/>
          <w:color w:val="111111"/>
          <w:shd w:val="clear" w:color="auto" w:fill="FFFFFF"/>
        </w:rPr>
        <w:t>Resources</w:t>
      </w:r>
    </w:p>
    <w:p w14:paraId="01830BB3" w14:textId="1B6487C1" w:rsidR="00540A18" w:rsidRDefault="00540A18" w:rsidP="00816307">
      <w:pPr>
        <w:pStyle w:val="ListParagraph"/>
        <w:jc w:val="both"/>
      </w:pPr>
    </w:p>
    <w:p w14:paraId="4D617D26" w14:textId="77777777" w:rsidR="00717292" w:rsidRPr="00717292" w:rsidRDefault="00540A18" w:rsidP="00717292">
      <w:pPr>
        <w:pStyle w:val="Bibliography"/>
        <w:rPr>
          <w:rFonts w:ascii="Calibri" w:hAnsi="Calibri" w:cs="Calibri"/>
        </w:rPr>
      </w:pPr>
      <w:r>
        <w:fldChar w:fldCharType="begin"/>
      </w:r>
      <w:r>
        <w:instrText xml:space="preserve"> ADDIN ZOTERO_BIBL {"uncited":[],"omitted":[],"custom":[]} CSL_BIBLIOGRAPHY </w:instrText>
      </w:r>
      <w:r>
        <w:fldChar w:fldCharType="separate"/>
      </w:r>
      <w:r w:rsidR="00717292" w:rsidRPr="00717292">
        <w:rPr>
          <w:rFonts w:ascii="Calibri" w:hAnsi="Calibri" w:cs="Calibri"/>
        </w:rPr>
        <w:t>[1]</w:t>
      </w:r>
      <w:r w:rsidR="00717292" w:rsidRPr="00717292">
        <w:rPr>
          <w:rFonts w:ascii="Calibri" w:hAnsi="Calibri" w:cs="Calibri"/>
        </w:rPr>
        <w:tab/>
        <w:t xml:space="preserve">S. Tumkor, “Personalization of engineering education with the mixed reality mobile applications,” </w:t>
      </w:r>
      <w:r w:rsidR="00717292" w:rsidRPr="00717292">
        <w:rPr>
          <w:rFonts w:ascii="Calibri" w:hAnsi="Calibri" w:cs="Calibri"/>
          <w:i/>
          <w:iCs/>
        </w:rPr>
        <w:t>Comput Appl Eng Educ</w:t>
      </w:r>
      <w:r w:rsidR="00717292" w:rsidRPr="00717292">
        <w:rPr>
          <w:rFonts w:ascii="Calibri" w:hAnsi="Calibri" w:cs="Calibri"/>
        </w:rPr>
        <w:t>, vol. 26, no. 5, pp. 1734–1741, Sep. 2018, doi: 10.1002/cae.21942.</w:t>
      </w:r>
    </w:p>
    <w:p w14:paraId="300AED3A" w14:textId="77777777" w:rsidR="00717292" w:rsidRPr="00717292" w:rsidRDefault="00717292" w:rsidP="00717292">
      <w:pPr>
        <w:pStyle w:val="Bibliography"/>
        <w:rPr>
          <w:rFonts w:ascii="Calibri" w:hAnsi="Calibri" w:cs="Calibri"/>
        </w:rPr>
      </w:pPr>
      <w:r w:rsidRPr="00717292">
        <w:rPr>
          <w:rFonts w:ascii="Calibri" w:hAnsi="Calibri" w:cs="Calibri"/>
        </w:rPr>
        <w:t>[2]</w:t>
      </w:r>
      <w:r w:rsidRPr="00717292">
        <w:rPr>
          <w:rFonts w:ascii="Calibri" w:hAnsi="Calibri" w:cs="Calibri"/>
        </w:rPr>
        <w:tab/>
        <w:t xml:space="preserve">H. Zhang </w:t>
      </w:r>
      <w:r w:rsidRPr="00717292">
        <w:rPr>
          <w:rFonts w:ascii="Calibri" w:hAnsi="Calibri" w:cs="Calibri"/>
          <w:i/>
          <w:iCs/>
        </w:rPr>
        <w:t>et al.</w:t>
      </w:r>
      <w:r w:rsidRPr="00717292">
        <w:rPr>
          <w:rFonts w:ascii="Calibri" w:hAnsi="Calibri" w:cs="Calibri"/>
        </w:rPr>
        <w:t xml:space="preserve">, “Hotspots and trends of virtual reality, augmented reality and mixed reality in education field,” in </w:t>
      </w:r>
      <w:r w:rsidRPr="00717292">
        <w:rPr>
          <w:rFonts w:ascii="Calibri" w:hAnsi="Calibri" w:cs="Calibri"/>
          <w:i/>
          <w:iCs/>
        </w:rPr>
        <w:t>2020 6th International Conference of the Immersive Learning Research Network (iLRN)</w:t>
      </w:r>
      <w:r w:rsidRPr="00717292">
        <w:rPr>
          <w:rFonts w:ascii="Calibri" w:hAnsi="Calibri" w:cs="Calibri"/>
        </w:rPr>
        <w:t>, 2020, pp. 215–219.</w:t>
      </w:r>
    </w:p>
    <w:p w14:paraId="2E3B9C6B" w14:textId="77777777" w:rsidR="00717292" w:rsidRPr="00717292" w:rsidRDefault="00717292" w:rsidP="00717292">
      <w:pPr>
        <w:pStyle w:val="Bibliography"/>
        <w:rPr>
          <w:rFonts w:ascii="Calibri" w:hAnsi="Calibri" w:cs="Calibri"/>
        </w:rPr>
      </w:pPr>
      <w:r w:rsidRPr="00717292">
        <w:rPr>
          <w:rFonts w:ascii="Calibri" w:hAnsi="Calibri" w:cs="Calibri"/>
        </w:rPr>
        <w:t>[3]</w:t>
      </w:r>
      <w:r w:rsidRPr="00717292">
        <w:rPr>
          <w:rFonts w:ascii="Calibri" w:hAnsi="Calibri" w:cs="Calibri"/>
        </w:rPr>
        <w:tab/>
        <w:t xml:space="preserve">S. Chong, G.-T. Pan, J. Chin, P. Show, T. Yang, and C.-M. Huang, “Integration of 3D Printing and Industry 4.0 into Engineering Teaching,” </w:t>
      </w:r>
      <w:r w:rsidRPr="00717292">
        <w:rPr>
          <w:rFonts w:ascii="Calibri" w:hAnsi="Calibri" w:cs="Calibri"/>
          <w:i/>
          <w:iCs/>
        </w:rPr>
        <w:t>Sustainability</w:t>
      </w:r>
      <w:r w:rsidRPr="00717292">
        <w:rPr>
          <w:rFonts w:ascii="Calibri" w:hAnsi="Calibri" w:cs="Calibri"/>
        </w:rPr>
        <w:t>, vol. 10, no. 11, p. 3960, Oct. 2018, doi: 10.3390/su10113960.</w:t>
      </w:r>
    </w:p>
    <w:p w14:paraId="3FEC8040" w14:textId="77777777" w:rsidR="00717292" w:rsidRPr="00717292" w:rsidRDefault="00717292" w:rsidP="00717292">
      <w:pPr>
        <w:pStyle w:val="Bibliography"/>
        <w:rPr>
          <w:rFonts w:ascii="Calibri" w:hAnsi="Calibri" w:cs="Calibri"/>
        </w:rPr>
      </w:pPr>
      <w:r w:rsidRPr="00717292">
        <w:rPr>
          <w:rFonts w:ascii="Calibri" w:hAnsi="Calibri" w:cs="Calibri"/>
        </w:rPr>
        <w:t>[4]</w:t>
      </w:r>
      <w:r w:rsidRPr="00717292">
        <w:rPr>
          <w:rFonts w:ascii="Calibri" w:hAnsi="Calibri" w:cs="Calibri"/>
        </w:rPr>
        <w:tab/>
        <w:t xml:space="preserve">E. H. P. Utama, D. K. Basuki, and S. Sukaridhoto, “3D Asset for Web-based Virtual Engineering Platfrom as Implementation of Industry 4.0,” in </w:t>
      </w:r>
      <w:r w:rsidRPr="00717292">
        <w:rPr>
          <w:rFonts w:ascii="Calibri" w:hAnsi="Calibri" w:cs="Calibri"/>
          <w:i/>
          <w:iCs/>
        </w:rPr>
        <w:t>2020 International Conference on Applied Science and Technology (iCAST)</w:t>
      </w:r>
      <w:r w:rsidRPr="00717292">
        <w:rPr>
          <w:rFonts w:ascii="Calibri" w:hAnsi="Calibri" w:cs="Calibri"/>
        </w:rPr>
        <w:t>, Padang, Indonesia, Oct. 2020, pp. 640–645. doi: 10.1109/iCAST51016.2020.9557636.</w:t>
      </w:r>
    </w:p>
    <w:p w14:paraId="6F00E6BF" w14:textId="77777777" w:rsidR="00717292" w:rsidRPr="00717292" w:rsidRDefault="00717292" w:rsidP="00717292">
      <w:pPr>
        <w:pStyle w:val="Bibliography"/>
        <w:rPr>
          <w:rFonts w:ascii="Calibri" w:hAnsi="Calibri" w:cs="Calibri"/>
        </w:rPr>
      </w:pPr>
      <w:r w:rsidRPr="00717292">
        <w:rPr>
          <w:rFonts w:ascii="Calibri" w:hAnsi="Calibri" w:cs="Calibri"/>
        </w:rPr>
        <w:t>[5]</w:t>
      </w:r>
      <w:r w:rsidRPr="00717292">
        <w:rPr>
          <w:rFonts w:ascii="Calibri" w:hAnsi="Calibri" w:cs="Calibri"/>
        </w:rPr>
        <w:tab/>
        <w:t xml:space="preserve">U. Gal, K. Lyytinen, and Y. Yoo, “The dynamics of IT boundary objects, information infrastructures, and organisational identities: the introduction of 3D modelling technologies into the architecture, engineering, and construction industry,” </w:t>
      </w:r>
      <w:r w:rsidRPr="00717292">
        <w:rPr>
          <w:rFonts w:ascii="Calibri" w:hAnsi="Calibri" w:cs="Calibri"/>
          <w:i/>
          <w:iCs/>
        </w:rPr>
        <w:t>European Journal of Information Systems</w:t>
      </w:r>
      <w:r w:rsidRPr="00717292">
        <w:rPr>
          <w:rFonts w:ascii="Calibri" w:hAnsi="Calibri" w:cs="Calibri"/>
        </w:rPr>
        <w:t>, vol. 17, no. 3, pp. 290–304, Jun. 2008, doi: 10.1057/ejis.2008.13.</w:t>
      </w:r>
    </w:p>
    <w:p w14:paraId="10A122E1" w14:textId="77777777" w:rsidR="00717292" w:rsidRPr="00717292" w:rsidRDefault="00717292" w:rsidP="00717292">
      <w:pPr>
        <w:pStyle w:val="Bibliography"/>
        <w:rPr>
          <w:rFonts w:ascii="Calibri" w:hAnsi="Calibri" w:cs="Calibri"/>
        </w:rPr>
      </w:pPr>
      <w:r w:rsidRPr="00717292">
        <w:rPr>
          <w:rFonts w:ascii="Calibri" w:hAnsi="Calibri" w:cs="Calibri"/>
        </w:rPr>
        <w:t>[6]</w:t>
      </w:r>
      <w:r w:rsidRPr="00717292">
        <w:rPr>
          <w:rFonts w:ascii="Calibri" w:hAnsi="Calibri" w:cs="Calibri"/>
        </w:rPr>
        <w:tab/>
        <w:t xml:space="preserve">T. Hattori, R. Masuda, Y. Moritoh, Y. Imai, Y. Kawakami, and T. Tanaka, “Utilization of Both Free 3DCG Software ‘Blender’ and 3D Printing for Early STEM Education,” in </w:t>
      </w:r>
      <w:r w:rsidRPr="00717292">
        <w:rPr>
          <w:rFonts w:ascii="Calibri" w:hAnsi="Calibri" w:cs="Calibri"/>
          <w:i/>
          <w:iCs/>
        </w:rPr>
        <w:t>2020 IEEE International Conference on Teaching, Assessment, and Learning for Engineering (TALE)</w:t>
      </w:r>
      <w:r w:rsidRPr="00717292">
        <w:rPr>
          <w:rFonts w:ascii="Calibri" w:hAnsi="Calibri" w:cs="Calibri"/>
        </w:rPr>
        <w:t>, Takamatsu, Japan, Dec. 2020, pp. 879–882. doi: 10.1109/TALE48869.2020.9368379.</w:t>
      </w:r>
    </w:p>
    <w:p w14:paraId="10C3BE06" w14:textId="77777777" w:rsidR="00717292" w:rsidRPr="00717292" w:rsidRDefault="00717292" w:rsidP="00717292">
      <w:pPr>
        <w:pStyle w:val="Bibliography"/>
        <w:rPr>
          <w:rFonts w:ascii="Calibri" w:hAnsi="Calibri" w:cs="Calibri"/>
        </w:rPr>
      </w:pPr>
      <w:r w:rsidRPr="00717292">
        <w:rPr>
          <w:rFonts w:ascii="Calibri" w:hAnsi="Calibri" w:cs="Calibri"/>
        </w:rPr>
        <w:t>[7]</w:t>
      </w:r>
      <w:r w:rsidRPr="00717292">
        <w:rPr>
          <w:rFonts w:ascii="Calibri" w:hAnsi="Calibri" w:cs="Calibri"/>
        </w:rPr>
        <w:tab/>
        <w:t xml:space="preserve">Liqing Huang and Mingzhu Li, “Some thoughts on 3D graphics software and industrial design education,” in </w:t>
      </w:r>
      <w:r w:rsidRPr="00717292">
        <w:rPr>
          <w:rFonts w:ascii="Calibri" w:hAnsi="Calibri" w:cs="Calibri"/>
          <w:i/>
          <w:iCs/>
        </w:rPr>
        <w:t>2009 IEEE 10th International Conference on Computer-Aided Industrial Design &amp; Conceptual Design</w:t>
      </w:r>
      <w:r w:rsidRPr="00717292">
        <w:rPr>
          <w:rFonts w:ascii="Calibri" w:hAnsi="Calibri" w:cs="Calibri"/>
        </w:rPr>
        <w:t>, Wenzhou, China, Nov. 2009, pp. 165–167. doi: 10.1109/CAIDCD.2009.5375150.</w:t>
      </w:r>
    </w:p>
    <w:p w14:paraId="405DAD11" w14:textId="77777777" w:rsidR="00717292" w:rsidRPr="00717292" w:rsidRDefault="00717292" w:rsidP="00717292">
      <w:pPr>
        <w:pStyle w:val="Bibliography"/>
        <w:rPr>
          <w:rFonts w:ascii="Calibri" w:hAnsi="Calibri" w:cs="Calibri"/>
        </w:rPr>
      </w:pPr>
      <w:r w:rsidRPr="00717292">
        <w:rPr>
          <w:rFonts w:ascii="Calibri" w:hAnsi="Calibri" w:cs="Calibri"/>
        </w:rPr>
        <w:t>[8]</w:t>
      </w:r>
      <w:r w:rsidRPr="00717292">
        <w:rPr>
          <w:rFonts w:ascii="Calibri" w:hAnsi="Calibri" w:cs="Calibri"/>
        </w:rPr>
        <w:tab/>
        <w:t xml:space="preserve">N. M. M. Barkhaya and N. D. Abd Halim, “A review of application of 3D hologram in education: A meta-analysis,” in </w:t>
      </w:r>
      <w:r w:rsidRPr="00717292">
        <w:rPr>
          <w:rFonts w:ascii="Calibri" w:hAnsi="Calibri" w:cs="Calibri"/>
          <w:i/>
          <w:iCs/>
        </w:rPr>
        <w:t>2016 IEEE 8th International Conference on Engineering Education (ICEED)</w:t>
      </w:r>
      <w:r w:rsidRPr="00717292">
        <w:rPr>
          <w:rFonts w:ascii="Calibri" w:hAnsi="Calibri" w:cs="Calibri"/>
        </w:rPr>
        <w:t>, Kuala Lumpur, Dec. 2016, pp. 257–260. doi: 10.1109/ICEED.2016.7856083.</w:t>
      </w:r>
    </w:p>
    <w:p w14:paraId="64C54A8D" w14:textId="77777777" w:rsidR="00717292" w:rsidRPr="00717292" w:rsidRDefault="00717292" w:rsidP="00717292">
      <w:pPr>
        <w:pStyle w:val="Bibliography"/>
        <w:rPr>
          <w:rFonts w:ascii="Calibri" w:hAnsi="Calibri" w:cs="Calibri"/>
        </w:rPr>
      </w:pPr>
      <w:r w:rsidRPr="00717292">
        <w:rPr>
          <w:rFonts w:ascii="Calibri" w:hAnsi="Calibri" w:cs="Calibri"/>
        </w:rPr>
        <w:t>[9]</w:t>
      </w:r>
      <w:r w:rsidRPr="00717292">
        <w:rPr>
          <w:rFonts w:ascii="Calibri" w:hAnsi="Calibri" w:cs="Calibri"/>
        </w:rPr>
        <w:tab/>
        <w:t xml:space="preserve">J. S. Ortiz, B. S. Guevara, E. G. Espinosa, J. Santana, L. R. Tamayo, and V. H. Andaluz, “3D Virtual Content for Education Applications,” in </w:t>
      </w:r>
      <w:r w:rsidRPr="00717292">
        <w:rPr>
          <w:rFonts w:ascii="Calibri" w:hAnsi="Calibri" w:cs="Calibri"/>
          <w:i/>
          <w:iCs/>
        </w:rPr>
        <w:t>2020 15th Iberian Conference on Information Systems and Technologies (CISTI)</w:t>
      </w:r>
      <w:r w:rsidRPr="00717292">
        <w:rPr>
          <w:rFonts w:ascii="Calibri" w:hAnsi="Calibri" w:cs="Calibri"/>
        </w:rPr>
        <w:t>, Sevilla, Spain, Jun. 2020, pp. 1–5. doi: 10.23919/CISTI49556.2020.9140822.</w:t>
      </w:r>
    </w:p>
    <w:p w14:paraId="7FC9FA35" w14:textId="77777777" w:rsidR="00717292" w:rsidRPr="00717292" w:rsidRDefault="00717292" w:rsidP="00717292">
      <w:pPr>
        <w:pStyle w:val="Bibliography"/>
        <w:rPr>
          <w:rFonts w:ascii="Calibri" w:hAnsi="Calibri" w:cs="Calibri"/>
        </w:rPr>
      </w:pPr>
      <w:r w:rsidRPr="00717292">
        <w:rPr>
          <w:rFonts w:ascii="Calibri" w:hAnsi="Calibri" w:cs="Calibri"/>
        </w:rPr>
        <w:t>[10]</w:t>
      </w:r>
      <w:r w:rsidRPr="00717292">
        <w:rPr>
          <w:rFonts w:ascii="Calibri" w:hAnsi="Calibri" w:cs="Calibri"/>
        </w:rPr>
        <w:tab/>
        <w:t xml:space="preserve">Y. Slavova and M. Mu, “A Comparative Study of the Learning Outcomes and Experience of VR in Education,” in </w:t>
      </w:r>
      <w:r w:rsidRPr="00717292">
        <w:rPr>
          <w:rFonts w:ascii="Calibri" w:hAnsi="Calibri" w:cs="Calibri"/>
          <w:i/>
          <w:iCs/>
        </w:rPr>
        <w:t>2018 IEEE Conference on Virtual Reality and 3D User Interfaces (VR)</w:t>
      </w:r>
      <w:r w:rsidRPr="00717292">
        <w:rPr>
          <w:rFonts w:ascii="Calibri" w:hAnsi="Calibri" w:cs="Calibri"/>
        </w:rPr>
        <w:t>, Reutlingen, Mar. 2018, pp. 685–686. doi: 10.1109/VR.2018.8446486.</w:t>
      </w:r>
    </w:p>
    <w:p w14:paraId="0290AE2E" w14:textId="77777777" w:rsidR="00717292" w:rsidRPr="00717292" w:rsidRDefault="00717292" w:rsidP="00717292">
      <w:pPr>
        <w:pStyle w:val="Bibliography"/>
        <w:rPr>
          <w:rFonts w:ascii="Calibri" w:hAnsi="Calibri" w:cs="Calibri"/>
        </w:rPr>
      </w:pPr>
      <w:r w:rsidRPr="00717292">
        <w:rPr>
          <w:rFonts w:ascii="Calibri" w:hAnsi="Calibri" w:cs="Calibri"/>
        </w:rPr>
        <w:t>[11]</w:t>
      </w:r>
      <w:r w:rsidRPr="00717292">
        <w:rPr>
          <w:rFonts w:ascii="Calibri" w:hAnsi="Calibri" w:cs="Calibri"/>
        </w:rPr>
        <w:tab/>
        <w:t xml:space="preserve">C. Pittman and J. J. LaViola, “Determining Design Requirements for AR Physics Education Applications,” in </w:t>
      </w:r>
      <w:r w:rsidRPr="00717292">
        <w:rPr>
          <w:rFonts w:ascii="Calibri" w:hAnsi="Calibri" w:cs="Calibri"/>
          <w:i/>
          <w:iCs/>
        </w:rPr>
        <w:t>2019 IEEE Conference on Virtual Reality and 3D User Interfaces (VR)</w:t>
      </w:r>
      <w:r w:rsidRPr="00717292">
        <w:rPr>
          <w:rFonts w:ascii="Calibri" w:hAnsi="Calibri" w:cs="Calibri"/>
        </w:rPr>
        <w:t>, Osaka, Japan, Mar. 2019, pp. 1126–1127. doi: 10.1109/VR.2019.8797908.</w:t>
      </w:r>
    </w:p>
    <w:p w14:paraId="0376D5FC" w14:textId="77777777" w:rsidR="00717292" w:rsidRPr="00717292" w:rsidRDefault="00717292" w:rsidP="00717292">
      <w:pPr>
        <w:pStyle w:val="Bibliography"/>
        <w:rPr>
          <w:rFonts w:ascii="Calibri" w:hAnsi="Calibri" w:cs="Calibri"/>
        </w:rPr>
      </w:pPr>
      <w:r w:rsidRPr="00717292">
        <w:rPr>
          <w:rFonts w:ascii="Calibri" w:hAnsi="Calibri" w:cs="Calibri"/>
        </w:rPr>
        <w:t>[12]</w:t>
      </w:r>
      <w:r w:rsidRPr="00717292">
        <w:rPr>
          <w:rFonts w:ascii="Calibri" w:hAnsi="Calibri" w:cs="Calibri"/>
        </w:rPr>
        <w:tab/>
        <w:t xml:space="preserve">K.-T. Huang, C. Ball, J. Francis, R. Ratan, J. Boumis, and J. Fordham, “Augmented Versus Virtual Reality in Education: An Exploratory Study Examining Science Knowledge Retention When Using Augmented Reality/Virtual Reality Mobile Applications,” </w:t>
      </w:r>
      <w:r w:rsidRPr="00717292">
        <w:rPr>
          <w:rFonts w:ascii="Calibri" w:hAnsi="Calibri" w:cs="Calibri"/>
          <w:i/>
          <w:iCs/>
        </w:rPr>
        <w:t>Cyberpsychology, Behavior, and Social Networking</w:t>
      </w:r>
      <w:r w:rsidRPr="00717292">
        <w:rPr>
          <w:rFonts w:ascii="Calibri" w:hAnsi="Calibri" w:cs="Calibri"/>
        </w:rPr>
        <w:t>, vol. 22, no. 2, pp. 105–110, Feb. 2019, doi: 10.1089/cyber.2018.0150.</w:t>
      </w:r>
    </w:p>
    <w:p w14:paraId="00FBCBAA" w14:textId="77777777" w:rsidR="00717292" w:rsidRPr="00717292" w:rsidRDefault="00717292" w:rsidP="00717292">
      <w:pPr>
        <w:pStyle w:val="Bibliography"/>
        <w:rPr>
          <w:rFonts w:ascii="Calibri" w:hAnsi="Calibri" w:cs="Calibri"/>
        </w:rPr>
      </w:pPr>
      <w:r w:rsidRPr="00717292">
        <w:rPr>
          <w:rFonts w:ascii="Calibri" w:hAnsi="Calibri" w:cs="Calibri"/>
        </w:rPr>
        <w:t>[13]</w:t>
      </w:r>
      <w:r w:rsidRPr="00717292">
        <w:rPr>
          <w:rFonts w:ascii="Calibri" w:hAnsi="Calibri" w:cs="Calibri"/>
        </w:rPr>
        <w:tab/>
        <w:t xml:space="preserve">K. C. Raju, K. Yugandhar, D. V. N. Bharathi, and N. Vegesna, “3D Based Modern Education System Using Augumented Reality,” in </w:t>
      </w:r>
      <w:r w:rsidRPr="00717292">
        <w:rPr>
          <w:rFonts w:ascii="Calibri" w:hAnsi="Calibri" w:cs="Calibri"/>
          <w:i/>
          <w:iCs/>
        </w:rPr>
        <w:t>2018 IEEE 6th International Conference on MOOCs, Innovation and Technology in Education (MITE)</w:t>
      </w:r>
      <w:r w:rsidRPr="00717292">
        <w:rPr>
          <w:rFonts w:ascii="Calibri" w:hAnsi="Calibri" w:cs="Calibri"/>
        </w:rPr>
        <w:t>, Hyderabad, India, Nov. 2018, pp. 37–42. doi: 10.1109/MITE.2018.8747078.</w:t>
      </w:r>
    </w:p>
    <w:p w14:paraId="56C0FC2F" w14:textId="77777777" w:rsidR="00717292" w:rsidRPr="00717292" w:rsidRDefault="00717292" w:rsidP="00717292">
      <w:pPr>
        <w:pStyle w:val="Bibliography"/>
        <w:rPr>
          <w:rFonts w:ascii="Calibri" w:hAnsi="Calibri" w:cs="Calibri"/>
        </w:rPr>
      </w:pPr>
      <w:r w:rsidRPr="00717292">
        <w:rPr>
          <w:rFonts w:ascii="Calibri" w:hAnsi="Calibri" w:cs="Calibri"/>
        </w:rPr>
        <w:t>[14]</w:t>
      </w:r>
      <w:r w:rsidRPr="00717292">
        <w:rPr>
          <w:rFonts w:ascii="Calibri" w:hAnsi="Calibri" w:cs="Calibri"/>
        </w:rPr>
        <w:tab/>
        <w:t xml:space="preserve">Heen Chen, Kaiping Feng, Chunliu Mo, Siyuan Cheng, Zhongning Guo, and Yizhu Huang, “Application of Augmented Reality in Engineering Graphics Education,” in </w:t>
      </w:r>
      <w:r w:rsidRPr="00717292">
        <w:rPr>
          <w:rFonts w:ascii="Calibri" w:hAnsi="Calibri" w:cs="Calibri"/>
          <w:i/>
          <w:iCs/>
        </w:rPr>
        <w:t xml:space="preserve">2011 IEEE </w:t>
      </w:r>
      <w:r w:rsidRPr="00717292">
        <w:rPr>
          <w:rFonts w:ascii="Calibri" w:hAnsi="Calibri" w:cs="Calibri"/>
          <w:i/>
          <w:iCs/>
        </w:rPr>
        <w:lastRenderedPageBreak/>
        <w:t>International Symposium on IT in Medicine and Education</w:t>
      </w:r>
      <w:r w:rsidRPr="00717292">
        <w:rPr>
          <w:rFonts w:ascii="Calibri" w:hAnsi="Calibri" w:cs="Calibri"/>
        </w:rPr>
        <w:t>, Guangzhou, China, Dec. 2011, pp. 362–365. doi: 10.1109/ITiME.2011.6132125.</w:t>
      </w:r>
    </w:p>
    <w:p w14:paraId="449773F1" w14:textId="77777777" w:rsidR="00717292" w:rsidRPr="00717292" w:rsidRDefault="00717292" w:rsidP="00717292">
      <w:pPr>
        <w:pStyle w:val="Bibliography"/>
        <w:rPr>
          <w:rFonts w:ascii="Calibri" w:hAnsi="Calibri" w:cs="Calibri"/>
        </w:rPr>
      </w:pPr>
      <w:r w:rsidRPr="00717292">
        <w:rPr>
          <w:rFonts w:ascii="Calibri" w:hAnsi="Calibri" w:cs="Calibri"/>
        </w:rPr>
        <w:t>[15]</w:t>
      </w:r>
      <w:r w:rsidRPr="00717292">
        <w:rPr>
          <w:rFonts w:ascii="Calibri" w:hAnsi="Calibri" w:cs="Calibri"/>
        </w:rPr>
        <w:tab/>
        <w:t xml:space="preserve">H. Z. Tibor, “Another e-learning method in upper primary school: 3D spaces,” in </w:t>
      </w:r>
      <w:r w:rsidRPr="00717292">
        <w:rPr>
          <w:rFonts w:ascii="Calibri" w:hAnsi="Calibri" w:cs="Calibri"/>
          <w:i/>
          <w:iCs/>
        </w:rPr>
        <w:t>2018 9th IEEE International Conference on Cognitive Infocommunications (CogInfoCom)</w:t>
      </w:r>
      <w:r w:rsidRPr="00717292">
        <w:rPr>
          <w:rFonts w:ascii="Calibri" w:hAnsi="Calibri" w:cs="Calibri"/>
        </w:rPr>
        <w:t>, Budapest, Hungary, Aug. 2018, pp. 000405–000410. doi: 10.1109/CogInfoCom.2018.8639937.</w:t>
      </w:r>
    </w:p>
    <w:p w14:paraId="7AB8B3A7" w14:textId="65BB5678" w:rsidR="00540A18" w:rsidRPr="00A10A4C" w:rsidRDefault="00540A18" w:rsidP="00540A18">
      <w:pPr>
        <w:pStyle w:val="ListParagraph"/>
        <w:ind w:left="0"/>
        <w:jc w:val="both"/>
      </w:pPr>
      <w:r>
        <w:fldChar w:fldCharType="end"/>
      </w:r>
    </w:p>
    <w:sectPr w:rsidR="00540A18" w:rsidRPr="00A10A4C" w:rsidSect="00395F3E">
      <w:headerReference w:type="default" r:id="rId93"/>
      <w:footerReference w:type="default" r:id="rId94"/>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D5A4E1" w14:textId="77777777" w:rsidR="00AC31D2" w:rsidRDefault="00AC31D2" w:rsidP="006525FD">
      <w:pPr>
        <w:spacing w:after="0" w:line="240" w:lineRule="auto"/>
      </w:pPr>
      <w:r>
        <w:separator/>
      </w:r>
    </w:p>
  </w:endnote>
  <w:endnote w:type="continuationSeparator" w:id="0">
    <w:p w14:paraId="7876DB2B" w14:textId="77777777" w:rsidR="00AC31D2" w:rsidRDefault="00AC31D2" w:rsidP="006525FD">
      <w:pPr>
        <w:spacing w:after="0" w:line="240" w:lineRule="auto"/>
      </w:pPr>
      <w:r>
        <w:continuationSeparator/>
      </w:r>
    </w:p>
  </w:endnote>
  <w:endnote w:type="continuationNotice" w:id="1">
    <w:p w14:paraId="0D7696D0" w14:textId="77777777" w:rsidR="00AC31D2" w:rsidRDefault="00AC31D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radley Hand ITC">
    <w:panose1 w:val="03070402050302030203"/>
    <w:charset w:val="00"/>
    <w:family w:val="script"/>
    <w:pitch w:val="variable"/>
    <w:sig w:usb0="00000003" w:usb1="00000000" w:usb2="00000000" w:usb3="00000000" w:csb0="00000001" w:csb1="00000000"/>
  </w:font>
  <w:font w:name="Aharoni">
    <w:charset w:val="B1"/>
    <w:family w:val="auto"/>
    <w:pitch w:val="variable"/>
    <w:sig w:usb0="00000803" w:usb1="00000000" w:usb2="00000000" w:usb3="00000000" w:csb0="00000021" w:csb1="00000000"/>
  </w:font>
  <w:font w:name="Roboto">
    <w:altName w:val="Roboto"/>
    <w:panose1 w:val="02000000000000000000"/>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6315248"/>
      <w:docPartObj>
        <w:docPartGallery w:val="Page Numbers (Bottom of Page)"/>
        <w:docPartUnique/>
      </w:docPartObj>
    </w:sdtPr>
    <w:sdtEndPr/>
    <w:sdtContent>
      <w:p w14:paraId="0ECBC0EB" w14:textId="6604D63B" w:rsidR="00F30B4A" w:rsidRDefault="00F30B4A">
        <w:pPr>
          <w:pStyle w:val="Footer"/>
          <w:jc w:val="right"/>
        </w:pPr>
        <w:r>
          <w:fldChar w:fldCharType="begin"/>
        </w:r>
        <w:r>
          <w:instrText>PAGE   \* MERGEFORMAT</w:instrText>
        </w:r>
        <w:r>
          <w:fldChar w:fldCharType="separate"/>
        </w:r>
        <w:r>
          <w:rPr>
            <w:lang w:val="el-GR"/>
          </w:rPr>
          <w:t>2</w:t>
        </w:r>
        <w:r>
          <w:fldChar w:fldCharType="end"/>
        </w:r>
      </w:p>
    </w:sdtContent>
  </w:sdt>
  <w:p w14:paraId="54E1B04D" w14:textId="77777777" w:rsidR="00F30B4A" w:rsidRDefault="00F30B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4310E3" w14:textId="77777777" w:rsidR="00AC31D2" w:rsidRDefault="00AC31D2" w:rsidP="006525FD">
      <w:pPr>
        <w:spacing w:after="0" w:line="240" w:lineRule="auto"/>
      </w:pPr>
      <w:r>
        <w:separator/>
      </w:r>
    </w:p>
  </w:footnote>
  <w:footnote w:type="continuationSeparator" w:id="0">
    <w:p w14:paraId="796FD41C" w14:textId="77777777" w:rsidR="00AC31D2" w:rsidRDefault="00AC31D2" w:rsidP="006525FD">
      <w:pPr>
        <w:spacing w:after="0" w:line="240" w:lineRule="auto"/>
      </w:pPr>
      <w:r>
        <w:continuationSeparator/>
      </w:r>
    </w:p>
  </w:footnote>
  <w:footnote w:type="continuationNotice" w:id="1">
    <w:p w14:paraId="0FBF0DBB" w14:textId="77777777" w:rsidR="00AC31D2" w:rsidRDefault="00AC31D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45B7AC" w14:textId="54246B80" w:rsidR="006525FD" w:rsidRPr="006525FD" w:rsidRDefault="006525FD">
    <w:pPr>
      <w:pStyle w:val="Header"/>
    </w:pPr>
    <w:r>
      <w:t>WSS551- Project 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72B3F"/>
    <w:multiLevelType w:val="multilevel"/>
    <w:tmpl w:val="4210E9A4"/>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31A37CA"/>
    <w:multiLevelType w:val="multilevel"/>
    <w:tmpl w:val="E8F489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bullet"/>
      <w:lvlText w:val=""/>
      <w:lvlJc w:val="left"/>
      <w:pPr>
        <w:ind w:left="1728" w:hanging="648"/>
      </w:pPr>
      <w:rPr>
        <w:rFonts w:ascii="Symbol" w:hAnsi="Symbol"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9A668AE"/>
    <w:multiLevelType w:val="multilevel"/>
    <w:tmpl w:val="4210E9A4"/>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AEE4533"/>
    <w:multiLevelType w:val="hybridMultilevel"/>
    <w:tmpl w:val="9236B8BE"/>
    <w:lvl w:ilvl="0" w:tplc="EF425DA8">
      <w:start w:val="1"/>
      <mc:AlternateContent>
        <mc:Choice Requires="w14">
          <w:numFmt w:val="custom" w:format="α, β, γ, ..."/>
        </mc:Choice>
        <mc:Fallback>
          <w:numFmt w:val="decimal"/>
        </mc:Fallback>
      </mc:AlternateContent>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F301EFE"/>
    <w:multiLevelType w:val="hybridMultilevel"/>
    <w:tmpl w:val="43B85E58"/>
    <w:lvl w:ilvl="0" w:tplc="FFFFFFFF">
      <w:start w:val="1"/>
      <mc:AlternateContent>
        <mc:Choice Requires="w14">
          <w:numFmt w:val="custom" w:format="α, β, γ, ..."/>
        </mc:Choice>
        <mc:Fallback>
          <w:numFmt w:val="decimal"/>
        </mc:Fallback>
      </mc:AlternateContent>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AC1E5E"/>
    <w:multiLevelType w:val="hybridMultilevel"/>
    <w:tmpl w:val="51CA0706"/>
    <w:lvl w:ilvl="0" w:tplc="EF425DA8">
      <w:start w:val="1"/>
      <mc:AlternateContent>
        <mc:Choice Requires="w14">
          <w:numFmt w:val="custom" w:format="α, β, γ, ..."/>
        </mc:Choice>
        <mc:Fallback>
          <w:numFmt w:val="decimal"/>
        </mc:Fallback>
      </mc:AlternateContent>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B232901"/>
    <w:multiLevelType w:val="hybridMultilevel"/>
    <w:tmpl w:val="51CA0706"/>
    <w:lvl w:ilvl="0" w:tplc="FFFFFFFF">
      <w:start w:val="1"/>
      <mc:AlternateContent>
        <mc:Choice Requires="w14">
          <w:numFmt w:val="custom" w:format="α, β, γ, ..."/>
        </mc:Choice>
        <mc:Fallback>
          <w:numFmt w:val="decimal"/>
        </mc:Fallback>
      </mc:AlternateContent>
      <w:lvlText w:val="%1)"/>
      <w:lvlJc w:val="left"/>
      <w:pPr>
        <w:ind w:left="1080" w:hanging="360"/>
      </w:pPr>
      <w:rPr>
        <w:rFonts w:hint="default"/>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2BAB0593"/>
    <w:multiLevelType w:val="hybridMultilevel"/>
    <w:tmpl w:val="16A071C4"/>
    <w:lvl w:ilvl="0" w:tplc="04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30CF3E9E"/>
    <w:multiLevelType w:val="multilevel"/>
    <w:tmpl w:val="E8F489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bullet"/>
      <w:lvlText w:val=""/>
      <w:lvlJc w:val="left"/>
      <w:pPr>
        <w:ind w:left="1728" w:hanging="648"/>
      </w:pPr>
      <w:rPr>
        <w:rFonts w:ascii="Symbol" w:hAnsi="Symbol"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143259C"/>
    <w:multiLevelType w:val="multilevel"/>
    <w:tmpl w:val="4210E9A4"/>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CBB094A"/>
    <w:multiLevelType w:val="hybridMultilevel"/>
    <w:tmpl w:val="9236B8BE"/>
    <w:lvl w:ilvl="0" w:tplc="FFFFFFFF">
      <w:start w:val="1"/>
      <mc:AlternateContent>
        <mc:Choice Requires="w14">
          <w:numFmt w:val="custom" w:format="α, β, γ, ..."/>
        </mc:Choice>
        <mc:Fallback>
          <w:numFmt w:val="decimal"/>
        </mc:Fallback>
      </mc:AlternateContent>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15:restartNumberingAfterBreak="0">
    <w:nsid w:val="504B2654"/>
    <w:multiLevelType w:val="hybridMultilevel"/>
    <w:tmpl w:val="2FCCFEA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6D85FB1"/>
    <w:multiLevelType w:val="hybridMultilevel"/>
    <w:tmpl w:val="5BE4D126"/>
    <w:lvl w:ilvl="0" w:tplc="0409000F">
      <w:start w:val="1"/>
      <w:numFmt w:val="decimal"/>
      <w:lvlText w:val="%1."/>
      <w:lvlJc w:val="left"/>
      <w:pPr>
        <w:ind w:left="720" w:hanging="360"/>
      </w:pPr>
      <w:rPr>
        <w:rFonts w:hint="default"/>
        <w:b/>
        <w:bCs/>
      </w:rPr>
    </w:lvl>
    <w:lvl w:ilvl="1" w:tplc="9AFC314E">
      <w:start w:val="2"/>
      <w:numFmt w:val="decimal"/>
      <w:lvlText w:val="%2.1"/>
      <w:lvlJc w:val="left"/>
      <w:pPr>
        <w:ind w:left="1440" w:hanging="360"/>
      </w:pPr>
      <w:rPr>
        <w:rFonts w:hint="default"/>
      </w:rPr>
    </w:lvl>
    <w:lvl w:ilvl="2" w:tplc="2000001B">
      <w:start w:val="1"/>
      <w:numFmt w:val="lowerRoman"/>
      <w:lvlText w:val="%3."/>
      <w:lvlJc w:val="right"/>
      <w:pPr>
        <w:ind w:left="2160" w:hanging="180"/>
      </w:pPr>
    </w:lvl>
    <w:lvl w:ilvl="3" w:tplc="2000000F">
      <w:start w:val="1"/>
      <w:numFmt w:val="decimal"/>
      <w:lvlText w:val="%4."/>
      <w:lvlJc w:val="left"/>
      <w:pPr>
        <w:ind w:left="2880" w:hanging="360"/>
      </w:pPr>
    </w:lvl>
    <w:lvl w:ilvl="4" w:tplc="20000019">
      <w:start w:val="1"/>
      <w:numFmt w:val="lowerLetter"/>
      <w:lvlText w:val="%5."/>
      <w:lvlJc w:val="left"/>
      <w:pPr>
        <w:ind w:left="3600" w:hanging="360"/>
      </w:pPr>
    </w:lvl>
    <w:lvl w:ilvl="5" w:tplc="2000001B">
      <w:start w:val="1"/>
      <w:numFmt w:val="lowerRoman"/>
      <w:lvlText w:val="%6."/>
      <w:lvlJc w:val="right"/>
      <w:pPr>
        <w:ind w:left="4320" w:hanging="180"/>
      </w:pPr>
    </w:lvl>
    <w:lvl w:ilvl="6" w:tplc="2000000F">
      <w:start w:val="1"/>
      <w:numFmt w:val="decimal"/>
      <w:lvlText w:val="%7."/>
      <w:lvlJc w:val="left"/>
      <w:pPr>
        <w:ind w:left="5040" w:hanging="360"/>
      </w:pPr>
    </w:lvl>
    <w:lvl w:ilvl="7" w:tplc="20000019">
      <w:start w:val="1"/>
      <w:numFmt w:val="lowerLetter"/>
      <w:lvlText w:val="%8."/>
      <w:lvlJc w:val="left"/>
      <w:pPr>
        <w:ind w:left="5760" w:hanging="360"/>
      </w:pPr>
    </w:lvl>
    <w:lvl w:ilvl="8" w:tplc="2000001B">
      <w:start w:val="1"/>
      <w:numFmt w:val="lowerRoman"/>
      <w:lvlText w:val="%9."/>
      <w:lvlJc w:val="right"/>
      <w:pPr>
        <w:ind w:left="6480" w:hanging="180"/>
      </w:pPr>
    </w:lvl>
  </w:abstractNum>
  <w:abstractNum w:abstractNumId="13" w15:restartNumberingAfterBreak="0">
    <w:nsid w:val="5A4265D0"/>
    <w:multiLevelType w:val="hybridMultilevel"/>
    <w:tmpl w:val="67709C56"/>
    <w:lvl w:ilvl="0" w:tplc="0576F79C">
      <w:start w:val="1"/>
      <w:numFmt w:val="bullet"/>
      <w:lvlText w:val=""/>
      <w:lvlJc w:val="left"/>
      <w:pPr>
        <w:ind w:left="720" w:hanging="360"/>
      </w:pPr>
      <w:rPr>
        <w:rFonts w:ascii="Symbol" w:hAnsi="Symbol" w:hint="default"/>
      </w:rPr>
    </w:lvl>
    <w:lvl w:ilvl="1" w:tplc="E2F68664">
      <w:start w:val="1"/>
      <w:numFmt w:val="bullet"/>
      <w:lvlText w:val=""/>
      <w:lvlJc w:val="left"/>
      <w:pPr>
        <w:ind w:left="1440" w:hanging="360"/>
      </w:pPr>
      <w:rPr>
        <w:rFonts w:ascii="Symbol" w:hAnsi="Symbol" w:hint="default"/>
      </w:rPr>
    </w:lvl>
    <w:lvl w:ilvl="2" w:tplc="0B0AD192">
      <w:start w:val="1"/>
      <w:numFmt w:val="bullet"/>
      <w:lvlText w:val=""/>
      <w:lvlJc w:val="left"/>
      <w:pPr>
        <w:ind w:left="2160" w:hanging="360"/>
      </w:pPr>
      <w:rPr>
        <w:rFonts w:ascii="Wingdings" w:hAnsi="Wingdings" w:hint="default"/>
      </w:rPr>
    </w:lvl>
    <w:lvl w:ilvl="3" w:tplc="4816D51A">
      <w:start w:val="1"/>
      <w:numFmt w:val="bullet"/>
      <w:lvlText w:val=""/>
      <w:lvlJc w:val="left"/>
      <w:pPr>
        <w:ind w:left="2880" w:hanging="360"/>
      </w:pPr>
      <w:rPr>
        <w:rFonts w:ascii="Symbol" w:hAnsi="Symbol" w:hint="default"/>
      </w:rPr>
    </w:lvl>
    <w:lvl w:ilvl="4" w:tplc="C2AA8E10">
      <w:start w:val="1"/>
      <w:numFmt w:val="bullet"/>
      <w:lvlText w:val="o"/>
      <w:lvlJc w:val="left"/>
      <w:pPr>
        <w:ind w:left="3600" w:hanging="360"/>
      </w:pPr>
      <w:rPr>
        <w:rFonts w:ascii="Courier New" w:hAnsi="Courier New" w:hint="default"/>
      </w:rPr>
    </w:lvl>
    <w:lvl w:ilvl="5" w:tplc="A8E01808">
      <w:start w:val="1"/>
      <w:numFmt w:val="bullet"/>
      <w:lvlText w:val=""/>
      <w:lvlJc w:val="left"/>
      <w:pPr>
        <w:ind w:left="4320" w:hanging="360"/>
      </w:pPr>
      <w:rPr>
        <w:rFonts w:ascii="Wingdings" w:hAnsi="Wingdings" w:hint="default"/>
      </w:rPr>
    </w:lvl>
    <w:lvl w:ilvl="6" w:tplc="6DB8AA56">
      <w:start w:val="1"/>
      <w:numFmt w:val="bullet"/>
      <w:lvlText w:val=""/>
      <w:lvlJc w:val="left"/>
      <w:pPr>
        <w:ind w:left="5040" w:hanging="360"/>
      </w:pPr>
      <w:rPr>
        <w:rFonts w:ascii="Symbol" w:hAnsi="Symbol" w:hint="default"/>
      </w:rPr>
    </w:lvl>
    <w:lvl w:ilvl="7" w:tplc="232CD596">
      <w:start w:val="1"/>
      <w:numFmt w:val="bullet"/>
      <w:lvlText w:val="o"/>
      <w:lvlJc w:val="left"/>
      <w:pPr>
        <w:ind w:left="5760" w:hanging="360"/>
      </w:pPr>
      <w:rPr>
        <w:rFonts w:ascii="Courier New" w:hAnsi="Courier New" w:hint="default"/>
      </w:rPr>
    </w:lvl>
    <w:lvl w:ilvl="8" w:tplc="71900B10">
      <w:start w:val="1"/>
      <w:numFmt w:val="bullet"/>
      <w:lvlText w:val=""/>
      <w:lvlJc w:val="left"/>
      <w:pPr>
        <w:ind w:left="6480" w:hanging="360"/>
      </w:pPr>
      <w:rPr>
        <w:rFonts w:ascii="Wingdings" w:hAnsi="Wingdings" w:hint="default"/>
      </w:rPr>
    </w:lvl>
  </w:abstractNum>
  <w:abstractNum w:abstractNumId="14" w15:restartNumberingAfterBreak="0">
    <w:nsid w:val="6BD51AE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C1C4F5C"/>
    <w:multiLevelType w:val="hybridMultilevel"/>
    <w:tmpl w:val="732601FC"/>
    <w:lvl w:ilvl="0" w:tplc="EF425DA8">
      <w:start w:val="1"/>
      <mc:AlternateContent>
        <mc:Choice Requires="w14">
          <w:numFmt w:val="custom" w:format="α, β, γ, ..."/>
        </mc:Choice>
        <mc:Fallback>
          <w:numFmt w:val="decimal"/>
        </mc:Fallback>
      </mc:AlternateContent>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6F54416F"/>
    <w:multiLevelType w:val="multilevel"/>
    <w:tmpl w:val="4210E9A4"/>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024547B"/>
    <w:multiLevelType w:val="multilevel"/>
    <w:tmpl w:val="4210E9A4"/>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2E92917"/>
    <w:multiLevelType w:val="multilevel"/>
    <w:tmpl w:val="4210E9A4"/>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CC02376"/>
    <w:multiLevelType w:val="hybridMultilevel"/>
    <w:tmpl w:val="4B6859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CFD4C16"/>
    <w:multiLevelType w:val="hybridMultilevel"/>
    <w:tmpl w:val="43E64C2C"/>
    <w:lvl w:ilvl="0" w:tplc="EF425DA8">
      <w:start w:val="1"/>
      <mc:AlternateContent>
        <mc:Choice Requires="w14">
          <w:numFmt w:val="custom" w:format="α, β, γ, ..."/>
        </mc:Choice>
        <mc:Fallback>
          <w:numFmt w:val="decimal"/>
        </mc:Fallback>
      </mc:AlternateContent>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3"/>
  </w:num>
  <w:num w:numId="2">
    <w:abstractNumId w:val="12"/>
  </w:num>
  <w:num w:numId="3">
    <w:abstractNumId w:val="1"/>
  </w:num>
  <w:num w:numId="4">
    <w:abstractNumId w:val="19"/>
  </w:num>
  <w:num w:numId="5">
    <w:abstractNumId w:val="7"/>
  </w:num>
  <w:num w:numId="6">
    <w:abstractNumId w:val="11"/>
  </w:num>
  <w:num w:numId="7">
    <w:abstractNumId w:val="14"/>
  </w:num>
  <w:num w:numId="8">
    <w:abstractNumId w:val="5"/>
  </w:num>
  <w:num w:numId="9">
    <w:abstractNumId w:val="15"/>
  </w:num>
  <w:num w:numId="10">
    <w:abstractNumId w:val="3"/>
  </w:num>
  <w:num w:numId="11">
    <w:abstractNumId w:val="10"/>
  </w:num>
  <w:num w:numId="12">
    <w:abstractNumId w:val="4"/>
  </w:num>
  <w:num w:numId="13">
    <w:abstractNumId w:val="20"/>
  </w:num>
  <w:num w:numId="14">
    <w:abstractNumId w:val="6"/>
  </w:num>
  <w:num w:numId="15">
    <w:abstractNumId w:val="18"/>
  </w:num>
  <w:num w:numId="16">
    <w:abstractNumId w:val="0"/>
  </w:num>
  <w:num w:numId="17">
    <w:abstractNumId w:val="16"/>
  </w:num>
  <w:num w:numId="18">
    <w:abstractNumId w:val="17"/>
  </w:num>
  <w:num w:numId="19">
    <w:abstractNumId w:val="9"/>
  </w:num>
  <w:num w:numId="20">
    <w:abstractNumId w:val="2"/>
  </w:num>
  <w:num w:numId="21">
    <w:abstractNumId w:val="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I1MjA1tbC0tDCzsDBR0lEKTi0uzszPAykwrwUAq4o4EywAAAA="/>
  </w:docVars>
  <w:rsids>
    <w:rsidRoot w:val="00413002"/>
    <w:rsid w:val="00000370"/>
    <w:rsid w:val="0000337E"/>
    <w:rsid w:val="00004DA4"/>
    <w:rsid w:val="00011D0B"/>
    <w:rsid w:val="00014CC6"/>
    <w:rsid w:val="00021C4E"/>
    <w:rsid w:val="00021C9C"/>
    <w:rsid w:val="00022827"/>
    <w:rsid w:val="00022D16"/>
    <w:rsid w:val="00025581"/>
    <w:rsid w:val="0002790E"/>
    <w:rsid w:val="000314F1"/>
    <w:rsid w:val="00034749"/>
    <w:rsid w:val="00036E4D"/>
    <w:rsid w:val="00036E6E"/>
    <w:rsid w:val="00041DA6"/>
    <w:rsid w:val="000425F0"/>
    <w:rsid w:val="0004561C"/>
    <w:rsid w:val="00050DA0"/>
    <w:rsid w:val="000510D7"/>
    <w:rsid w:val="0005288E"/>
    <w:rsid w:val="0005463A"/>
    <w:rsid w:val="00055F2C"/>
    <w:rsid w:val="00057827"/>
    <w:rsid w:val="000600AA"/>
    <w:rsid w:val="00061F37"/>
    <w:rsid w:val="000717AA"/>
    <w:rsid w:val="00074D59"/>
    <w:rsid w:val="00083832"/>
    <w:rsid w:val="000846B9"/>
    <w:rsid w:val="00085F78"/>
    <w:rsid w:val="00085FA9"/>
    <w:rsid w:val="00087695"/>
    <w:rsid w:val="00090518"/>
    <w:rsid w:val="000A0400"/>
    <w:rsid w:val="000A26B6"/>
    <w:rsid w:val="000A4E84"/>
    <w:rsid w:val="000B0651"/>
    <w:rsid w:val="000B1CD0"/>
    <w:rsid w:val="000B3BD9"/>
    <w:rsid w:val="000B78FF"/>
    <w:rsid w:val="000C28A3"/>
    <w:rsid w:val="000C2F9B"/>
    <w:rsid w:val="000D0AB2"/>
    <w:rsid w:val="000D248C"/>
    <w:rsid w:val="000D2B8F"/>
    <w:rsid w:val="000E392A"/>
    <w:rsid w:val="000E3CAE"/>
    <w:rsid w:val="000F1D45"/>
    <w:rsid w:val="000F4EF3"/>
    <w:rsid w:val="0010162F"/>
    <w:rsid w:val="001029B7"/>
    <w:rsid w:val="0010369F"/>
    <w:rsid w:val="00117885"/>
    <w:rsid w:val="00117F1B"/>
    <w:rsid w:val="00122A53"/>
    <w:rsid w:val="001231F2"/>
    <w:rsid w:val="00125485"/>
    <w:rsid w:val="001313BE"/>
    <w:rsid w:val="001317ED"/>
    <w:rsid w:val="00132376"/>
    <w:rsid w:val="0013410D"/>
    <w:rsid w:val="00135223"/>
    <w:rsid w:val="00137A31"/>
    <w:rsid w:val="00140AFA"/>
    <w:rsid w:val="0014259D"/>
    <w:rsid w:val="0014356C"/>
    <w:rsid w:val="001469A8"/>
    <w:rsid w:val="00147ED7"/>
    <w:rsid w:val="00152CAC"/>
    <w:rsid w:val="0015309B"/>
    <w:rsid w:val="0016292B"/>
    <w:rsid w:val="00166B99"/>
    <w:rsid w:val="00177B39"/>
    <w:rsid w:val="00184522"/>
    <w:rsid w:val="001A4875"/>
    <w:rsid w:val="001B3EEE"/>
    <w:rsid w:val="001B4BE3"/>
    <w:rsid w:val="001B4EA6"/>
    <w:rsid w:val="001B7880"/>
    <w:rsid w:val="001C12FC"/>
    <w:rsid w:val="001C167A"/>
    <w:rsid w:val="001C18A1"/>
    <w:rsid w:val="001C41DE"/>
    <w:rsid w:val="001C41F0"/>
    <w:rsid w:val="001C4F4C"/>
    <w:rsid w:val="001C557E"/>
    <w:rsid w:val="001C699F"/>
    <w:rsid w:val="001D2322"/>
    <w:rsid w:val="001D24B0"/>
    <w:rsid w:val="001D2CAB"/>
    <w:rsid w:val="001D5C59"/>
    <w:rsid w:val="001D78AC"/>
    <w:rsid w:val="001F3A09"/>
    <w:rsid w:val="001F491B"/>
    <w:rsid w:val="001F4E74"/>
    <w:rsid w:val="001F5D41"/>
    <w:rsid w:val="001F62AD"/>
    <w:rsid w:val="001F761E"/>
    <w:rsid w:val="001F7C2E"/>
    <w:rsid w:val="00206EFC"/>
    <w:rsid w:val="00211E07"/>
    <w:rsid w:val="00211F7C"/>
    <w:rsid w:val="00211FBC"/>
    <w:rsid w:val="00213008"/>
    <w:rsid w:val="00214776"/>
    <w:rsid w:val="00216437"/>
    <w:rsid w:val="002178E4"/>
    <w:rsid w:val="002244C1"/>
    <w:rsid w:val="00224FB8"/>
    <w:rsid w:val="002260E7"/>
    <w:rsid w:val="00231D45"/>
    <w:rsid w:val="00232B37"/>
    <w:rsid w:val="00236B17"/>
    <w:rsid w:val="002378CE"/>
    <w:rsid w:val="002409FA"/>
    <w:rsid w:val="0024620D"/>
    <w:rsid w:val="002550CC"/>
    <w:rsid w:val="00255450"/>
    <w:rsid w:val="00257323"/>
    <w:rsid w:val="00257C50"/>
    <w:rsid w:val="00261B5E"/>
    <w:rsid w:val="0027158A"/>
    <w:rsid w:val="0027175C"/>
    <w:rsid w:val="00273D9F"/>
    <w:rsid w:val="002755FC"/>
    <w:rsid w:val="00277758"/>
    <w:rsid w:val="00277918"/>
    <w:rsid w:val="00293AFF"/>
    <w:rsid w:val="002970D2"/>
    <w:rsid w:val="002A5BAA"/>
    <w:rsid w:val="002A5C3D"/>
    <w:rsid w:val="002A5DB1"/>
    <w:rsid w:val="002B0332"/>
    <w:rsid w:val="002B3037"/>
    <w:rsid w:val="002B3792"/>
    <w:rsid w:val="002B3B32"/>
    <w:rsid w:val="002B5AC5"/>
    <w:rsid w:val="002C12B0"/>
    <w:rsid w:val="002C2E85"/>
    <w:rsid w:val="002C2F98"/>
    <w:rsid w:val="002D3CDE"/>
    <w:rsid w:val="002D4AC0"/>
    <w:rsid w:val="002D4CBC"/>
    <w:rsid w:val="002D5A00"/>
    <w:rsid w:val="002D7389"/>
    <w:rsid w:val="002D7699"/>
    <w:rsid w:val="002E185E"/>
    <w:rsid w:val="002E6248"/>
    <w:rsid w:val="002E637E"/>
    <w:rsid w:val="002F00FD"/>
    <w:rsid w:val="002F3535"/>
    <w:rsid w:val="002F3C86"/>
    <w:rsid w:val="0030236E"/>
    <w:rsid w:val="00305F59"/>
    <w:rsid w:val="00312F61"/>
    <w:rsid w:val="00313879"/>
    <w:rsid w:val="00317497"/>
    <w:rsid w:val="00330F9F"/>
    <w:rsid w:val="003329DE"/>
    <w:rsid w:val="0033365B"/>
    <w:rsid w:val="00341C9C"/>
    <w:rsid w:val="003433C7"/>
    <w:rsid w:val="003458BC"/>
    <w:rsid w:val="00356091"/>
    <w:rsid w:val="003565DD"/>
    <w:rsid w:val="00361F97"/>
    <w:rsid w:val="0036476B"/>
    <w:rsid w:val="00366D0B"/>
    <w:rsid w:val="00370971"/>
    <w:rsid w:val="00371A26"/>
    <w:rsid w:val="00373604"/>
    <w:rsid w:val="003801BF"/>
    <w:rsid w:val="003810AE"/>
    <w:rsid w:val="00381BAC"/>
    <w:rsid w:val="00383D90"/>
    <w:rsid w:val="00393173"/>
    <w:rsid w:val="00393647"/>
    <w:rsid w:val="00395F3E"/>
    <w:rsid w:val="00397328"/>
    <w:rsid w:val="003A12CC"/>
    <w:rsid w:val="003A241A"/>
    <w:rsid w:val="003A309B"/>
    <w:rsid w:val="003A4E3B"/>
    <w:rsid w:val="003C00D8"/>
    <w:rsid w:val="003C35C3"/>
    <w:rsid w:val="003C39DA"/>
    <w:rsid w:val="003C501F"/>
    <w:rsid w:val="003D0D93"/>
    <w:rsid w:val="003D6D2D"/>
    <w:rsid w:val="003E1B08"/>
    <w:rsid w:val="003E2081"/>
    <w:rsid w:val="003E4B82"/>
    <w:rsid w:val="003F6D03"/>
    <w:rsid w:val="003F7B2B"/>
    <w:rsid w:val="00413002"/>
    <w:rsid w:val="0041462E"/>
    <w:rsid w:val="00414A00"/>
    <w:rsid w:val="004172DC"/>
    <w:rsid w:val="0042033C"/>
    <w:rsid w:val="00421629"/>
    <w:rsid w:val="004221E2"/>
    <w:rsid w:val="00422D90"/>
    <w:rsid w:val="00427693"/>
    <w:rsid w:val="004350BE"/>
    <w:rsid w:val="00435389"/>
    <w:rsid w:val="0044204E"/>
    <w:rsid w:val="00442530"/>
    <w:rsid w:val="00443E9D"/>
    <w:rsid w:val="004477D4"/>
    <w:rsid w:val="00451891"/>
    <w:rsid w:val="00452255"/>
    <w:rsid w:val="004606C1"/>
    <w:rsid w:val="00461D7E"/>
    <w:rsid w:val="00471018"/>
    <w:rsid w:val="00474344"/>
    <w:rsid w:val="004749B5"/>
    <w:rsid w:val="004766DA"/>
    <w:rsid w:val="00480676"/>
    <w:rsid w:val="00480F4D"/>
    <w:rsid w:val="004838CD"/>
    <w:rsid w:val="00483E3B"/>
    <w:rsid w:val="00491218"/>
    <w:rsid w:val="0049616B"/>
    <w:rsid w:val="004A2F83"/>
    <w:rsid w:val="004A46B8"/>
    <w:rsid w:val="004A7B1A"/>
    <w:rsid w:val="004B0727"/>
    <w:rsid w:val="004B752D"/>
    <w:rsid w:val="004C35FF"/>
    <w:rsid w:val="004C5756"/>
    <w:rsid w:val="004C6F6D"/>
    <w:rsid w:val="004C75B0"/>
    <w:rsid w:val="004D0F25"/>
    <w:rsid w:val="004D46D4"/>
    <w:rsid w:val="004D48EF"/>
    <w:rsid w:val="004E0C84"/>
    <w:rsid w:val="004E1252"/>
    <w:rsid w:val="004E1829"/>
    <w:rsid w:val="004E66A7"/>
    <w:rsid w:val="004E72F3"/>
    <w:rsid w:val="004F3813"/>
    <w:rsid w:val="00503641"/>
    <w:rsid w:val="00504DA1"/>
    <w:rsid w:val="005110AC"/>
    <w:rsid w:val="00511AA5"/>
    <w:rsid w:val="005128DA"/>
    <w:rsid w:val="00515610"/>
    <w:rsid w:val="00516163"/>
    <w:rsid w:val="005175D4"/>
    <w:rsid w:val="005178EE"/>
    <w:rsid w:val="00523235"/>
    <w:rsid w:val="00532209"/>
    <w:rsid w:val="00540A18"/>
    <w:rsid w:val="0054317E"/>
    <w:rsid w:val="00551DFE"/>
    <w:rsid w:val="00552104"/>
    <w:rsid w:val="0055466D"/>
    <w:rsid w:val="00554F90"/>
    <w:rsid w:val="00555FAA"/>
    <w:rsid w:val="00560B17"/>
    <w:rsid w:val="00561CF3"/>
    <w:rsid w:val="00561DB6"/>
    <w:rsid w:val="005631D5"/>
    <w:rsid w:val="00563AE2"/>
    <w:rsid w:val="00566CBF"/>
    <w:rsid w:val="005704C5"/>
    <w:rsid w:val="00571EAD"/>
    <w:rsid w:val="005756F2"/>
    <w:rsid w:val="0057642D"/>
    <w:rsid w:val="00576A89"/>
    <w:rsid w:val="005806F8"/>
    <w:rsid w:val="00585102"/>
    <w:rsid w:val="00585DB5"/>
    <w:rsid w:val="0058610E"/>
    <w:rsid w:val="005907EC"/>
    <w:rsid w:val="00593B72"/>
    <w:rsid w:val="00594D52"/>
    <w:rsid w:val="00595D8B"/>
    <w:rsid w:val="005967CD"/>
    <w:rsid w:val="005A0176"/>
    <w:rsid w:val="005A2C3F"/>
    <w:rsid w:val="005C2653"/>
    <w:rsid w:val="005C3710"/>
    <w:rsid w:val="005C4D08"/>
    <w:rsid w:val="005C50A2"/>
    <w:rsid w:val="005C5C5B"/>
    <w:rsid w:val="005D1DC3"/>
    <w:rsid w:val="005D22AD"/>
    <w:rsid w:val="005D455F"/>
    <w:rsid w:val="005D7151"/>
    <w:rsid w:val="005E07C1"/>
    <w:rsid w:val="005E2267"/>
    <w:rsid w:val="005E2C0F"/>
    <w:rsid w:val="005E4BD1"/>
    <w:rsid w:val="005F0497"/>
    <w:rsid w:val="005F169E"/>
    <w:rsid w:val="005F4B55"/>
    <w:rsid w:val="005F54E6"/>
    <w:rsid w:val="006005BE"/>
    <w:rsid w:val="006056E0"/>
    <w:rsid w:val="0060717E"/>
    <w:rsid w:val="006101C7"/>
    <w:rsid w:val="006120A3"/>
    <w:rsid w:val="00612C08"/>
    <w:rsid w:val="00621715"/>
    <w:rsid w:val="00624DFE"/>
    <w:rsid w:val="00625D9D"/>
    <w:rsid w:val="00634AC5"/>
    <w:rsid w:val="00637AF6"/>
    <w:rsid w:val="006409E4"/>
    <w:rsid w:val="00641314"/>
    <w:rsid w:val="006429C7"/>
    <w:rsid w:val="00642F61"/>
    <w:rsid w:val="0064301A"/>
    <w:rsid w:val="00643939"/>
    <w:rsid w:val="006471CE"/>
    <w:rsid w:val="006525FD"/>
    <w:rsid w:val="00654B00"/>
    <w:rsid w:val="00665F76"/>
    <w:rsid w:val="00667FEE"/>
    <w:rsid w:val="00671DC9"/>
    <w:rsid w:val="0067587D"/>
    <w:rsid w:val="0067713B"/>
    <w:rsid w:val="00677543"/>
    <w:rsid w:val="00680413"/>
    <w:rsid w:val="006817AB"/>
    <w:rsid w:val="00687052"/>
    <w:rsid w:val="00695291"/>
    <w:rsid w:val="006A0D8D"/>
    <w:rsid w:val="006A216B"/>
    <w:rsid w:val="006A55E5"/>
    <w:rsid w:val="006A7537"/>
    <w:rsid w:val="006B6B4E"/>
    <w:rsid w:val="006B6B52"/>
    <w:rsid w:val="006C05D8"/>
    <w:rsid w:val="006C158D"/>
    <w:rsid w:val="006C1607"/>
    <w:rsid w:val="006C1C9D"/>
    <w:rsid w:val="006C2AE0"/>
    <w:rsid w:val="006D1AC3"/>
    <w:rsid w:val="006E3E9E"/>
    <w:rsid w:val="006F498C"/>
    <w:rsid w:val="006F4FE0"/>
    <w:rsid w:val="006F58F7"/>
    <w:rsid w:val="00700FE6"/>
    <w:rsid w:val="007032AD"/>
    <w:rsid w:val="00704355"/>
    <w:rsid w:val="00705410"/>
    <w:rsid w:val="007059BE"/>
    <w:rsid w:val="0071265E"/>
    <w:rsid w:val="007127CB"/>
    <w:rsid w:val="00713A78"/>
    <w:rsid w:val="00714315"/>
    <w:rsid w:val="00716AF1"/>
    <w:rsid w:val="00717292"/>
    <w:rsid w:val="00726296"/>
    <w:rsid w:val="0074190C"/>
    <w:rsid w:val="00742C71"/>
    <w:rsid w:val="007458A5"/>
    <w:rsid w:val="00745C10"/>
    <w:rsid w:val="00750A03"/>
    <w:rsid w:val="007533A7"/>
    <w:rsid w:val="007547CC"/>
    <w:rsid w:val="00754F6C"/>
    <w:rsid w:val="00757374"/>
    <w:rsid w:val="0075737E"/>
    <w:rsid w:val="007573F3"/>
    <w:rsid w:val="00763AE9"/>
    <w:rsid w:val="007663CF"/>
    <w:rsid w:val="007733D5"/>
    <w:rsid w:val="0077583E"/>
    <w:rsid w:val="00777636"/>
    <w:rsid w:val="0078383D"/>
    <w:rsid w:val="00785697"/>
    <w:rsid w:val="007857A2"/>
    <w:rsid w:val="007949D4"/>
    <w:rsid w:val="007949F5"/>
    <w:rsid w:val="00794A9D"/>
    <w:rsid w:val="007A1771"/>
    <w:rsid w:val="007A1C85"/>
    <w:rsid w:val="007A2760"/>
    <w:rsid w:val="007A5CD7"/>
    <w:rsid w:val="007B2CE8"/>
    <w:rsid w:val="007B2D6F"/>
    <w:rsid w:val="007B4063"/>
    <w:rsid w:val="007C1EFF"/>
    <w:rsid w:val="007D2272"/>
    <w:rsid w:val="007D288C"/>
    <w:rsid w:val="007D297B"/>
    <w:rsid w:val="007D2F2F"/>
    <w:rsid w:val="007D3A58"/>
    <w:rsid w:val="007E05E7"/>
    <w:rsid w:val="007E37E3"/>
    <w:rsid w:val="007E384B"/>
    <w:rsid w:val="007E4102"/>
    <w:rsid w:val="007E59A6"/>
    <w:rsid w:val="007F36AB"/>
    <w:rsid w:val="007F75ED"/>
    <w:rsid w:val="00800769"/>
    <w:rsid w:val="00800D7B"/>
    <w:rsid w:val="00801FFF"/>
    <w:rsid w:val="00805E90"/>
    <w:rsid w:val="008074C1"/>
    <w:rsid w:val="00811362"/>
    <w:rsid w:val="00813B65"/>
    <w:rsid w:val="00816307"/>
    <w:rsid w:val="00816DDC"/>
    <w:rsid w:val="008207BE"/>
    <w:rsid w:val="0082212A"/>
    <w:rsid w:val="008340E2"/>
    <w:rsid w:val="00834CE4"/>
    <w:rsid w:val="0083512E"/>
    <w:rsid w:val="0083564B"/>
    <w:rsid w:val="008375F2"/>
    <w:rsid w:val="00837A69"/>
    <w:rsid w:val="00840745"/>
    <w:rsid w:val="00842095"/>
    <w:rsid w:val="008441DA"/>
    <w:rsid w:val="008456B5"/>
    <w:rsid w:val="0084683C"/>
    <w:rsid w:val="00854303"/>
    <w:rsid w:val="00856E5E"/>
    <w:rsid w:val="00857965"/>
    <w:rsid w:val="00857F4E"/>
    <w:rsid w:val="00861F02"/>
    <w:rsid w:val="0086374E"/>
    <w:rsid w:val="00877FF8"/>
    <w:rsid w:val="008800E6"/>
    <w:rsid w:val="00884EC5"/>
    <w:rsid w:val="0088629A"/>
    <w:rsid w:val="00892EDD"/>
    <w:rsid w:val="008968C5"/>
    <w:rsid w:val="008A2A6F"/>
    <w:rsid w:val="008A322A"/>
    <w:rsid w:val="008A396B"/>
    <w:rsid w:val="008B0505"/>
    <w:rsid w:val="008B060E"/>
    <w:rsid w:val="008B4D06"/>
    <w:rsid w:val="008B4E11"/>
    <w:rsid w:val="008B7A9A"/>
    <w:rsid w:val="008C201D"/>
    <w:rsid w:val="008C39B8"/>
    <w:rsid w:val="008C5E9D"/>
    <w:rsid w:val="008D32CA"/>
    <w:rsid w:val="008E240C"/>
    <w:rsid w:val="008E255F"/>
    <w:rsid w:val="008E3DF8"/>
    <w:rsid w:val="008E544A"/>
    <w:rsid w:val="008E6E26"/>
    <w:rsid w:val="008E716B"/>
    <w:rsid w:val="008F259A"/>
    <w:rsid w:val="008F314D"/>
    <w:rsid w:val="008F484C"/>
    <w:rsid w:val="00900FDC"/>
    <w:rsid w:val="00901289"/>
    <w:rsid w:val="0090280C"/>
    <w:rsid w:val="009213DC"/>
    <w:rsid w:val="0093662A"/>
    <w:rsid w:val="00937AA4"/>
    <w:rsid w:val="00940466"/>
    <w:rsid w:val="009405D4"/>
    <w:rsid w:val="00946746"/>
    <w:rsid w:val="00952182"/>
    <w:rsid w:val="00953268"/>
    <w:rsid w:val="00954614"/>
    <w:rsid w:val="00955221"/>
    <w:rsid w:val="00955844"/>
    <w:rsid w:val="00955D39"/>
    <w:rsid w:val="009576CB"/>
    <w:rsid w:val="0095790C"/>
    <w:rsid w:val="009609D6"/>
    <w:rsid w:val="009640A1"/>
    <w:rsid w:val="00964E51"/>
    <w:rsid w:val="009650A4"/>
    <w:rsid w:val="009702A1"/>
    <w:rsid w:val="00970346"/>
    <w:rsid w:val="00974129"/>
    <w:rsid w:val="00980392"/>
    <w:rsid w:val="00986198"/>
    <w:rsid w:val="00987AE7"/>
    <w:rsid w:val="00992120"/>
    <w:rsid w:val="00994B36"/>
    <w:rsid w:val="00996EE7"/>
    <w:rsid w:val="009A54DB"/>
    <w:rsid w:val="009A58BA"/>
    <w:rsid w:val="009A5E7C"/>
    <w:rsid w:val="009B086D"/>
    <w:rsid w:val="009C500A"/>
    <w:rsid w:val="009C6CF6"/>
    <w:rsid w:val="009C7C11"/>
    <w:rsid w:val="009D16C3"/>
    <w:rsid w:val="009D2552"/>
    <w:rsid w:val="009E0CAE"/>
    <w:rsid w:val="009E12E0"/>
    <w:rsid w:val="009E1A67"/>
    <w:rsid w:val="009E24D2"/>
    <w:rsid w:val="009E3846"/>
    <w:rsid w:val="009E3942"/>
    <w:rsid w:val="009E7DE7"/>
    <w:rsid w:val="00A02A06"/>
    <w:rsid w:val="00A030E6"/>
    <w:rsid w:val="00A03EB6"/>
    <w:rsid w:val="00A06850"/>
    <w:rsid w:val="00A10A4C"/>
    <w:rsid w:val="00A143A2"/>
    <w:rsid w:val="00A23292"/>
    <w:rsid w:val="00A2402B"/>
    <w:rsid w:val="00A256B4"/>
    <w:rsid w:val="00A262DB"/>
    <w:rsid w:val="00A31041"/>
    <w:rsid w:val="00A314C4"/>
    <w:rsid w:val="00A325F3"/>
    <w:rsid w:val="00A35713"/>
    <w:rsid w:val="00A35A86"/>
    <w:rsid w:val="00A425E0"/>
    <w:rsid w:val="00A4297B"/>
    <w:rsid w:val="00A4311E"/>
    <w:rsid w:val="00A4318E"/>
    <w:rsid w:val="00A43B82"/>
    <w:rsid w:val="00A50F5F"/>
    <w:rsid w:val="00A620DD"/>
    <w:rsid w:val="00A675D5"/>
    <w:rsid w:val="00A74C2F"/>
    <w:rsid w:val="00A75AA6"/>
    <w:rsid w:val="00A75CBC"/>
    <w:rsid w:val="00A7677D"/>
    <w:rsid w:val="00A76822"/>
    <w:rsid w:val="00A76C68"/>
    <w:rsid w:val="00A8435C"/>
    <w:rsid w:val="00A845ED"/>
    <w:rsid w:val="00A91297"/>
    <w:rsid w:val="00A93396"/>
    <w:rsid w:val="00AA4A13"/>
    <w:rsid w:val="00AA5AB0"/>
    <w:rsid w:val="00AA5C27"/>
    <w:rsid w:val="00AA6F44"/>
    <w:rsid w:val="00AB0D5C"/>
    <w:rsid w:val="00AB543C"/>
    <w:rsid w:val="00AC31D2"/>
    <w:rsid w:val="00AC6C70"/>
    <w:rsid w:val="00AD2B1F"/>
    <w:rsid w:val="00AD5A37"/>
    <w:rsid w:val="00AD7B65"/>
    <w:rsid w:val="00AE23D9"/>
    <w:rsid w:val="00AE2C4F"/>
    <w:rsid w:val="00AE360E"/>
    <w:rsid w:val="00AE4C03"/>
    <w:rsid w:val="00AF2494"/>
    <w:rsid w:val="00AF2C1F"/>
    <w:rsid w:val="00AF3418"/>
    <w:rsid w:val="00AF349E"/>
    <w:rsid w:val="00AF4FA8"/>
    <w:rsid w:val="00AF508F"/>
    <w:rsid w:val="00B01558"/>
    <w:rsid w:val="00B03E49"/>
    <w:rsid w:val="00B04647"/>
    <w:rsid w:val="00B06781"/>
    <w:rsid w:val="00B12C6F"/>
    <w:rsid w:val="00B15EAD"/>
    <w:rsid w:val="00B17B63"/>
    <w:rsid w:val="00B17B9F"/>
    <w:rsid w:val="00B17F6A"/>
    <w:rsid w:val="00B22E9A"/>
    <w:rsid w:val="00B33A04"/>
    <w:rsid w:val="00B37E44"/>
    <w:rsid w:val="00B45EB2"/>
    <w:rsid w:val="00B46EDC"/>
    <w:rsid w:val="00B47FCF"/>
    <w:rsid w:val="00B50226"/>
    <w:rsid w:val="00B53BA6"/>
    <w:rsid w:val="00B54CAD"/>
    <w:rsid w:val="00B5520A"/>
    <w:rsid w:val="00B60B8C"/>
    <w:rsid w:val="00B637F9"/>
    <w:rsid w:val="00B64970"/>
    <w:rsid w:val="00B64F67"/>
    <w:rsid w:val="00B669D4"/>
    <w:rsid w:val="00B72F64"/>
    <w:rsid w:val="00B74421"/>
    <w:rsid w:val="00B76CB3"/>
    <w:rsid w:val="00B81AF4"/>
    <w:rsid w:val="00B8413E"/>
    <w:rsid w:val="00B859CD"/>
    <w:rsid w:val="00B86E08"/>
    <w:rsid w:val="00B86E32"/>
    <w:rsid w:val="00B9148B"/>
    <w:rsid w:val="00B9204E"/>
    <w:rsid w:val="00B96658"/>
    <w:rsid w:val="00BA0A3B"/>
    <w:rsid w:val="00BA1B16"/>
    <w:rsid w:val="00BA2BB2"/>
    <w:rsid w:val="00BA4002"/>
    <w:rsid w:val="00BA4EFB"/>
    <w:rsid w:val="00BB3AF4"/>
    <w:rsid w:val="00BB3BCE"/>
    <w:rsid w:val="00BB3DA5"/>
    <w:rsid w:val="00BB7FF5"/>
    <w:rsid w:val="00BC0077"/>
    <w:rsid w:val="00BC4413"/>
    <w:rsid w:val="00BC5510"/>
    <w:rsid w:val="00BC7B7E"/>
    <w:rsid w:val="00BD2D05"/>
    <w:rsid w:val="00BD3A6C"/>
    <w:rsid w:val="00BD4B58"/>
    <w:rsid w:val="00BD7524"/>
    <w:rsid w:val="00BE0B5E"/>
    <w:rsid w:val="00BE743A"/>
    <w:rsid w:val="00BF0E96"/>
    <w:rsid w:val="00BF1278"/>
    <w:rsid w:val="00BF187C"/>
    <w:rsid w:val="00BF195C"/>
    <w:rsid w:val="00BF2C3B"/>
    <w:rsid w:val="00BF6FC4"/>
    <w:rsid w:val="00C0098F"/>
    <w:rsid w:val="00C07F82"/>
    <w:rsid w:val="00C116F5"/>
    <w:rsid w:val="00C157CD"/>
    <w:rsid w:val="00C165DE"/>
    <w:rsid w:val="00C165F9"/>
    <w:rsid w:val="00C16F62"/>
    <w:rsid w:val="00C210A2"/>
    <w:rsid w:val="00C25202"/>
    <w:rsid w:val="00C30BCC"/>
    <w:rsid w:val="00C33105"/>
    <w:rsid w:val="00C333E0"/>
    <w:rsid w:val="00C344E6"/>
    <w:rsid w:val="00C35D6E"/>
    <w:rsid w:val="00C35D7D"/>
    <w:rsid w:val="00C36BD5"/>
    <w:rsid w:val="00C378D8"/>
    <w:rsid w:val="00C404DC"/>
    <w:rsid w:val="00C41A54"/>
    <w:rsid w:val="00C44AB8"/>
    <w:rsid w:val="00C46B6B"/>
    <w:rsid w:val="00C535E0"/>
    <w:rsid w:val="00C568F0"/>
    <w:rsid w:val="00C56E18"/>
    <w:rsid w:val="00C6395D"/>
    <w:rsid w:val="00C6411D"/>
    <w:rsid w:val="00C64555"/>
    <w:rsid w:val="00C822C4"/>
    <w:rsid w:val="00C87D88"/>
    <w:rsid w:val="00C92123"/>
    <w:rsid w:val="00C9387C"/>
    <w:rsid w:val="00C9591A"/>
    <w:rsid w:val="00CA07AE"/>
    <w:rsid w:val="00CB0AEE"/>
    <w:rsid w:val="00CB305E"/>
    <w:rsid w:val="00CC0723"/>
    <w:rsid w:val="00CC2997"/>
    <w:rsid w:val="00CC2E8C"/>
    <w:rsid w:val="00CC3ECE"/>
    <w:rsid w:val="00CC5E4F"/>
    <w:rsid w:val="00CC6407"/>
    <w:rsid w:val="00CD324D"/>
    <w:rsid w:val="00CD3FF1"/>
    <w:rsid w:val="00CD4E08"/>
    <w:rsid w:val="00CD6A37"/>
    <w:rsid w:val="00CE25BB"/>
    <w:rsid w:val="00CE5997"/>
    <w:rsid w:val="00CF01A4"/>
    <w:rsid w:val="00CF10E7"/>
    <w:rsid w:val="00CF1550"/>
    <w:rsid w:val="00CF1A0A"/>
    <w:rsid w:val="00CF1FD7"/>
    <w:rsid w:val="00CF27E9"/>
    <w:rsid w:val="00CF6570"/>
    <w:rsid w:val="00CF7A53"/>
    <w:rsid w:val="00D01D60"/>
    <w:rsid w:val="00D10837"/>
    <w:rsid w:val="00D11A10"/>
    <w:rsid w:val="00D12D77"/>
    <w:rsid w:val="00D25187"/>
    <w:rsid w:val="00D25FBB"/>
    <w:rsid w:val="00D32E04"/>
    <w:rsid w:val="00D3550F"/>
    <w:rsid w:val="00D36E18"/>
    <w:rsid w:val="00D40EE5"/>
    <w:rsid w:val="00D43218"/>
    <w:rsid w:val="00D44241"/>
    <w:rsid w:val="00D47CBA"/>
    <w:rsid w:val="00D52614"/>
    <w:rsid w:val="00D53436"/>
    <w:rsid w:val="00D53E71"/>
    <w:rsid w:val="00D55AAD"/>
    <w:rsid w:val="00D6243A"/>
    <w:rsid w:val="00D62FB4"/>
    <w:rsid w:val="00D67315"/>
    <w:rsid w:val="00D763C9"/>
    <w:rsid w:val="00D76407"/>
    <w:rsid w:val="00D7717A"/>
    <w:rsid w:val="00D84371"/>
    <w:rsid w:val="00DA52A9"/>
    <w:rsid w:val="00DA67FA"/>
    <w:rsid w:val="00DA70A2"/>
    <w:rsid w:val="00DB3485"/>
    <w:rsid w:val="00DB7470"/>
    <w:rsid w:val="00DC0410"/>
    <w:rsid w:val="00DC15F9"/>
    <w:rsid w:val="00DC5217"/>
    <w:rsid w:val="00DC7969"/>
    <w:rsid w:val="00DD34C4"/>
    <w:rsid w:val="00DD524A"/>
    <w:rsid w:val="00DD67CC"/>
    <w:rsid w:val="00DD6D09"/>
    <w:rsid w:val="00DE0059"/>
    <w:rsid w:val="00DE1C22"/>
    <w:rsid w:val="00DE337C"/>
    <w:rsid w:val="00DE376E"/>
    <w:rsid w:val="00DE6600"/>
    <w:rsid w:val="00DE765B"/>
    <w:rsid w:val="00DF0DAF"/>
    <w:rsid w:val="00E02FF0"/>
    <w:rsid w:val="00E0576B"/>
    <w:rsid w:val="00E06A4B"/>
    <w:rsid w:val="00E1194F"/>
    <w:rsid w:val="00E144B8"/>
    <w:rsid w:val="00E165AD"/>
    <w:rsid w:val="00E16A66"/>
    <w:rsid w:val="00E24F14"/>
    <w:rsid w:val="00E25596"/>
    <w:rsid w:val="00E26736"/>
    <w:rsid w:val="00E33BEE"/>
    <w:rsid w:val="00E3614B"/>
    <w:rsid w:val="00E41DC4"/>
    <w:rsid w:val="00E42D33"/>
    <w:rsid w:val="00E4353F"/>
    <w:rsid w:val="00E436B5"/>
    <w:rsid w:val="00E44870"/>
    <w:rsid w:val="00E4487E"/>
    <w:rsid w:val="00E45FF2"/>
    <w:rsid w:val="00E477F1"/>
    <w:rsid w:val="00E53089"/>
    <w:rsid w:val="00E544BA"/>
    <w:rsid w:val="00E5465D"/>
    <w:rsid w:val="00E559D9"/>
    <w:rsid w:val="00E5767C"/>
    <w:rsid w:val="00E63763"/>
    <w:rsid w:val="00E646FB"/>
    <w:rsid w:val="00E66498"/>
    <w:rsid w:val="00E75038"/>
    <w:rsid w:val="00E87CB4"/>
    <w:rsid w:val="00E9161A"/>
    <w:rsid w:val="00E93141"/>
    <w:rsid w:val="00EA2DC2"/>
    <w:rsid w:val="00EA6232"/>
    <w:rsid w:val="00EA7833"/>
    <w:rsid w:val="00EB1499"/>
    <w:rsid w:val="00EB14C6"/>
    <w:rsid w:val="00EB1CF2"/>
    <w:rsid w:val="00EB3499"/>
    <w:rsid w:val="00EB3535"/>
    <w:rsid w:val="00EB4CAF"/>
    <w:rsid w:val="00EC3BD8"/>
    <w:rsid w:val="00EC75E4"/>
    <w:rsid w:val="00ED656A"/>
    <w:rsid w:val="00ED7022"/>
    <w:rsid w:val="00EE21C1"/>
    <w:rsid w:val="00EE3EE4"/>
    <w:rsid w:val="00EE536F"/>
    <w:rsid w:val="00EE71E8"/>
    <w:rsid w:val="00EF09A5"/>
    <w:rsid w:val="00EF35D3"/>
    <w:rsid w:val="00EF5EA2"/>
    <w:rsid w:val="00F0003D"/>
    <w:rsid w:val="00F04A84"/>
    <w:rsid w:val="00F04D56"/>
    <w:rsid w:val="00F050FA"/>
    <w:rsid w:val="00F054E0"/>
    <w:rsid w:val="00F069B1"/>
    <w:rsid w:val="00F108F5"/>
    <w:rsid w:val="00F13FC0"/>
    <w:rsid w:val="00F173C9"/>
    <w:rsid w:val="00F203B6"/>
    <w:rsid w:val="00F20622"/>
    <w:rsid w:val="00F2202F"/>
    <w:rsid w:val="00F25C51"/>
    <w:rsid w:val="00F27B8F"/>
    <w:rsid w:val="00F30B4A"/>
    <w:rsid w:val="00F33388"/>
    <w:rsid w:val="00F34008"/>
    <w:rsid w:val="00F34F16"/>
    <w:rsid w:val="00F41979"/>
    <w:rsid w:val="00F44A11"/>
    <w:rsid w:val="00F508CC"/>
    <w:rsid w:val="00F517BF"/>
    <w:rsid w:val="00F55E56"/>
    <w:rsid w:val="00F5773C"/>
    <w:rsid w:val="00F57A1A"/>
    <w:rsid w:val="00F6287D"/>
    <w:rsid w:val="00F641F0"/>
    <w:rsid w:val="00F66674"/>
    <w:rsid w:val="00F7082B"/>
    <w:rsid w:val="00F722A0"/>
    <w:rsid w:val="00F7494E"/>
    <w:rsid w:val="00F838C0"/>
    <w:rsid w:val="00F85437"/>
    <w:rsid w:val="00F854AC"/>
    <w:rsid w:val="00F86E33"/>
    <w:rsid w:val="00FA06EE"/>
    <w:rsid w:val="00FA102D"/>
    <w:rsid w:val="00FA5098"/>
    <w:rsid w:val="00FA5FC6"/>
    <w:rsid w:val="00FA72E4"/>
    <w:rsid w:val="00FB2EEB"/>
    <w:rsid w:val="00FB3D31"/>
    <w:rsid w:val="00FB572C"/>
    <w:rsid w:val="00FC0162"/>
    <w:rsid w:val="00FD5DCB"/>
    <w:rsid w:val="00FD7D60"/>
    <w:rsid w:val="00FE1CAE"/>
    <w:rsid w:val="00FE2B2A"/>
    <w:rsid w:val="00FE2FF1"/>
    <w:rsid w:val="00FE52A3"/>
    <w:rsid w:val="00FE6109"/>
    <w:rsid w:val="00FE7C0A"/>
    <w:rsid w:val="013CE4F4"/>
    <w:rsid w:val="22F5A00B"/>
    <w:rsid w:val="321821E8"/>
    <w:rsid w:val="358EE2E5"/>
    <w:rsid w:val="3C881274"/>
    <w:rsid w:val="48DDCDFB"/>
    <w:rsid w:val="4BB900A6"/>
    <w:rsid w:val="5189B567"/>
    <w:rsid w:val="59AADB20"/>
    <w:rsid w:val="6DBAFA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F98496"/>
  <w15:chartTrackingRefBased/>
  <w15:docId w15:val="{C9EF3E14-4A67-4387-A25E-1BF52D103A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282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10A4C"/>
    <w:pPr>
      <w:ind w:left="720"/>
      <w:contextualSpacing/>
    </w:pPr>
  </w:style>
  <w:style w:type="character" w:styleId="Hyperlink">
    <w:name w:val="Hyperlink"/>
    <w:basedOn w:val="DefaultParagraphFont"/>
    <w:uiPriority w:val="99"/>
    <w:unhideWhenUsed/>
    <w:rsid w:val="00CC6407"/>
    <w:rPr>
      <w:color w:val="0563C1" w:themeColor="hyperlink"/>
      <w:u w:val="single"/>
    </w:rPr>
  </w:style>
  <w:style w:type="character" w:styleId="UnresolvedMention">
    <w:name w:val="Unresolved Mention"/>
    <w:basedOn w:val="DefaultParagraphFont"/>
    <w:uiPriority w:val="99"/>
    <w:semiHidden/>
    <w:unhideWhenUsed/>
    <w:rsid w:val="00CC6407"/>
    <w:rPr>
      <w:color w:val="605E5C"/>
      <w:shd w:val="clear" w:color="auto" w:fill="E1DFDD"/>
    </w:rPr>
  </w:style>
  <w:style w:type="paragraph" w:customStyle="1" w:styleId="Default">
    <w:name w:val="Default"/>
    <w:rsid w:val="006525FD"/>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6525FD"/>
    <w:pPr>
      <w:tabs>
        <w:tab w:val="center" w:pos="4320"/>
        <w:tab w:val="right" w:pos="8640"/>
      </w:tabs>
      <w:spacing w:after="0" w:line="240" w:lineRule="auto"/>
    </w:pPr>
  </w:style>
  <w:style w:type="character" w:customStyle="1" w:styleId="HeaderChar">
    <w:name w:val="Header Char"/>
    <w:basedOn w:val="DefaultParagraphFont"/>
    <w:link w:val="Header"/>
    <w:uiPriority w:val="99"/>
    <w:rsid w:val="006525FD"/>
  </w:style>
  <w:style w:type="paragraph" w:styleId="Footer">
    <w:name w:val="footer"/>
    <w:basedOn w:val="Normal"/>
    <w:link w:val="FooterChar"/>
    <w:uiPriority w:val="99"/>
    <w:unhideWhenUsed/>
    <w:rsid w:val="006525FD"/>
    <w:pPr>
      <w:tabs>
        <w:tab w:val="center" w:pos="4320"/>
        <w:tab w:val="right" w:pos="8640"/>
      </w:tabs>
      <w:spacing w:after="0" w:line="240" w:lineRule="auto"/>
    </w:pPr>
  </w:style>
  <w:style w:type="character" w:customStyle="1" w:styleId="FooterChar">
    <w:name w:val="Footer Char"/>
    <w:basedOn w:val="DefaultParagraphFont"/>
    <w:link w:val="Footer"/>
    <w:uiPriority w:val="99"/>
    <w:rsid w:val="006525FD"/>
  </w:style>
  <w:style w:type="table" w:styleId="MediumList2-Accent1">
    <w:name w:val="Medium List 2 Accent 1"/>
    <w:basedOn w:val="TableNormal"/>
    <w:uiPriority w:val="66"/>
    <w:rsid w:val="00C44AB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character" w:styleId="PlaceholderText">
    <w:name w:val="Placeholder Text"/>
    <w:basedOn w:val="DefaultParagraphFont"/>
    <w:uiPriority w:val="99"/>
    <w:semiHidden/>
    <w:rsid w:val="00954614"/>
    <w:rPr>
      <w:color w:val="808080"/>
    </w:rPr>
  </w:style>
  <w:style w:type="paragraph" w:styleId="Bibliography">
    <w:name w:val="Bibliography"/>
    <w:basedOn w:val="Normal"/>
    <w:next w:val="Normal"/>
    <w:uiPriority w:val="37"/>
    <w:unhideWhenUsed/>
    <w:rsid w:val="00540A18"/>
    <w:pPr>
      <w:tabs>
        <w:tab w:val="left" w:pos="384"/>
      </w:tabs>
      <w:spacing w:after="0" w:line="240" w:lineRule="auto"/>
      <w:ind w:left="384" w:hanging="384"/>
    </w:pPr>
  </w:style>
  <w:style w:type="paragraph" w:styleId="Caption">
    <w:name w:val="caption"/>
    <w:basedOn w:val="Normal"/>
    <w:next w:val="Normal"/>
    <w:uiPriority w:val="35"/>
    <w:unhideWhenUsed/>
    <w:qFormat/>
    <w:rsid w:val="007949F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365370">
      <w:bodyDiv w:val="1"/>
      <w:marLeft w:val="0"/>
      <w:marRight w:val="0"/>
      <w:marTop w:val="0"/>
      <w:marBottom w:val="0"/>
      <w:divBdr>
        <w:top w:val="none" w:sz="0" w:space="0" w:color="auto"/>
        <w:left w:val="none" w:sz="0" w:space="0" w:color="auto"/>
        <w:bottom w:val="none" w:sz="0" w:space="0" w:color="auto"/>
        <w:right w:val="none" w:sz="0" w:space="0" w:color="auto"/>
      </w:divBdr>
    </w:div>
    <w:div w:id="670639986">
      <w:bodyDiv w:val="1"/>
      <w:marLeft w:val="0"/>
      <w:marRight w:val="0"/>
      <w:marTop w:val="0"/>
      <w:marBottom w:val="0"/>
      <w:divBdr>
        <w:top w:val="none" w:sz="0" w:space="0" w:color="auto"/>
        <w:left w:val="none" w:sz="0" w:space="0" w:color="auto"/>
        <w:bottom w:val="none" w:sz="0" w:space="0" w:color="auto"/>
        <w:right w:val="none" w:sz="0" w:space="0" w:color="auto"/>
      </w:divBdr>
    </w:div>
    <w:div w:id="736368540">
      <w:bodyDiv w:val="1"/>
      <w:marLeft w:val="0"/>
      <w:marRight w:val="0"/>
      <w:marTop w:val="0"/>
      <w:marBottom w:val="0"/>
      <w:divBdr>
        <w:top w:val="none" w:sz="0" w:space="0" w:color="auto"/>
        <w:left w:val="none" w:sz="0" w:space="0" w:color="auto"/>
        <w:bottom w:val="none" w:sz="0" w:space="0" w:color="auto"/>
        <w:right w:val="none" w:sz="0" w:space="0" w:color="auto"/>
      </w:divBdr>
    </w:div>
    <w:div w:id="1128663158">
      <w:bodyDiv w:val="1"/>
      <w:marLeft w:val="0"/>
      <w:marRight w:val="0"/>
      <w:marTop w:val="0"/>
      <w:marBottom w:val="0"/>
      <w:divBdr>
        <w:top w:val="none" w:sz="0" w:space="0" w:color="auto"/>
        <w:left w:val="none" w:sz="0" w:space="0" w:color="auto"/>
        <w:bottom w:val="none" w:sz="0" w:space="0" w:color="auto"/>
        <w:right w:val="none" w:sz="0" w:space="0" w:color="auto"/>
      </w:divBdr>
    </w:div>
    <w:div w:id="1580553935">
      <w:bodyDiv w:val="1"/>
      <w:marLeft w:val="0"/>
      <w:marRight w:val="0"/>
      <w:marTop w:val="0"/>
      <w:marBottom w:val="0"/>
      <w:divBdr>
        <w:top w:val="none" w:sz="0" w:space="0" w:color="auto"/>
        <w:left w:val="none" w:sz="0" w:space="0" w:color="auto"/>
        <w:bottom w:val="none" w:sz="0" w:space="0" w:color="auto"/>
        <w:right w:val="none" w:sz="0" w:space="0" w:color="auto"/>
      </w:divBdr>
    </w:div>
    <w:div w:id="1774280720">
      <w:bodyDiv w:val="1"/>
      <w:marLeft w:val="0"/>
      <w:marRight w:val="0"/>
      <w:marTop w:val="0"/>
      <w:marBottom w:val="0"/>
      <w:divBdr>
        <w:top w:val="none" w:sz="0" w:space="0" w:color="auto"/>
        <w:left w:val="none" w:sz="0" w:space="0" w:color="auto"/>
        <w:bottom w:val="none" w:sz="0" w:space="0" w:color="auto"/>
        <w:right w:val="none" w:sz="0" w:space="0" w:color="auto"/>
      </w:divBdr>
    </w:div>
    <w:div w:id="1817985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hyperlink" Target="https://en.wikipedia.org/wiki/Augmented_web" TargetMode="External"/><Relationship Id="rId84" Type="http://schemas.openxmlformats.org/officeDocument/2006/relationships/hyperlink" Target="https://www.w3schools.com/html/html_images_imagemap.asp" TargetMode="External"/><Relationship Id="rId89" Type="http://schemas.openxmlformats.org/officeDocument/2006/relationships/hyperlink" Target="https://www.inglobetechnologies.com/ar-media" TargetMode="External"/><Relationship Id="rId16" Type="http://schemas.openxmlformats.org/officeDocument/2006/relationships/image" Target="media/image3.png"/><Relationship Id="rId11" Type="http://schemas.openxmlformats.org/officeDocument/2006/relationships/hyperlink" Target="https://unity.com/open-projects" TargetMode="Externa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hyperlink" Target="https://www.8thwall.com/discover/automotive" TargetMode="External"/><Relationship Id="rId79" Type="http://schemas.openxmlformats.org/officeDocument/2006/relationships/hyperlink" Target="https://www.iste.org/explore/Computer-Science/Harness-the-power-of-3D-models-in-the-classroom" TargetMode="External"/><Relationship Id="rId5" Type="http://schemas.openxmlformats.org/officeDocument/2006/relationships/webSettings" Target="webSettings.xml"/><Relationship Id="rId90" Type="http://schemas.openxmlformats.org/officeDocument/2006/relationships/hyperlink" Target="https://www.youtube.com/watch?v=1t1gBVykneA" TargetMode="External"/><Relationship Id="rId95" Type="http://schemas.openxmlformats.org/officeDocument/2006/relationships/fontTable" Target="fontTable.xml"/><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hyperlink" Target="https://ar-link.net/ar-demos/rims/" TargetMode="External"/><Relationship Id="rId8" Type="http://schemas.openxmlformats.org/officeDocument/2006/relationships/hyperlink" Target="https://www.o3de.org/" TargetMode="External"/><Relationship Id="rId51" Type="http://schemas.openxmlformats.org/officeDocument/2006/relationships/image" Target="media/image38.png"/><Relationship Id="rId72" Type="http://schemas.openxmlformats.org/officeDocument/2006/relationships/hyperlink" Target="https://www.banuba.com/blog/best-web-ar-platforms-and-tools" TargetMode="External"/><Relationship Id="rId80" Type="http://schemas.openxmlformats.org/officeDocument/2006/relationships/hyperlink" Target="https://medium.com/@ImaginusVR/why-3d-models-are-great-for-education-692b2f9c03ab" TargetMode="External"/><Relationship Id="rId85" Type="http://schemas.openxmlformats.org/officeDocument/2006/relationships/hyperlink" Target="https://semcon.com/" TargetMode="External"/><Relationship Id="rId93" Type="http://schemas.openxmlformats.org/officeDocument/2006/relationships/header" Target="header1.xml"/><Relationship Id="rId3" Type="http://schemas.openxmlformats.org/officeDocument/2006/relationships/styles" Target="styles.xml"/><Relationship Id="rId12" Type="http://schemas.openxmlformats.org/officeDocument/2006/relationships/hyperlink" Target="https://www.panda3d.org/"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jpeg"/><Relationship Id="rId59" Type="http://schemas.openxmlformats.org/officeDocument/2006/relationships/image" Target="media/image46.png"/><Relationship Id="rId67" Type="http://schemas.openxmlformats.org/officeDocument/2006/relationships/image" Target="media/image54.jpe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jpeg"/><Relationship Id="rId62" Type="http://schemas.openxmlformats.org/officeDocument/2006/relationships/image" Target="media/image49.png"/><Relationship Id="rId70" Type="http://schemas.openxmlformats.org/officeDocument/2006/relationships/hyperlink" Target="https://www.whatiswebar.com/" TargetMode="External"/><Relationship Id="rId75" Type="http://schemas.openxmlformats.org/officeDocument/2006/relationships/hyperlink" Target="https://rockpaperreality.com/web-ar/how-does-web-based-augmented-reality-work/" TargetMode="External"/><Relationship Id="rId83" Type="http://schemas.openxmlformats.org/officeDocument/2006/relationships/hyperlink" Target="https://www.researchgate.net/publication/295264063_Using_3D_Modeling_Techniques_to_Enhance_Teaching_of_Difficult_Anatomical_Concepts" TargetMode="External"/><Relationship Id="rId88" Type="http://schemas.openxmlformats.org/officeDocument/2006/relationships/hyperlink" Target="https://program-ace.com/blog/augmented-reality-sdk/" TargetMode="External"/><Relationship Id="rId91" Type="http://schemas.openxmlformats.org/officeDocument/2006/relationships/hyperlink" Target="https://aframe.io/" TargetMode="Externa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hyperlink" Target="https://godotengine.org/?msclkid=c945f652a7c111ecb47c993864126466" TargetMode="Externa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hyperlink" Target="https://gravityjack.com/news/webar-handbook/" TargetMode="External"/><Relationship Id="rId78" Type="http://schemas.openxmlformats.org/officeDocument/2006/relationships/hyperlink" Target="https://www.educause.edu/ecar/research-publications/learning-in-three-dimensions-report-on-the-educause-hp-campus-of-the-future-project/pedagogical-uses-of-3d-tech" TargetMode="External"/><Relationship Id="rId81" Type="http://schemas.openxmlformats.org/officeDocument/2006/relationships/hyperlink" Target="https://www.emerald.com/insight/content/doi/10.1108/JARHE-06-2020-0172/full/html" TargetMode="External"/><Relationship Id="rId86" Type="http://schemas.openxmlformats.org/officeDocument/2006/relationships/hyperlink" Target="https://semcon.com/offerings/training-solutions/authoring-tools/" TargetMode="External"/><Relationship Id="rId9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blender.org/?msclkid=ace9ea22a7c111ec8e51d2dc564e7298" TargetMode="External"/><Relationship Id="rId13" Type="http://schemas.openxmlformats.org/officeDocument/2006/relationships/hyperlink" Target="https://vpython.org/?msclkid=6dc85380a7c211ec9da46b44f850f5e9" TargetMode="Externa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hyperlink" Target="https://mobidev.biz/blog/augmented-reality-trends-future-ar-technologies" TargetMode="External"/><Relationship Id="rId7" Type="http://schemas.openxmlformats.org/officeDocument/2006/relationships/endnotes" Target="endnotes.xml"/><Relationship Id="rId71" Type="http://schemas.openxmlformats.org/officeDocument/2006/relationships/hyperlink" Target="https://createwebxr.com/webAR.html" TargetMode="External"/><Relationship Id="rId92" Type="http://schemas.openxmlformats.org/officeDocument/2006/relationships/hyperlink" Target="https://developers.google.com/web/updates/2018/06/ar-for-the-web" TargetMode="External"/><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jpeg"/><Relationship Id="rId66" Type="http://schemas.openxmlformats.org/officeDocument/2006/relationships/image" Target="media/image53.png"/><Relationship Id="rId87" Type="http://schemas.openxmlformats.org/officeDocument/2006/relationships/hyperlink" Target="https://www.arvizio.io/" TargetMode="External"/><Relationship Id="rId61" Type="http://schemas.openxmlformats.org/officeDocument/2006/relationships/image" Target="media/image48.png"/><Relationship Id="rId82" Type="http://schemas.openxmlformats.org/officeDocument/2006/relationships/hyperlink" Target="https://blogs.oregonstate.edu/inspire/2018/08/15/5-ways-3d-models-can-help-in-education/" TargetMode="External"/><Relationship Id="rId19" Type="http://schemas.openxmlformats.org/officeDocument/2006/relationships/image" Target="media/image6.png"/><Relationship Id="rId14" Type="http://schemas.openxmlformats.org/officeDocument/2006/relationships/image" Target="media/image1.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hyperlink" Target="https://library.harvard.edu/services-tools/teaching-and-learning-3d-content" TargetMode="Externa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B5BE1A-ED40-42C7-AD55-D47459C94A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8987</Words>
  <Characters>51229</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96</CharactersWithSpaces>
  <SharedDoc>false</SharedDoc>
  <HLinks>
    <vt:vector size="186" baseType="variant">
      <vt:variant>
        <vt:i4>393286</vt:i4>
      </vt:variant>
      <vt:variant>
        <vt:i4>150</vt:i4>
      </vt:variant>
      <vt:variant>
        <vt:i4>0</vt:i4>
      </vt:variant>
      <vt:variant>
        <vt:i4>5</vt:i4>
      </vt:variant>
      <vt:variant>
        <vt:lpwstr>https://developers.google.com/web/updates/2018/06/ar-for-the-web</vt:lpwstr>
      </vt:variant>
      <vt:variant>
        <vt:lpwstr/>
      </vt:variant>
      <vt:variant>
        <vt:i4>3473535</vt:i4>
      </vt:variant>
      <vt:variant>
        <vt:i4>147</vt:i4>
      </vt:variant>
      <vt:variant>
        <vt:i4>0</vt:i4>
      </vt:variant>
      <vt:variant>
        <vt:i4>5</vt:i4>
      </vt:variant>
      <vt:variant>
        <vt:lpwstr>https://aframe.io/</vt:lpwstr>
      </vt:variant>
      <vt:variant>
        <vt:lpwstr/>
      </vt:variant>
      <vt:variant>
        <vt:i4>3407930</vt:i4>
      </vt:variant>
      <vt:variant>
        <vt:i4>144</vt:i4>
      </vt:variant>
      <vt:variant>
        <vt:i4>0</vt:i4>
      </vt:variant>
      <vt:variant>
        <vt:i4>5</vt:i4>
      </vt:variant>
      <vt:variant>
        <vt:lpwstr>https://www.youtube.com/watch?v=1t1gBVykneA</vt:lpwstr>
      </vt:variant>
      <vt:variant>
        <vt:lpwstr/>
      </vt:variant>
      <vt:variant>
        <vt:i4>4915229</vt:i4>
      </vt:variant>
      <vt:variant>
        <vt:i4>141</vt:i4>
      </vt:variant>
      <vt:variant>
        <vt:i4>0</vt:i4>
      </vt:variant>
      <vt:variant>
        <vt:i4>5</vt:i4>
      </vt:variant>
      <vt:variant>
        <vt:lpwstr>https://www.inglobetechnologies.com/ar-media</vt:lpwstr>
      </vt:variant>
      <vt:variant>
        <vt:lpwstr/>
      </vt:variant>
      <vt:variant>
        <vt:i4>2490466</vt:i4>
      </vt:variant>
      <vt:variant>
        <vt:i4>138</vt:i4>
      </vt:variant>
      <vt:variant>
        <vt:i4>0</vt:i4>
      </vt:variant>
      <vt:variant>
        <vt:i4>5</vt:i4>
      </vt:variant>
      <vt:variant>
        <vt:lpwstr>https://program-ace.com/blog/augmented-reality-sdk/</vt:lpwstr>
      </vt:variant>
      <vt:variant>
        <vt:lpwstr/>
      </vt:variant>
      <vt:variant>
        <vt:i4>8060971</vt:i4>
      </vt:variant>
      <vt:variant>
        <vt:i4>135</vt:i4>
      </vt:variant>
      <vt:variant>
        <vt:i4>0</vt:i4>
      </vt:variant>
      <vt:variant>
        <vt:i4>5</vt:i4>
      </vt:variant>
      <vt:variant>
        <vt:lpwstr>https://www.arvizio.io/</vt:lpwstr>
      </vt:variant>
      <vt:variant>
        <vt:lpwstr/>
      </vt:variant>
      <vt:variant>
        <vt:i4>1769475</vt:i4>
      </vt:variant>
      <vt:variant>
        <vt:i4>132</vt:i4>
      </vt:variant>
      <vt:variant>
        <vt:i4>0</vt:i4>
      </vt:variant>
      <vt:variant>
        <vt:i4>5</vt:i4>
      </vt:variant>
      <vt:variant>
        <vt:lpwstr>https://semcon.com/offerings/training-solutions/authoring-tools/</vt:lpwstr>
      </vt:variant>
      <vt:variant>
        <vt:lpwstr/>
      </vt:variant>
      <vt:variant>
        <vt:i4>7798896</vt:i4>
      </vt:variant>
      <vt:variant>
        <vt:i4>129</vt:i4>
      </vt:variant>
      <vt:variant>
        <vt:i4>0</vt:i4>
      </vt:variant>
      <vt:variant>
        <vt:i4>5</vt:i4>
      </vt:variant>
      <vt:variant>
        <vt:lpwstr>https://semcon.com/</vt:lpwstr>
      </vt:variant>
      <vt:variant>
        <vt:lpwstr/>
      </vt:variant>
      <vt:variant>
        <vt:i4>2031688</vt:i4>
      </vt:variant>
      <vt:variant>
        <vt:i4>126</vt:i4>
      </vt:variant>
      <vt:variant>
        <vt:i4>0</vt:i4>
      </vt:variant>
      <vt:variant>
        <vt:i4>5</vt:i4>
      </vt:variant>
      <vt:variant>
        <vt:lpwstr>https://www.w3schools.com/html/html_images_imagemap.asp</vt:lpwstr>
      </vt:variant>
      <vt:variant>
        <vt:lpwstr/>
      </vt:variant>
      <vt:variant>
        <vt:i4>6029351</vt:i4>
      </vt:variant>
      <vt:variant>
        <vt:i4>123</vt:i4>
      </vt:variant>
      <vt:variant>
        <vt:i4>0</vt:i4>
      </vt:variant>
      <vt:variant>
        <vt:i4>5</vt:i4>
      </vt:variant>
      <vt:variant>
        <vt:lpwstr>https://www.researchgate.net/publication/295264063_Using_3D_Modeling_Techniques_to_Enhance_Teaching_of_Difficult_Anatomical_Concepts</vt:lpwstr>
      </vt:variant>
      <vt:variant>
        <vt:lpwstr/>
      </vt:variant>
      <vt:variant>
        <vt:i4>6225988</vt:i4>
      </vt:variant>
      <vt:variant>
        <vt:i4>120</vt:i4>
      </vt:variant>
      <vt:variant>
        <vt:i4>0</vt:i4>
      </vt:variant>
      <vt:variant>
        <vt:i4>5</vt:i4>
      </vt:variant>
      <vt:variant>
        <vt:lpwstr>https://blogs.oregonstate.edu/inspire/2018/08/15/5-ways-3d-models-can-help-in-education/</vt:lpwstr>
      </vt:variant>
      <vt:variant>
        <vt:lpwstr/>
      </vt:variant>
      <vt:variant>
        <vt:i4>1048593</vt:i4>
      </vt:variant>
      <vt:variant>
        <vt:i4>117</vt:i4>
      </vt:variant>
      <vt:variant>
        <vt:i4>0</vt:i4>
      </vt:variant>
      <vt:variant>
        <vt:i4>5</vt:i4>
      </vt:variant>
      <vt:variant>
        <vt:lpwstr>https://www.emerald.com/insight/content/doi/10.1108/JARHE-06-2020-0172/full/html</vt:lpwstr>
      </vt:variant>
      <vt:variant>
        <vt:lpwstr/>
      </vt:variant>
      <vt:variant>
        <vt:i4>8126473</vt:i4>
      </vt:variant>
      <vt:variant>
        <vt:i4>114</vt:i4>
      </vt:variant>
      <vt:variant>
        <vt:i4>0</vt:i4>
      </vt:variant>
      <vt:variant>
        <vt:i4>5</vt:i4>
      </vt:variant>
      <vt:variant>
        <vt:lpwstr>https://medium.com/@ImaginusVR/why-3d-models-are-great-for-education-692b2f9c03ab</vt:lpwstr>
      </vt:variant>
      <vt:variant>
        <vt:lpwstr/>
      </vt:variant>
      <vt:variant>
        <vt:i4>65544</vt:i4>
      </vt:variant>
      <vt:variant>
        <vt:i4>111</vt:i4>
      </vt:variant>
      <vt:variant>
        <vt:i4>0</vt:i4>
      </vt:variant>
      <vt:variant>
        <vt:i4>5</vt:i4>
      </vt:variant>
      <vt:variant>
        <vt:lpwstr>https://www.iste.org/explore/Computer-Science/Harness-the-power-of-3D-models-in-the-classroom</vt:lpwstr>
      </vt:variant>
      <vt:variant>
        <vt:lpwstr/>
      </vt:variant>
      <vt:variant>
        <vt:i4>6815860</vt:i4>
      </vt:variant>
      <vt:variant>
        <vt:i4>108</vt:i4>
      </vt:variant>
      <vt:variant>
        <vt:i4>0</vt:i4>
      </vt:variant>
      <vt:variant>
        <vt:i4>5</vt:i4>
      </vt:variant>
      <vt:variant>
        <vt:lpwstr>https://www.educause.edu/ecar/research-publications/learning-in-three-dimensions-report-on-the-educause-hp-campus-of-the-future-project/pedagogical-uses-of-3d-tech</vt:lpwstr>
      </vt:variant>
      <vt:variant>
        <vt:lpwstr/>
      </vt:variant>
      <vt:variant>
        <vt:i4>3276916</vt:i4>
      </vt:variant>
      <vt:variant>
        <vt:i4>105</vt:i4>
      </vt:variant>
      <vt:variant>
        <vt:i4>0</vt:i4>
      </vt:variant>
      <vt:variant>
        <vt:i4>5</vt:i4>
      </vt:variant>
      <vt:variant>
        <vt:lpwstr>https://library.harvard.edu/services-tools/teaching-and-learning-3d-content</vt:lpwstr>
      </vt:variant>
      <vt:variant>
        <vt:lpwstr/>
      </vt:variant>
      <vt:variant>
        <vt:i4>458830</vt:i4>
      </vt:variant>
      <vt:variant>
        <vt:i4>102</vt:i4>
      </vt:variant>
      <vt:variant>
        <vt:i4>0</vt:i4>
      </vt:variant>
      <vt:variant>
        <vt:i4>5</vt:i4>
      </vt:variant>
      <vt:variant>
        <vt:lpwstr>https://mobidev.biz/blog/augmented-reality-trends-future-ar-technologies</vt:lpwstr>
      </vt:variant>
      <vt:variant>
        <vt:lpwstr/>
      </vt:variant>
      <vt:variant>
        <vt:i4>2293810</vt:i4>
      </vt:variant>
      <vt:variant>
        <vt:i4>99</vt:i4>
      </vt:variant>
      <vt:variant>
        <vt:i4>0</vt:i4>
      </vt:variant>
      <vt:variant>
        <vt:i4>5</vt:i4>
      </vt:variant>
      <vt:variant>
        <vt:lpwstr>https://rockpaperreality.com/web-ar/how-does-web-based-augmented-reality-work/</vt:lpwstr>
      </vt:variant>
      <vt:variant>
        <vt:lpwstr/>
      </vt:variant>
      <vt:variant>
        <vt:i4>3997757</vt:i4>
      </vt:variant>
      <vt:variant>
        <vt:i4>96</vt:i4>
      </vt:variant>
      <vt:variant>
        <vt:i4>0</vt:i4>
      </vt:variant>
      <vt:variant>
        <vt:i4>5</vt:i4>
      </vt:variant>
      <vt:variant>
        <vt:lpwstr>https://www.8thwall.com/discover/automotive</vt:lpwstr>
      </vt:variant>
      <vt:variant>
        <vt:lpwstr/>
      </vt:variant>
      <vt:variant>
        <vt:i4>5439564</vt:i4>
      </vt:variant>
      <vt:variant>
        <vt:i4>93</vt:i4>
      </vt:variant>
      <vt:variant>
        <vt:i4>0</vt:i4>
      </vt:variant>
      <vt:variant>
        <vt:i4>5</vt:i4>
      </vt:variant>
      <vt:variant>
        <vt:lpwstr>https://gravityjack.com/news/webar-handbook/</vt:lpwstr>
      </vt:variant>
      <vt:variant>
        <vt:lpwstr/>
      </vt:variant>
      <vt:variant>
        <vt:i4>3014693</vt:i4>
      </vt:variant>
      <vt:variant>
        <vt:i4>90</vt:i4>
      </vt:variant>
      <vt:variant>
        <vt:i4>0</vt:i4>
      </vt:variant>
      <vt:variant>
        <vt:i4>5</vt:i4>
      </vt:variant>
      <vt:variant>
        <vt:lpwstr>https://www.banuba.com/blog/best-web-ar-platforms-and-tools</vt:lpwstr>
      </vt:variant>
      <vt:variant>
        <vt:lpwstr/>
      </vt:variant>
      <vt:variant>
        <vt:i4>2490425</vt:i4>
      </vt:variant>
      <vt:variant>
        <vt:i4>87</vt:i4>
      </vt:variant>
      <vt:variant>
        <vt:i4>0</vt:i4>
      </vt:variant>
      <vt:variant>
        <vt:i4>5</vt:i4>
      </vt:variant>
      <vt:variant>
        <vt:lpwstr>https://createwebxr.com/webAR.html</vt:lpwstr>
      </vt:variant>
      <vt:variant>
        <vt:lpwstr/>
      </vt:variant>
      <vt:variant>
        <vt:i4>5046358</vt:i4>
      </vt:variant>
      <vt:variant>
        <vt:i4>84</vt:i4>
      </vt:variant>
      <vt:variant>
        <vt:i4>0</vt:i4>
      </vt:variant>
      <vt:variant>
        <vt:i4>5</vt:i4>
      </vt:variant>
      <vt:variant>
        <vt:lpwstr>https://www.whatiswebar.com/</vt:lpwstr>
      </vt:variant>
      <vt:variant>
        <vt:lpwstr/>
      </vt:variant>
      <vt:variant>
        <vt:i4>3997799</vt:i4>
      </vt:variant>
      <vt:variant>
        <vt:i4>81</vt:i4>
      </vt:variant>
      <vt:variant>
        <vt:i4>0</vt:i4>
      </vt:variant>
      <vt:variant>
        <vt:i4>5</vt:i4>
      </vt:variant>
      <vt:variant>
        <vt:lpwstr>https://ar-link.net/ar-demos/rims/</vt:lpwstr>
      </vt:variant>
      <vt:variant>
        <vt:lpwstr/>
      </vt:variant>
      <vt:variant>
        <vt:i4>262256</vt:i4>
      </vt:variant>
      <vt:variant>
        <vt:i4>78</vt:i4>
      </vt:variant>
      <vt:variant>
        <vt:i4>0</vt:i4>
      </vt:variant>
      <vt:variant>
        <vt:i4>5</vt:i4>
      </vt:variant>
      <vt:variant>
        <vt:lpwstr>https://en.wikipedia.org/wiki/Augmented_web</vt:lpwstr>
      </vt:variant>
      <vt:variant>
        <vt:lpwstr/>
      </vt:variant>
      <vt:variant>
        <vt:i4>786438</vt:i4>
      </vt:variant>
      <vt:variant>
        <vt:i4>27</vt:i4>
      </vt:variant>
      <vt:variant>
        <vt:i4>0</vt:i4>
      </vt:variant>
      <vt:variant>
        <vt:i4>5</vt:i4>
      </vt:variant>
      <vt:variant>
        <vt:lpwstr>https://vpython.org/?msclkid=6dc85380a7c211ec9da46b44f850f5e9</vt:lpwstr>
      </vt:variant>
      <vt:variant>
        <vt:lpwstr/>
      </vt:variant>
      <vt:variant>
        <vt:i4>852051</vt:i4>
      </vt:variant>
      <vt:variant>
        <vt:i4>24</vt:i4>
      </vt:variant>
      <vt:variant>
        <vt:i4>0</vt:i4>
      </vt:variant>
      <vt:variant>
        <vt:i4>5</vt:i4>
      </vt:variant>
      <vt:variant>
        <vt:lpwstr>https://www.panda3d.org/</vt:lpwstr>
      </vt:variant>
      <vt:variant>
        <vt:lpwstr/>
      </vt:variant>
      <vt:variant>
        <vt:i4>1048576</vt:i4>
      </vt:variant>
      <vt:variant>
        <vt:i4>21</vt:i4>
      </vt:variant>
      <vt:variant>
        <vt:i4>0</vt:i4>
      </vt:variant>
      <vt:variant>
        <vt:i4>5</vt:i4>
      </vt:variant>
      <vt:variant>
        <vt:lpwstr>https://unity.com/open-projects</vt:lpwstr>
      </vt:variant>
      <vt:variant>
        <vt:lpwstr>:~:text=Unity%20Open%20Projects%20is%20a,a%20development%20project%20is%20like.</vt:lpwstr>
      </vt:variant>
      <vt:variant>
        <vt:i4>327697</vt:i4>
      </vt:variant>
      <vt:variant>
        <vt:i4>18</vt:i4>
      </vt:variant>
      <vt:variant>
        <vt:i4>0</vt:i4>
      </vt:variant>
      <vt:variant>
        <vt:i4>5</vt:i4>
      </vt:variant>
      <vt:variant>
        <vt:lpwstr>https://godotengine.org/?msclkid=c945f652a7c111ecb47c993864126466</vt:lpwstr>
      </vt:variant>
      <vt:variant>
        <vt:lpwstr/>
      </vt:variant>
      <vt:variant>
        <vt:i4>5898260</vt:i4>
      </vt:variant>
      <vt:variant>
        <vt:i4>15</vt:i4>
      </vt:variant>
      <vt:variant>
        <vt:i4>0</vt:i4>
      </vt:variant>
      <vt:variant>
        <vt:i4>5</vt:i4>
      </vt:variant>
      <vt:variant>
        <vt:lpwstr>https://www.blender.org/?msclkid=ace9ea22a7c111ec8e51d2dc564e7298</vt:lpwstr>
      </vt:variant>
      <vt:variant>
        <vt:lpwstr/>
      </vt:variant>
      <vt:variant>
        <vt:i4>1441815</vt:i4>
      </vt:variant>
      <vt:variant>
        <vt:i4>12</vt:i4>
      </vt:variant>
      <vt:variant>
        <vt:i4>0</vt:i4>
      </vt:variant>
      <vt:variant>
        <vt:i4>5</vt:i4>
      </vt:variant>
      <vt:variant>
        <vt:lpwstr>https://www.o3d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ΒΑΣΙΛΕΙΟΣ ΣΑΜΑΡΑΣ</dc:creator>
  <cp:keywords/>
  <dc:description/>
  <cp:lastModifiedBy>Marios Pafitis</cp:lastModifiedBy>
  <cp:revision>4</cp:revision>
  <cp:lastPrinted>2022-03-28T13:37:00Z</cp:lastPrinted>
  <dcterms:created xsi:type="dcterms:W3CDTF">2022-03-28T13:37:00Z</dcterms:created>
  <dcterms:modified xsi:type="dcterms:W3CDTF">2022-03-28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gt;&lt;session id="hukvOKmx"/&gt;&lt;style id="http://www.zotero.org/styles/ieee" locale="en-US" hasBibliography="1" bibliographyStyleHasBeenSet="1"/&gt;&lt;prefs&gt;&lt;pref name="fieldType" value="Field"/&gt;&lt;/prefs&gt;&lt;/data&gt;</vt:lpwstr>
  </property>
</Properties>
</file>